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685979" w14:textId="77777777" w:rsidR="004E6019" w:rsidRDefault="00A7674C" w:rsidP="004E6019">
      <w:pPr>
        <w:pStyle w:val="NormalWeb"/>
        <w:spacing w:line="210" w:lineRule="atLeast"/>
        <w:rPr>
          <w:rFonts w:ascii="Arial" w:hAnsi="Arial" w:cs="Arial"/>
          <w:b/>
        </w:rPr>
      </w:pPr>
      <w:r w:rsidRPr="00765BFC">
        <w:rPr>
          <w:noProof/>
        </w:rPr>
        <w:drawing>
          <wp:inline distT="0" distB="0" distL="0" distR="0" wp14:anchorId="6AC05DE3" wp14:editId="28C3DF3A">
            <wp:extent cx="5731510" cy="1805940"/>
            <wp:effectExtent l="0" t="0" r="0" b="0"/>
            <wp:docPr id="1" name="Picture 1" descr="MSAC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SAC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1805940"/>
                    </a:xfrm>
                    <a:prstGeom prst="rect">
                      <a:avLst/>
                    </a:prstGeom>
                    <a:noFill/>
                    <a:ln>
                      <a:noFill/>
                    </a:ln>
                  </pic:spPr>
                </pic:pic>
              </a:graphicData>
            </a:graphic>
          </wp:inline>
        </w:drawing>
      </w:r>
    </w:p>
    <w:p w14:paraId="7E3EEEB2" w14:textId="46845A9D" w:rsidR="004E6019" w:rsidRDefault="004E6019" w:rsidP="004E6019">
      <w:pPr>
        <w:pStyle w:val="NormalWeb"/>
        <w:spacing w:line="210" w:lineRule="atLeast"/>
        <w:jc w:val="center"/>
        <w:rPr>
          <w:rFonts w:ascii="Arial" w:hAnsi="Arial" w:cs="Arial"/>
          <w:b/>
        </w:rPr>
      </w:pPr>
      <w:bookmarkStart w:id="0" w:name="_Hlk78874369"/>
      <w:r w:rsidRPr="00765BFC">
        <w:rPr>
          <w:rFonts w:ascii="Arial" w:hAnsi="Arial" w:cs="Arial"/>
          <w:b/>
          <w:bCs/>
          <w:i/>
          <w:color w:val="000080"/>
          <w:sz w:val="28"/>
          <w:szCs w:val="28"/>
        </w:rPr>
        <w:t xml:space="preserve">Application 1677 – Pharmacy Trial Program (PTP) </w:t>
      </w:r>
      <w:r>
        <w:rPr>
          <w:rFonts w:ascii="Arial" w:hAnsi="Arial" w:cs="Arial"/>
          <w:b/>
          <w:bCs/>
          <w:i/>
          <w:color w:val="000080"/>
          <w:sz w:val="28"/>
          <w:szCs w:val="28"/>
        </w:rPr>
        <w:t>–</w:t>
      </w:r>
      <w:r w:rsidRPr="00765BFC">
        <w:rPr>
          <w:rFonts w:ascii="Arial" w:hAnsi="Arial" w:cs="Arial"/>
          <w:b/>
          <w:bCs/>
          <w:i/>
          <w:color w:val="000080"/>
          <w:sz w:val="28"/>
          <w:szCs w:val="28"/>
        </w:rPr>
        <w:t xml:space="preserve"> Community</w:t>
      </w:r>
      <w:r>
        <w:rPr>
          <w:rFonts w:ascii="Arial" w:hAnsi="Arial" w:cs="Arial"/>
          <w:b/>
          <w:bCs/>
          <w:i/>
          <w:color w:val="000080"/>
          <w:sz w:val="28"/>
          <w:szCs w:val="28"/>
        </w:rPr>
        <w:t xml:space="preserve"> </w:t>
      </w:r>
      <w:r w:rsidRPr="00765BFC">
        <w:rPr>
          <w:rFonts w:ascii="Arial" w:hAnsi="Arial" w:cs="Arial"/>
          <w:b/>
          <w:bCs/>
          <w:i/>
          <w:color w:val="000080"/>
          <w:sz w:val="28"/>
          <w:szCs w:val="28"/>
        </w:rPr>
        <w:t>Pharmacy Screening and Referral Service for Undiagnosed Type 2 Diabetes Mellitus</w:t>
      </w:r>
      <w:bookmarkEnd w:id="0"/>
    </w:p>
    <w:p w14:paraId="0349EFE2" w14:textId="77777777" w:rsidR="004E6019" w:rsidRDefault="004E6019" w:rsidP="004E6019">
      <w:pPr>
        <w:pStyle w:val="NormalWeb"/>
        <w:spacing w:line="210" w:lineRule="atLeast"/>
        <w:rPr>
          <w:rFonts w:ascii="Arial" w:hAnsi="Arial" w:cs="Arial"/>
          <w:b/>
        </w:rPr>
      </w:pPr>
    </w:p>
    <w:p w14:paraId="51199633" w14:textId="4F58232A" w:rsidR="00DB30B5" w:rsidRPr="00765BFC" w:rsidRDefault="00A761DF" w:rsidP="004E6019">
      <w:pPr>
        <w:pStyle w:val="NormalWeb"/>
        <w:spacing w:line="210" w:lineRule="atLeast"/>
        <w:rPr>
          <w:rFonts w:ascii="Arial" w:hAnsi="Arial" w:cs="Arial"/>
          <w:b/>
        </w:rPr>
      </w:pPr>
      <w:r w:rsidRPr="00765BFC">
        <w:rPr>
          <w:rFonts w:ascii="Arial" w:hAnsi="Arial" w:cs="Arial"/>
          <w:b/>
        </w:rPr>
        <w:t>Applicant:</w:t>
      </w:r>
      <w:r w:rsidR="00A7674C" w:rsidRPr="00765BFC">
        <w:rPr>
          <w:rFonts w:ascii="Arial" w:hAnsi="Arial" w:cs="Arial"/>
          <w:b/>
        </w:rPr>
        <w:tab/>
      </w:r>
      <w:r w:rsidRPr="00765BFC">
        <w:rPr>
          <w:rFonts w:ascii="Arial" w:hAnsi="Arial" w:cs="Arial"/>
          <w:b/>
        </w:rPr>
        <w:t>Pharmacy Guild of Australia</w:t>
      </w:r>
    </w:p>
    <w:p w14:paraId="6100C960" w14:textId="51B40D45" w:rsidR="00D80AF3" w:rsidRPr="00765BFC" w:rsidRDefault="00676C49" w:rsidP="00A7674C">
      <w:pPr>
        <w:tabs>
          <w:tab w:val="left" w:pos="3420"/>
        </w:tabs>
        <w:spacing w:before="240"/>
        <w:ind w:left="3400" w:hanging="3400"/>
        <w:rPr>
          <w:rFonts w:ascii="Arial" w:hAnsi="Arial" w:cs="Arial"/>
          <w:b/>
          <w:szCs w:val="24"/>
        </w:rPr>
      </w:pPr>
      <w:r w:rsidRPr="00765BFC">
        <w:rPr>
          <w:rFonts w:ascii="Arial" w:hAnsi="Arial" w:cs="Arial"/>
          <w:b/>
          <w:szCs w:val="24"/>
        </w:rPr>
        <w:t xml:space="preserve">Date of </w:t>
      </w:r>
      <w:r w:rsidR="00A7674C" w:rsidRPr="00765BFC">
        <w:rPr>
          <w:rFonts w:ascii="Arial" w:hAnsi="Arial" w:cs="Arial"/>
          <w:b/>
          <w:szCs w:val="24"/>
        </w:rPr>
        <w:t>MSAC</w:t>
      </w:r>
      <w:r w:rsidRPr="00765BFC">
        <w:rPr>
          <w:rFonts w:ascii="Arial" w:hAnsi="Arial" w:cs="Arial"/>
          <w:b/>
          <w:szCs w:val="24"/>
        </w:rPr>
        <w:t xml:space="preserve"> </w:t>
      </w:r>
      <w:r w:rsidR="00065623" w:rsidRPr="00765BFC">
        <w:rPr>
          <w:rFonts w:ascii="Arial" w:hAnsi="Arial" w:cs="Arial"/>
          <w:b/>
          <w:szCs w:val="24"/>
        </w:rPr>
        <w:t>consideration:</w:t>
      </w:r>
      <w:r w:rsidR="00A7674C" w:rsidRPr="00765BFC">
        <w:rPr>
          <w:rFonts w:ascii="Arial" w:hAnsi="Arial" w:cs="Arial"/>
          <w:b/>
          <w:szCs w:val="24"/>
        </w:rPr>
        <w:t xml:space="preserve"> 83</w:t>
      </w:r>
      <w:r w:rsidR="00A7674C" w:rsidRPr="00765BFC">
        <w:rPr>
          <w:rFonts w:ascii="Arial" w:hAnsi="Arial" w:cs="Arial"/>
          <w:b/>
          <w:szCs w:val="24"/>
          <w:vertAlign w:val="superscript"/>
        </w:rPr>
        <w:t>rd</w:t>
      </w:r>
      <w:r w:rsidR="00A7674C" w:rsidRPr="00765BFC">
        <w:rPr>
          <w:rFonts w:ascii="Arial" w:hAnsi="Arial" w:cs="Arial"/>
          <w:b/>
          <w:szCs w:val="24"/>
        </w:rPr>
        <w:t xml:space="preserve"> MSAC Meeting, 25-26 November 2021</w:t>
      </w:r>
    </w:p>
    <w:p w14:paraId="26522491" w14:textId="77777777" w:rsidR="00A7674C" w:rsidRPr="00765BFC" w:rsidRDefault="00A7674C" w:rsidP="00A7674C">
      <w:pPr>
        <w:spacing w:before="240" w:after="360"/>
        <w:rPr>
          <w:color w:val="0000FF"/>
          <w:szCs w:val="24"/>
          <w:u w:val="single"/>
        </w:rPr>
      </w:pPr>
      <w:r w:rsidRPr="00765BFC">
        <w:rPr>
          <w:szCs w:val="24"/>
        </w:rPr>
        <w:t xml:space="preserve">Context for decision: MSAC makes its advice in accordance with its Terms of Reference, </w:t>
      </w:r>
      <w:hyperlink r:id="rId9" w:tooltip="Link to Medical Services Advisory Committee website" w:history="1">
        <w:r w:rsidRPr="00765BFC">
          <w:rPr>
            <w:rStyle w:val="Hyperlink"/>
            <w:szCs w:val="24"/>
          </w:rPr>
          <w:t>visit the MSAC website</w:t>
        </w:r>
      </w:hyperlink>
    </w:p>
    <w:p w14:paraId="608A48B3" w14:textId="5063F8F6" w:rsidR="00576ED3" w:rsidRPr="00765BFC" w:rsidRDefault="00065623" w:rsidP="00A7674C">
      <w:pPr>
        <w:pStyle w:val="Heading1"/>
        <w:numPr>
          <w:ilvl w:val="0"/>
          <w:numId w:val="13"/>
        </w:numPr>
        <w:spacing w:before="360" w:after="240"/>
        <w:ind w:hanging="720"/>
        <w:jc w:val="both"/>
        <w:rPr>
          <w:rFonts w:ascii="Arial" w:hAnsi="Arial" w:cs="Arial"/>
        </w:rPr>
      </w:pPr>
      <w:r w:rsidRPr="00765BFC">
        <w:rPr>
          <w:rFonts w:ascii="Arial" w:hAnsi="Arial" w:cs="Arial"/>
        </w:rPr>
        <w:t>Purpose of application</w:t>
      </w:r>
    </w:p>
    <w:p w14:paraId="0AA75BE4" w14:textId="2EF6FFB0" w:rsidR="00AB4FE6" w:rsidRPr="00765BFC" w:rsidRDefault="00AB4FE6" w:rsidP="00A7674C">
      <w:pPr>
        <w:spacing w:before="240"/>
      </w:pPr>
      <w:r w:rsidRPr="00765BFC">
        <w:t xml:space="preserve">An application requesting public funding of community pharmacy-based opportunistic screening of </w:t>
      </w:r>
      <w:r w:rsidR="00B51B1D" w:rsidRPr="00765BFC">
        <w:t>type 2 diabetes mellitus (</w:t>
      </w:r>
      <w:r w:rsidRPr="00765BFC">
        <w:t>T2DM</w:t>
      </w:r>
      <w:r w:rsidR="00B51B1D" w:rsidRPr="00765BFC">
        <w:t>)</w:t>
      </w:r>
      <w:r w:rsidRPr="00765BFC">
        <w:t xml:space="preserve"> using the AUSDRISK questionnaire and </w:t>
      </w:r>
      <w:r w:rsidR="00B51B1D" w:rsidRPr="00765BFC">
        <w:t>point</w:t>
      </w:r>
      <w:r w:rsidR="6267C444" w:rsidRPr="00765BFC">
        <w:t>-</w:t>
      </w:r>
      <w:r w:rsidR="00B51B1D" w:rsidRPr="00765BFC">
        <w:t>of</w:t>
      </w:r>
      <w:r w:rsidR="40C74726" w:rsidRPr="00765BFC">
        <w:t>-</w:t>
      </w:r>
      <w:r w:rsidR="00B51B1D" w:rsidRPr="00765BFC">
        <w:t>care</w:t>
      </w:r>
      <w:r w:rsidR="00206CD0" w:rsidRPr="00765BFC">
        <w:t xml:space="preserve"> </w:t>
      </w:r>
      <w:r w:rsidR="00B51B1D" w:rsidRPr="00765BFC">
        <w:t xml:space="preserve">testing </w:t>
      </w:r>
      <w:r w:rsidRPr="00765BFC">
        <w:t xml:space="preserve">of </w:t>
      </w:r>
      <w:r w:rsidR="00312B71" w:rsidRPr="00765BFC">
        <w:t xml:space="preserve">glycated haemoglobin </w:t>
      </w:r>
      <w:r w:rsidR="00312B71" w:rsidRPr="00765BFC">
        <w:rPr>
          <w:szCs w:val="24"/>
        </w:rPr>
        <w:t>(</w:t>
      </w:r>
      <w:r w:rsidR="00B36DF2" w:rsidRPr="00765BFC">
        <w:t>HbA1c</w:t>
      </w:r>
      <w:r w:rsidR="00312B71" w:rsidRPr="00765BFC">
        <w:t>)</w:t>
      </w:r>
      <w:r w:rsidRPr="00765BFC">
        <w:t xml:space="preserve"> was received from the Pharmacy Guild of Australia by the Department of Health.</w:t>
      </w:r>
    </w:p>
    <w:p w14:paraId="7FFFB18E" w14:textId="52FB6834" w:rsidR="00A7674C" w:rsidRPr="00765BFC" w:rsidRDefault="00A7674C" w:rsidP="00A7674C">
      <w:pPr>
        <w:pStyle w:val="Heading1"/>
        <w:numPr>
          <w:ilvl w:val="0"/>
          <w:numId w:val="13"/>
        </w:numPr>
        <w:spacing w:before="240" w:after="240"/>
        <w:ind w:hanging="720"/>
        <w:jc w:val="both"/>
        <w:rPr>
          <w:rFonts w:ascii="Arial" w:hAnsi="Arial" w:cs="Arial"/>
        </w:rPr>
      </w:pPr>
      <w:r w:rsidRPr="00765BFC">
        <w:rPr>
          <w:rFonts w:ascii="Arial" w:hAnsi="Arial" w:cs="Arial"/>
        </w:rPr>
        <w:t>MSAC’s advice to the Minister</w:t>
      </w:r>
    </w:p>
    <w:p w14:paraId="43A63B5E" w14:textId="06054848" w:rsidR="00302B54" w:rsidRPr="00765BFC" w:rsidRDefault="00302B54" w:rsidP="009A6E62">
      <w:pPr>
        <w:spacing w:after="240"/>
      </w:pPr>
      <w:bookmarkStart w:id="1" w:name="_Hlk90376158"/>
      <w:r w:rsidRPr="00765BFC">
        <w:t xml:space="preserve">After considering the strength of the available evidence in relation to comparative safety, clinical effectiveness and cost-effectiveness, MSAC deferred providing advice on the comparative clinical and cost-effectiveness of pharmacy-based opportunistic screening for T2DM using AUSDRISK and HbA1c </w:t>
      </w:r>
      <w:r w:rsidR="00C11BBA" w:rsidRPr="00765BFC">
        <w:t>point-of-care</w:t>
      </w:r>
      <w:r w:rsidRPr="00765BFC">
        <w:t xml:space="preserve"> </w:t>
      </w:r>
      <w:r w:rsidR="00344F72" w:rsidRPr="00765BFC">
        <w:t xml:space="preserve">(PoC) </w:t>
      </w:r>
      <w:r w:rsidRPr="00765BFC">
        <w:t>testing. MSAC considered that this service could address an unmet clinical need if targeted to people who are not currently accessing screening through general practitioners (GPs), particularly in underserved areas</w:t>
      </w:r>
      <w:r w:rsidR="00B83DAB" w:rsidRPr="00765BFC">
        <w:t>, The service could also support</w:t>
      </w:r>
      <w:r w:rsidRPr="00765BFC">
        <w:t xml:space="preserve"> </w:t>
      </w:r>
      <w:r w:rsidR="00B83DAB" w:rsidRPr="00765BFC">
        <w:t xml:space="preserve">more </w:t>
      </w:r>
      <w:r w:rsidRPr="00765BFC">
        <w:t>equitable access to comprehensive, co-ordinated and integrated care (including access to prior screening tests results by pharmacists and GPs).</w:t>
      </w:r>
    </w:p>
    <w:p w14:paraId="5B4058FE" w14:textId="04914814" w:rsidR="00302B54" w:rsidRPr="00765BFC" w:rsidRDefault="00302B54" w:rsidP="009A6E62">
      <w:pPr>
        <w:spacing w:after="240"/>
      </w:pPr>
      <w:r w:rsidRPr="00765BFC">
        <w:t xml:space="preserve">The Pharmacy Diabetes Screening Trial (PDST) did not compare pharmacy-based screening with usual care (opportunistic intermittent screening through the general practitioner). For this reason, the trial could not demonstrate the potential benefits of adding pharmacy-based screening to existing services. However, the PDST provided some evidence that AUSDRISK followed by HbA1c </w:t>
      </w:r>
      <w:r w:rsidR="00344F72" w:rsidRPr="00765BFC">
        <w:t>PoC</w:t>
      </w:r>
      <w:r w:rsidRPr="00765BFC">
        <w:t xml:space="preserve"> testing and referral may lead to more people being diagnosed with T2DM and benefiting from treatment. MSAC considered the intervention should be targeted to people who are not adequately screened through existing primary care services. For this population, the comparator would be no opportunistic screening.</w:t>
      </w:r>
    </w:p>
    <w:p w14:paraId="4EA2EBED" w14:textId="44516452" w:rsidR="00302B54" w:rsidRPr="00765BFC" w:rsidRDefault="00302B54" w:rsidP="009A6E62">
      <w:pPr>
        <w:spacing w:after="240"/>
      </w:pPr>
      <w:r w:rsidRPr="00765BFC">
        <w:t xml:space="preserve">MSAC recalled it had previously considered </w:t>
      </w:r>
      <w:r w:rsidR="00344F72" w:rsidRPr="00765BFC">
        <w:t>PoC</w:t>
      </w:r>
      <w:r w:rsidRPr="00765BFC">
        <w:t xml:space="preserve"> testing for HbA1c to be unreliable for diagnosis (but useful for monitoring). MSAC noted the importance of accuracy of </w:t>
      </w:r>
      <w:r w:rsidR="00344F72" w:rsidRPr="00765BFC">
        <w:t>PoC</w:t>
      </w:r>
      <w:r w:rsidRPr="00765BFC">
        <w:t xml:space="preserve"> testing for screening purposes to guide appropriate referral for confirmation (or otherwise) of </w:t>
      </w:r>
      <w:r w:rsidRPr="00765BFC">
        <w:lastRenderedPageBreak/>
        <w:t xml:space="preserve">the diagnosis and management where appropriate. MSAC considered that the performance of HbA1c </w:t>
      </w:r>
      <w:r w:rsidR="00344F72" w:rsidRPr="00765BFC">
        <w:t>PoC</w:t>
      </w:r>
      <w:r w:rsidRPr="00765BFC">
        <w:t xml:space="preserve"> testing has likely evolved since MSAC’s last consideration of the technology and requested further assessment of the analytical validity of the </w:t>
      </w:r>
      <w:r w:rsidR="00344F72" w:rsidRPr="00765BFC">
        <w:t>PoC</w:t>
      </w:r>
      <w:r w:rsidRPr="00765BFC">
        <w:t xml:space="preserve"> test compared with laboratory-based tests.</w:t>
      </w:r>
    </w:p>
    <w:p w14:paraId="0F4B9039" w14:textId="47554BDA" w:rsidR="00A7674C" w:rsidRPr="00765BFC" w:rsidRDefault="00302B54" w:rsidP="009A6E62">
      <w:pPr>
        <w:spacing w:after="240"/>
      </w:pPr>
      <w:r w:rsidRPr="00765BFC">
        <w:t xml:space="preserve">MSAC advised that the modelled cost effectiveness of the proposed intervention was highly uncertain as discussed in the commentary and the ESC report. MSAC recognised that the management of T2DM is more cost effective than letting undiagnosed T2DM run its course. In this context, MSAC considered a cost consequence analysis which took into account the full costs of the proposed screening service using AUSDRISK with HbA1c </w:t>
      </w:r>
      <w:r w:rsidR="00344F72" w:rsidRPr="00765BFC">
        <w:t>PoC</w:t>
      </w:r>
      <w:r w:rsidRPr="00765BFC">
        <w:t xml:space="preserve"> testing and with the application of appropriate underlying prevalence of T2DM, would be informative. Further, </w:t>
      </w:r>
      <w:bookmarkStart w:id="2" w:name="_Hlk90300014"/>
      <w:r w:rsidRPr="00765BFC">
        <w:t xml:space="preserve">MSAC requested that a comparison with </w:t>
      </w:r>
      <w:r w:rsidR="00654000" w:rsidRPr="00765BFC">
        <w:t>other programs</w:t>
      </w:r>
      <w:r w:rsidRPr="00765BFC">
        <w:t xml:space="preserve"> such as the Quality Assurance for Aboriginal and Torres Strait Islander Medical Services (QAAMS) be undertaken. MSAC also requested updated financial implications of programmatic funding which includes various scenarios of targeted delivery of the service.</w:t>
      </w:r>
    </w:p>
    <w:tbl>
      <w:tblPr>
        <w:tblStyle w:val="TableGrid"/>
        <w:tblW w:w="0" w:type="auto"/>
        <w:tblLook w:val="04A0" w:firstRow="1" w:lastRow="0" w:firstColumn="1" w:lastColumn="0" w:noHBand="0" w:noVBand="1"/>
        <w:tblDescription w:val="Consumer summary of MSAC consideration"/>
      </w:tblPr>
      <w:tblGrid>
        <w:gridCol w:w="9016"/>
      </w:tblGrid>
      <w:tr w:rsidR="00302B54" w:rsidRPr="00765BFC" w14:paraId="0FCCD62B" w14:textId="77777777" w:rsidTr="00302B54">
        <w:trPr>
          <w:tblHeader/>
        </w:trPr>
        <w:tc>
          <w:tcPr>
            <w:tcW w:w="9016" w:type="dxa"/>
          </w:tcPr>
          <w:bookmarkEnd w:id="1"/>
          <w:bookmarkEnd w:id="2"/>
          <w:p w14:paraId="51FDC71F" w14:textId="32B53EB1" w:rsidR="00302B54" w:rsidRPr="00765BFC" w:rsidRDefault="00302B54" w:rsidP="00302B54">
            <w:pPr>
              <w:pStyle w:val="Heading1"/>
              <w:spacing w:before="120" w:after="120"/>
              <w:outlineLvl w:val="0"/>
              <w:rPr>
                <w:rFonts w:ascii="Times New Roman" w:hAnsi="Times New Roman" w:cs="Times New Roman"/>
                <w:sz w:val="24"/>
                <w:szCs w:val="24"/>
              </w:rPr>
            </w:pPr>
            <w:r w:rsidRPr="00765BFC">
              <w:rPr>
                <w:rFonts w:ascii="Times New Roman" w:hAnsi="Times New Roman" w:cs="Times New Roman"/>
                <w:sz w:val="24"/>
                <w:szCs w:val="24"/>
              </w:rPr>
              <w:t>Consumer summary</w:t>
            </w:r>
          </w:p>
        </w:tc>
      </w:tr>
      <w:tr w:rsidR="00302B54" w:rsidRPr="00765BFC" w14:paraId="148305B0" w14:textId="77777777" w:rsidTr="00302B54">
        <w:tc>
          <w:tcPr>
            <w:tcW w:w="9016" w:type="dxa"/>
          </w:tcPr>
          <w:p w14:paraId="4E070149" w14:textId="77777777" w:rsidR="00302B54" w:rsidRPr="00765BFC" w:rsidRDefault="00302B54" w:rsidP="00302B54">
            <w:pPr>
              <w:pStyle w:val="Heading1"/>
              <w:keepNext w:val="0"/>
              <w:keepLines w:val="0"/>
              <w:spacing w:before="120" w:after="240"/>
              <w:outlineLvl w:val="0"/>
              <w:rPr>
                <w:rFonts w:ascii="Times New Roman" w:hAnsi="Times New Roman" w:cs="Times New Roman"/>
                <w:b w:val="0"/>
                <w:bCs w:val="0"/>
                <w:sz w:val="24"/>
                <w:szCs w:val="24"/>
              </w:rPr>
            </w:pPr>
            <w:r w:rsidRPr="00765BFC">
              <w:rPr>
                <w:rFonts w:ascii="Times New Roman" w:hAnsi="Times New Roman" w:cs="Times New Roman"/>
                <w:b w:val="0"/>
                <w:bCs w:val="0"/>
                <w:sz w:val="24"/>
                <w:szCs w:val="24"/>
              </w:rPr>
              <w:t>This application was from the Pharmacy Guild of Australia to publicly fund a community pharmacy-based screening program for people who have not been diagnosed with type 2 diabetes or pre-diabetes.</w:t>
            </w:r>
          </w:p>
          <w:p w14:paraId="7DC9390A" w14:textId="133C1178" w:rsidR="00302B54" w:rsidRPr="00765BFC" w:rsidRDefault="00302B54" w:rsidP="00302B54">
            <w:pPr>
              <w:pStyle w:val="Heading1"/>
              <w:keepNext w:val="0"/>
              <w:keepLines w:val="0"/>
              <w:spacing w:before="240" w:after="240"/>
              <w:outlineLvl w:val="0"/>
              <w:rPr>
                <w:rFonts w:ascii="Times New Roman" w:hAnsi="Times New Roman" w:cs="Times New Roman"/>
                <w:b w:val="0"/>
                <w:bCs w:val="0"/>
                <w:sz w:val="24"/>
                <w:szCs w:val="24"/>
              </w:rPr>
            </w:pPr>
            <w:r w:rsidRPr="00765BFC">
              <w:rPr>
                <w:rFonts w:ascii="Times New Roman" w:hAnsi="Times New Roman" w:cs="Times New Roman"/>
                <w:b w:val="0"/>
                <w:bCs w:val="0"/>
                <w:sz w:val="24"/>
                <w:szCs w:val="24"/>
              </w:rPr>
              <w:t xml:space="preserve">Diabetes </w:t>
            </w:r>
            <w:r w:rsidR="00B53A15" w:rsidRPr="00765BFC">
              <w:rPr>
                <w:rFonts w:ascii="Times New Roman" w:hAnsi="Times New Roman" w:cs="Times New Roman"/>
                <w:b w:val="0"/>
                <w:bCs w:val="0"/>
                <w:sz w:val="24"/>
                <w:szCs w:val="24"/>
              </w:rPr>
              <w:t>is a chronic disease that affects how the body uses glucose (a type of sugar). When</w:t>
            </w:r>
            <w:r w:rsidRPr="00765BFC">
              <w:rPr>
                <w:rFonts w:ascii="Times New Roman" w:hAnsi="Times New Roman" w:cs="Times New Roman"/>
                <w:b w:val="0"/>
                <w:bCs w:val="0"/>
                <w:sz w:val="24"/>
                <w:szCs w:val="24"/>
              </w:rPr>
              <w:t xml:space="preserve"> there is too much glucose in the bloodstream (high blood sugar levels)</w:t>
            </w:r>
            <w:r w:rsidR="003210C5" w:rsidRPr="00765BFC">
              <w:rPr>
                <w:rFonts w:ascii="Times New Roman" w:hAnsi="Times New Roman" w:cs="Times New Roman"/>
                <w:b w:val="0"/>
                <w:bCs w:val="0"/>
                <w:sz w:val="24"/>
                <w:szCs w:val="24"/>
              </w:rPr>
              <w:t xml:space="preserve"> over time it</w:t>
            </w:r>
            <w:r w:rsidRPr="00765BFC">
              <w:rPr>
                <w:rFonts w:ascii="Times New Roman" w:hAnsi="Times New Roman" w:cs="Times New Roman"/>
                <w:b w:val="0"/>
                <w:bCs w:val="0"/>
                <w:sz w:val="24"/>
                <w:szCs w:val="24"/>
              </w:rPr>
              <w:t xml:space="preserve"> can result in serious complications such as heart disease, kidney disease and eye problems. </w:t>
            </w:r>
            <w:r w:rsidR="00583B6A" w:rsidRPr="00765BFC">
              <w:rPr>
                <w:rFonts w:ascii="Times New Roman" w:hAnsi="Times New Roman" w:cs="Times New Roman"/>
                <w:b w:val="0"/>
                <w:bCs w:val="0"/>
                <w:sz w:val="24"/>
                <w:szCs w:val="24"/>
              </w:rPr>
              <w:t xml:space="preserve">There are various types of diabetes, the main one being type 2 (typically occurring in older overweight people and often asymptomatic) and type 1 (which presents </w:t>
            </w:r>
            <w:r w:rsidR="003210C5" w:rsidRPr="00765BFC">
              <w:rPr>
                <w:rFonts w:ascii="Times New Roman" w:hAnsi="Times New Roman" w:cs="Times New Roman"/>
                <w:b w:val="0"/>
                <w:bCs w:val="0"/>
                <w:sz w:val="24"/>
                <w:szCs w:val="24"/>
              </w:rPr>
              <w:t>quickly</w:t>
            </w:r>
            <w:r w:rsidR="00583B6A" w:rsidRPr="00765BFC">
              <w:rPr>
                <w:rFonts w:ascii="Times New Roman" w:hAnsi="Times New Roman" w:cs="Times New Roman"/>
                <w:b w:val="0"/>
                <w:bCs w:val="0"/>
                <w:sz w:val="24"/>
                <w:szCs w:val="24"/>
              </w:rPr>
              <w:t xml:space="preserve"> with symptoms such as thirst and increased urination). </w:t>
            </w:r>
            <w:r w:rsidRPr="00765BFC">
              <w:rPr>
                <w:rFonts w:ascii="Times New Roman" w:hAnsi="Times New Roman" w:cs="Times New Roman"/>
                <w:b w:val="0"/>
                <w:bCs w:val="0"/>
                <w:sz w:val="24"/>
                <w:szCs w:val="24"/>
              </w:rPr>
              <w:t xml:space="preserve">Pre-diabetes is when blood sugar levels are </w:t>
            </w:r>
            <w:r w:rsidR="00583B6A" w:rsidRPr="00765BFC">
              <w:rPr>
                <w:rFonts w:ascii="Times New Roman" w:hAnsi="Times New Roman" w:cs="Times New Roman"/>
                <w:b w:val="0"/>
                <w:bCs w:val="0"/>
                <w:sz w:val="24"/>
                <w:szCs w:val="24"/>
              </w:rPr>
              <w:t>mildly raised</w:t>
            </w:r>
            <w:r w:rsidRPr="00765BFC">
              <w:rPr>
                <w:rFonts w:ascii="Times New Roman" w:hAnsi="Times New Roman" w:cs="Times New Roman"/>
                <w:b w:val="0"/>
                <w:bCs w:val="0"/>
                <w:sz w:val="24"/>
                <w:szCs w:val="24"/>
              </w:rPr>
              <w:t>, but not high enough to be considered</w:t>
            </w:r>
            <w:r w:rsidR="00583B6A" w:rsidRPr="00765BFC">
              <w:rPr>
                <w:rFonts w:ascii="Times New Roman" w:hAnsi="Times New Roman" w:cs="Times New Roman"/>
                <w:b w:val="0"/>
                <w:bCs w:val="0"/>
                <w:sz w:val="24"/>
                <w:szCs w:val="24"/>
              </w:rPr>
              <w:t xml:space="preserve"> type 2</w:t>
            </w:r>
            <w:r w:rsidRPr="00765BFC">
              <w:rPr>
                <w:rFonts w:ascii="Times New Roman" w:hAnsi="Times New Roman" w:cs="Times New Roman"/>
                <w:b w:val="0"/>
                <w:bCs w:val="0"/>
                <w:sz w:val="24"/>
                <w:szCs w:val="24"/>
              </w:rPr>
              <w:t xml:space="preserve"> diabetes. Pre-diabetes </w:t>
            </w:r>
            <w:r w:rsidR="00583B6A" w:rsidRPr="00765BFC">
              <w:rPr>
                <w:rFonts w:ascii="Times New Roman" w:hAnsi="Times New Roman" w:cs="Times New Roman"/>
                <w:b w:val="0"/>
                <w:bCs w:val="0"/>
                <w:sz w:val="24"/>
                <w:szCs w:val="24"/>
              </w:rPr>
              <w:t>may</w:t>
            </w:r>
            <w:r w:rsidRPr="00765BFC">
              <w:rPr>
                <w:rFonts w:ascii="Times New Roman" w:hAnsi="Times New Roman" w:cs="Times New Roman"/>
                <w:b w:val="0"/>
                <w:bCs w:val="0"/>
                <w:sz w:val="24"/>
                <w:szCs w:val="24"/>
              </w:rPr>
              <w:t xml:space="preserve"> develop into diabetes if left untreated.</w:t>
            </w:r>
          </w:p>
          <w:p w14:paraId="2B9E2793" w14:textId="5486C875" w:rsidR="00302B54" w:rsidRPr="00765BFC" w:rsidRDefault="00302B54" w:rsidP="00302B54">
            <w:pPr>
              <w:pStyle w:val="Heading1"/>
              <w:keepNext w:val="0"/>
              <w:keepLines w:val="0"/>
              <w:spacing w:before="240" w:after="240"/>
              <w:outlineLvl w:val="0"/>
              <w:rPr>
                <w:rFonts w:ascii="Times New Roman" w:hAnsi="Times New Roman" w:cs="Times New Roman"/>
                <w:b w:val="0"/>
                <w:bCs w:val="0"/>
                <w:sz w:val="24"/>
                <w:szCs w:val="24"/>
              </w:rPr>
            </w:pPr>
            <w:r w:rsidRPr="00765BFC">
              <w:rPr>
                <w:rFonts w:ascii="Times New Roman" w:hAnsi="Times New Roman" w:cs="Times New Roman"/>
                <w:b w:val="0"/>
                <w:bCs w:val="0"/>
                <w:sz w:val="24"/>
                <w:szCs w:val="24"/>
              </w:rPr>
              <w:t xml:space="preserve">The application was based on </w:t>
            </w:r>
            <w:r w:rsidR="005D6778" w:rsidRPr="00765BFC">
              <w:rPr>
                <w:rFonts w:ascii="Times New Roman" w:hAnsi="Times New Roman" w:cs="Times New Roman"/>
                <w:b w:val="0"/>
                <w:bCs w:val="0"/>
                <w:sz w:val="24"/>
                <w:szCs w:val="24"/>
              </w:rPr>
              <w:t>the Pharmacy Diabetes Screening T</w:t>
            </w:r>
            <w:r w:rsidRPr="00765BFC">
              <w:rPr>
                <w:rFonts w:ascii="Times New Roman" w:hAnsi="Times New Roman" w:cs="Times New Roman"/>
                <w:b w:val="0"/>
                <w:bCs w:val="0"/>
                <w:sz w:val="24"/>
                <w:szCs w:val="24"/>
              </w:rPr>
              <w:t xml:space="preserve">rial that looked at three different pharmacy screening </w:t>
            </w:r>
            <w:r w:rsidR="00B53A15" w:rsidRPr="00765BFC">
              <w:rPr>
                <w:rFonts w:ascii="Times New Roman" w:hAnsi="Times New Roman" w:cs="Times New Roman"/>
                <w:b w:val="0"/>
                <w:bCs w:val="0"/>
                <w:sz w:val="24"/>
                <w:szCs w:val="24"/>
              </w:rPr>
              <w:t xml:space="preserve">services. All three services </w:t>
            </w:r>
            <w:r w:rsidRPr="00765BFC">
              <w:rPr>
                <w:rFonts w:ascii="Times New Roman" w:hAnsi="Times New Roman" w:cs="Times New Roman"/>
                <w:b w:val="0"/>
                <w:bCs w:val="0"/>
                <w:sz w:val="24"/>
                <w:szCs w:val="24"/>
              </w:rPr>
              <w:t xml:space="preserve">used </w:t>
            </w:r>
            <w:r w:rsidR="00785956" w:rsidRPr="00765BFC">
              <w:rPr>
                <w:rFonts w:ascii="Times New Roman" w:hAnsi="Times New Roman" w:cs="Times New Roman"/>
                <w:b w:val="0"/>
                <w:bCs w:val="0"/>
                <w:sz w:val="24"/>
                <w:szCs w:val="24"/>
              </w:rPr>
              <w:t xml:space="preserve">the </w:t>
            </w:r>
            <w:hyperlink r:id="rId10" w:history="1">
              <w:r w:rsidR="00785956" w:rsidRPr="00765BFC">
                <w:rPr>
                  <w:rStyle w:val="Hyperlink"/>
                  <w:rFonts w:ascii="Times New Roman" w:hAnsi="Times New Roman" w:cs="Times New Roman"/>
                  <w:b w:val="0"/>
                  <w:bCs w:val="0"/>
                  <w:sz w:val="24"/>
                  <w:szCs w:val="24"/>
                </w:rPr>
                <w:t>Australian Type 2 Diabetes Risk Assessment Tool (</w:t>
              </w:r>
              <w:r w:rsidRPr="00765BFC">
                <w:rPr>
                  <w:rStyle w:val="Hyperlink"/>
                  <w:rFonts w:ascii="Times New Roman" w:hAnsi="Times New Roman" w:cs="Times New Roman"/>
                  <w:b w:val="0"/>
                  <w:bCs w:val="0"/>
                  <w:sz w:val="24"/>
                  <w:szCs w:val="24"/>
                </w:rPr>
                <w:t>AUSDRISK</w:t>
              </w:r>
              <w:r w:rsidR="00785956" w:rsidRPr="00765BFC">
                <w:rPr>
                  <w:rStyle w:val="Hyperlink"/>
                  <w:rFonts w:ascii="Times New Roman" w:hAnsi="Times New Roman" w:cs="Times New Roman"/>
                  <w:b w:val="0"/>
                  <w:bCs w:val="0"/>
                  <w:sz w:val="24"/>
                  <w:szCs w:val="24"/>
                </w:rPr>
                <w:t>)</w:t>
              </w:r>
            </w:hyperlink>
            <w:r w:rsidR="00EE5718" w:rsidRPr="00765BFC">
              <w:rPr>
                <w:rStyle w:val="Hyperlink"/>
                <w:rFonts w:cs="Times New Roman"/>
                <w:b w:val="0"/>
                <w:bCs w:val="0"/>
                <w:szCs w:val="24"/>
              </w:rPr>
              <w:t>.</w:t>
            </w:r>
            <w:r w:rsidR="00EE5718" w:rsidRPr="00765BFC">
              <w:rPr>
                <w:rStyle w:val="Hyperlink"/>
                <w:rFonts w:cs="Times New Roman"/>
                <w:szCs w:val="24"/>
              </w:rPr>
              <w:t xml:space="preserve"> </w:t>
            </w:r>
            <w:r w:rsidR="00F109E5" w:rsidRPr="00765BFC">
              <w:rPr>
                <w:rStyle w:val="Hyperlink"/>
                <w:rFonts w:ascii="Times New Roman" w:hAnsi="Times New Roman" w:cs="Times New Roman"/>
                <w:b w:val="0"/>
                <w:bCs w:val="0"/>
                <w:color w:val="auto"/>
                <w:sz w:val="24"/>
                <w:szCs w:val="24"/>
                <w:u w:val="none"/>
              </w:rPr>
              <w:t xml:space="preserve">The AUSDRISK </w:t>
            </w:r>
            <w:r w:rsidR="00EE5718" w:rsidRPr="00765BFC">
              <w:rPr>
                <w:rStyle w:val="Hyperlink"/>
                <w:rFonts w:ascii="Times New Roman" w:hAnsi="Times New Roman" w:cs="Times New Roman"/>
                <w:b w:val="0"/>
                <w:bCs w:val="0"/>
                <w:color w:val="auto"/>
                <w:sz w:val="24"/>
                <w:szCs w:val="24"/>
                <w:u w:val="none"/>
              </w:rPr>
              <w:t xml:space="preserve">is </w:t>
            </w:r>
            <w:r w:rsidR="00B53A15" w:rsidRPr="00765BFC">
              <w:rPr>
                <w:rStyle w:val="Hyperlink"/>
                <w:rFonts w:ascii="Times New Roman" w:hAnsi="Times New Roman" w:cs="Times New Roman"/>
                <w:b w:val="0"/>
                <w:bCs w:val="0"/>
                <w:color w:val="auto"/>
                <w:sz w:val="24"/>
                <w:szCs w:val="24"/>
                <w:u w:val="none"/>
              </w:rPr>
              <w:t>a free questionnaire</w:t>
            </w:r>
            <w:r w:rsidR="00F109E5" w:rsidRPr="00765BFC">
              <w:rPr>
                <w:rStyle w:val="Hyperlink"/>
                <w:rFonts w:ascii="Times New Roman" w:hAnsi="Times New Roman" w:cs="Times New Roman"/>
                <w:b w:val="0"/>
                <w:bCs w:val="0"/>
                <w:color w:val="auto"/>
                <w:sz w:val="24"/>
                <w:szCs w:val="24"/>
                <w:u w:val="none"/>
              </w:rPr>
              <w:t xml:space="preserve"> with 10 questions</w:t>
            </w:r>
            <w:r w:rsidR="00B53A15" w:rsidRPr="00765BFC">
              <w:rPr>
                <w:rStyle w:val="Hyperlink"/>
                <w:rFonts w:ascii="Times New Roman" w:hAnsi="Times New Roman" w:cs="Times New Roman"/>
                <w:b w:val="0"/>
                <w:bCs w:val="0"/>
                <w:color w:val="auto"/>
                <w:sz w:val="24"/>
                <w:szCs w:val="24"/>
                <w:u w:val="none"/>
              </w:rPr>
              <w:t xml:space="preserve"> that </w:t>
            </w:r>
            <w:r w:rsidR="00F109E5" w:rsidRPr="00765BFC">
              <w:rPr>
                <w:rStyle w:val="Hyperlink"/>
                <w:rFonts w:ascii="Times New Roman" w:hAnsi="Times New Roman" w:cs="Times New Roman"/>
                <w:b w:val="0"/>
                <w:bCs w:val="0"/>
                <w:color w:val="auto"/>
                <w:sz w:val="24"/>
                <w:szCs w:val="24"/>
                <w:u w:val="none"/>
              </w:rPr>
              <w:t xml:space="preserve">people can complete on their own. Research has shown that </w:t>
            </w:r>
            <w:r w:rsidR="00ED3ACA" w:rsidRPr="00765BFC">
              <w:rPr>
                <w:rStyle w:val="Hyperlink"/>
                <w:rFonts w:ascii="Times New Roman" w:hAnsi="Times New Roman" w:cs="Times New Roman"/>
                <w:b w:val="0"/>
                <w:bCs w:val="0"/>
                <w:color w:val="auto"/>
                <w:sz w:val="24"/>
                <w:szCs w:val="24"/>
                <w:u w:val="none"/>
              </w:rPr>
              <w:t>the</w:t>
            </w:r>
            <w:r w:rsidR="00ED3ACA" w:rsidRPr="00765BFC">
              <w:rPr>
                <w:rStyle w:val="Hyperlink"/>
                <w:rFonts w:cs="Times New Roman"/>
                <w:color w:val="auto"/>
                <w:szCs w:val="24"/>
                <w:u w:val="none"/>
              </w:rPr>
              <w:t xml:space="preserve"> </w:t>
            </w:r>
            <w:r w:rsidR="00F109E5" w:rsidRPr="00765BFC">
              <w:rPr>
                <w:rStyle w:val="Hyperlink"/>
                <w:rFonts w:ascii="Times New Roman" w:hAnsi="Times New Roman" w:cs="Times New Roman"/>
                <w:b w:val="0"/>
                <w:bCs w:val="0"/>
                <w:color w:val="auto"/>
                <w:sz w:val="24"/>
                <w:szCs w:val="24"/>
                <w:u w:val="none"/>
              </w:rPr>
              <w:t>AUSDRISK can</w:t>
            </w:r>
            <w:r w:rsidR="00CD7EDE" w:rsidRPr="00765BFC">
              <w:rPr>
                <w:rStyle w:val="Hyperlink"/>
                <w:rFonts w:ascii="Times New Roman" w:hAnsi="Times New Roman" w:cs="Times New Roman"/>
                <w:b w:val="0"/>
                <w:bCs w:val="0"/>
                <w:color w:val="auto"/>
                <w:sz w:val="24"/>
                <w:szCs w:val="24"/>
                <w:u w:val="none"/>
              </w:rPr>
              <w:t xml:space="preserve"> identify</w:t>
            </w:r>
            <w:r w:rsidR="00F109E5" w:rsidRPr="00765BFC">
              <w:rPr>
                <w:rStyle w:val="Hyperlink"/>
                <w:rFonts w:ascii="Times New Roman" w:hAnsi="Times New Roman" w:cs="Times New Roman"/>
                <w:b w:val="0"/>
                <w:bCs w:val="0"/>
                <w:color w:val="auto"/>
                <w:sz w:val="24"/>
                <w:szCs w:val="24"/>
                <w:u w:val="none"/>
              </w:rPr>
              <w:t xml:space="preserve"> </w:t>
            </w:r>
            <w:r w:rsidR="004B457D" w:rsidRPr="00765BFC">
              <w:rPr>
                <w:rStyle w:val="Hyperlink"/>
                <w:rFonts w:ascii="Times New Roman" w:hAnsi="Times New Roman" w:cs="Times New Roman"/>
                <w:b w:val="0"/>
                <w:bCs w:val="0"/>
                <w:color w:val="auto"/>
                <w:sz w:val="24"/>
                <w:szCs w:val="24"/>
                <w:u w:val="none"/>
              </w:rPr>
              <w:t xml:space="preserve">whether </w:t>
            </w:r>
            <w:r w:rsidR="00F109E5" w:rsidRPr="00765BFC">
              <w:rPr>
                <w:rStyle w:val="Hyperlink"/>
                <w:rFonts w:ascii="Times New Roman" w:hAnsi="Times New Roman" w:cs="Times New Roman"/>
                <w:b w:val="0"/>
                <w:bCs w:val="0"/>
                <w:color w:val="auto"/>
                <w:sz w:val="24"/>
                <w:szCs w:val="24"/>
                <w:u w:val="none"/>
              </w:rPr>
              <w:t>a person has a low, intermediate, or high</w:t>
            </w:r>
            <w:r w:rsidR="00F109E5" w:rsidRPr="00765BFC">
              <w:rPr>
                <w:rStyle w:val="Hyperlink"/>
                <w:color w:val="auto"/>
                <w:u w:val="none"/>
              </w:rPr>
              <w:t xml:space="preserve"> </w:t>
            </w:r>
            <w:r w:rsidR="00F109E5" w:rsidRPr="00765BFC">
              <w:rPr>
                <w:rFonts w:ascii="Times New Roman" w:hAnsi="Times New Roman" w:cs="Times New Roman"/>
                <w:b w:val="0"/>
                <w:bCs w:val="0"/>
                <w:sz w:val="24"/>
                <w:szCs w:val="24"/>
              </w:rPr>
              <w:t xml:space="preserve">risk of developing type 2 diabetes in the next 5 years. </w:t>
            </w:r>
            <w:r w:rsidR="006A0D9A" w:rsidRPr="00765BFC">
              <w:rPr>
                <w:rFonts w:ascii="Times New Roman" w:hAnsi="Times New Roman" w:cs="Times New Roman"/>
                <w:b w:val="0"/>
                <w:bCs w:val="0"/>
                <w:sz w:val="24"/>
                <w:szCs w:val="24"/>
              </w:rPr>
              <w:t xml:space="preserve">The Pharmacy Diabetes Screening </w:t>
            </w:r>
            <w:r w:rsidR="002C6E11" w:rsidRPr="00765BFC">
              <w:rPr>
                <w:rFonts w:ascii="Times New Roman" w:hAnsi="Times New Roman" w:cs="Times New Roman"/>
                <w:b w:val="0"/>
                <w:bCs w:val="0"/>
                <w:sz w:val="24"/>
                <w:szCs w:val="24"/>
              </w:rPr>
              <w:t>T</w:t>
            </w:r>
            <w:r w:rsidR="006A0D9A" w:rsidRPr="00765BFC">
              <w:rPr>
                <w:rFonts w:ascii="Times New Roman" w:hAnsi="Times New Roman" w:cs="Times New Roman"/>
                <w:b w:val="0"/>
                <w:bCs w:val="0"/>
                <w:sz w:val="24"/>
                <w:szCs w:val="24"/>
              </w:rPr>
              <w:t>rial compare</w:t>
            </w:r>
            <w:r w:rsidR="00F109E5" w:rsidRPr="00765BFC">
              <w:rPr>
                <w:rFonts w:ascii="Times New Roman" w:hAnsi="Times New Roman" w:cs="Times New Roman"/>
                <w:b w:val="0"/>
                <w:bCs w:val="0"/>
                <w:sz w:val="24"/>
                <w:szCs w:val="24"/>
              </w:rPr>
              <w:t>d</w:t>
            </w:r>
            <w:r w:rsidR="006A0D9A" w:rsidRPr="00765BFC">
              <w:rPr>
                <w:rFonts w:ascii="Times New Roman" w:hAnsi="Times New Roman" w:cs="Times New Roman"/>
                <w:sz w:val="24"/>
                <w:szCs w:val="24"/>
              </w:rPr>
              <w:t xml:space="preserve"> </w:t>
            </w:r>
            <w:r w:rsidR="006A0D9A" w:rsidRPr="00765BFC">
              <w:rPr>
                <w:rFonts w:ascii="Times New Roman" w:hAnsi="Times New Roman" w:cs="Times New Roman"/>
                <w:b w:val="0"/>
                <w:bCs w:val="0"/>
                <w:sz w:val="24"/>
                <w:szCs w:val="24"/>
              </w:rPr>
              <w:t>AUSDRISK</w:t>
            </w:r>
            <w:r w:rsidRPr="00765BFC">
              <w:rPr>
                <w:rFonts w:ascii="Times New Roman" w:hAnsi="Times New Roman" w:cs="Times New Roman"/>
                <w:b w:val="0"/>
                <w:bCs w:val="0"/>
                <w:sz w:val="24"/>
                <w:szCs w:val="24"/>
              </w:rPr>
              <w:t xml:space="preserve"> </w:t>
            </w:r>
            <w:r w:rsidR="00040DDF" w:rsidRPr="00765BFC">
              <w:rPr>
                <w:rFonts w:ascii="Times New Roman" w:hAnsi="Times New Roman" w:cs="Times New Roman"/>
                <w:b w:val="0"/>
                <w:bCs w:val="0"/>
                <w:sz w:val="24"/>
                <w:szCs w:val="24"/>
              </w:rPr>
              <w:t xml:space="preserve">alone (Group A) or in combination with </w:t>
            </w:r>
            <w:r w:rsidRPr="00765BFC">
              <w:rPr>
                <w:rFonts w:ascii="Times New Roman" w:hAnsi="Times New Roman" w:cs="Times New Roman"/>
                <w:b w:val="0"/>
                <w:bCs w:val="0"/>
                <w:sz w:val="24"/>
                <w:szCs w:val="24"/>
              </w:rPr>
              <w:t>point-of-care testing for glycated haemoglobin (HbA</w:t>
            </w:r>
            <w:r w:rsidR="00CA1C7C" w:rsidRPr="00765BFC">
              <w:rPr>
                <w:rFonts w:ascii="Times New Roman" w:hAnsi="Times New Roman" w:cs="Times New Roman"/>
                <w:b w:val="0"/>
                <w:bCs w:val="0"/>
                <w:sz w:val="24"/>
                <w:szCs w:val="24"/>
              </w:rPr>
              <w:t>1</w:t>
            </w:r>
            <w:r w:rsidRPr="00765BFC">
              <w:rPr>
                <w:rFonts w:ascii="Times New Roman" w:hAnsi="Times New Roman" w:cs="Times New Roman"/>
                <w:b w:val="0"/>
                <w:bCs w:val="0"/>
                <w:sz w:val="24"/>
                <w:szCs w:val="24"/>
              </w:rPr>
              <w:t>c</w:t>
            </w:r>
            <w:r w:rsidR="00040DDF" w:rsidRPr="00765BFC">
              <w:rPr>
                <w:rFonts w:ascii="Times New Roman" w:hAnsi="Times New Roman" w:cs="Times New Roman"/>
                <w:b w:val="0"/>
                <w:bCs w:val="0"/>
                <w:sz w:val="24"/>
                <w:szCs w:val="24"/>
              </w:rPr>
              <w:t>; Group B</w:t>
            </w:r>
            <w:r w:rsidRPr="00765BFC">
              <w:rPr>
                <w:rFonts w:ascii="Times New Roman" w:hAnsi="Times New Roman" w:cs="Times New Roman"/>
                <w:b w:val="0"/>
                <w:bCs w:val="0"/>
                <w:sz w:val="24"/>
                <w:szCs w:val="24"/>
              </w:rPr>
              <w:t xml:space="preserve">) </w:t>
            </w:r>
            <w:r w:rsidR="00040DDF" w:rsidRPr="00765BFC">
              <w:rPr>
                <w:rFonts w:ascii="Times New Roman" w:hAnsi="Times New Roman" w:cs="Times New Roman"/>
                <w:b w:val="0"/>
                <w:bCs w:val="0"/>
                <w:sz w:val="24"/>
                <w:szCs w:val="24"/>
              </w:rPr>
              <w:t>or</w:t>
            </w:r>
            <w:r w:rsidRPr="00765BFC">
              <w:rPr>
                <w:rFonts w:ascii="Times New Roman" w:hAnsi="Times New Roman" w:cs="Times New Roman"/>
                <w:b w:val="0"/>
                <w:bCs w:val="0"/>
                <w:sz w:val="24"/>
                <w:szCs w:val="24"/>
              </w:rPr>
              <w:t xml:space="preserve"> </w:t>
            </w:r>
            <w:r w:rsidR="00944484" w:rsidRPr="00765BFC">
              <w:rPr>
                <w:rFonts w:ascii="Times New Roman" w:hAnsi="Times New Roman" w:cs="Times New Roman"/>
                <w:b w:val="0"/>
                <w:bCs w:val="0"/>
                <w:sz w:val="24"/>
                <w:szCs w:val="24"/>
              </w:rPr>
              <w:t xml:space="preserve">small capillary </w:t>
            </w:r>
            <w:r w:rsidRPr="00765BFC">
              <w:rPr>
                <w:rFonts w:ascii="Times New Roman" w:hAnsi="Times New Roman" w:cs="Times New Roman"/>
                <w:b w:val="0"/>
                <w:bCs w:val="0"/>
                <w:sz w:val="24"/>
                <w:szCs w:val="24"/>
              </w:rPr>
              <w:t>blood glucose (</w:t>
            </w:r>
            <w:r w:rsidR="0040031B" w:rsidRPr="00765BFC">
              <w:rPr>
                <w:rFonts w:ascii="Times New Roman" w:hAnsi="Times New Roman" w:cs="Times New Roman"/>
                <w:b w:val="0"/>
                <w:bCs w:val="0"/>
                <w:sz w:val="24"/>
                <w:szCs w:val="24"/>
              </w:rPr>
              <w:t>blood glucose testing</w:t>
            </w:r>
            <w:r w:rsidR="00040DDF" w:rsidRPr="00765BFC">
              <w:rPr>
                <w:rFonts w:ascii="Times New Roman" w:hAnsi="Times New Roman" w:cs="Times New Roman"/>
                <w:b w:val="0"/>
                <w:bCs w:val="0"/>
                <w:sz w:val="24"/>
                <w:szCs w:val="24"/>
              </w:rPr>
              <w:t>; Group C</w:t>
            </w:r>
            <w:r w:rsidRPr="00765BFC">
              <w:rPr>
                <w:rFonts w:ascii="Times New Roman" w:hAnsi="Times New Roman" w:cs="Times New Roman"/>
                <w:b w:val="0"/>
                <w:bCs w:val="0"/>
                <w:sz w:val="24"/>
                <w:szCs w:val="24"/>
              </w:rPr>
              <w:t>).</w:t>
            </w:r>
            <w:r w:rsidR="00040DDF" w:rsidRPr="00765BFC">
              <w:rPr>
                <w:rFonts w:ascii="Times New Roman" w:hAnsi="Times New Roman" w:cs="Times New Roman"/>
                <w:b w:val="0"/>
                <w:bCs w:val="0"/>
                <w:sz w:val="24"/>
                <w:szCs w:val="24"/>
              </w:rPr>
              <w:t xml:space="preserve"> </w:t>
            </w:r>
            <w:r w:rsidRPr="00765BFC">
              <w:rPr>
                <w:rFonts w:ascii="Times New Roman" w:hAnsi="Times New Roman" w:cs="Times New Roman"/>
                <w:b w:val="0"/>
                <w:bCs w:val="0"/>
                <w:sz w:val="24"/>
                <w:szCs w:val="24"/>
              </w:rPr>
              <w:t xml:space="preserve">HbAc1 and </w:t>
            </w:r>
            <w:r w:rsidR="0040031B" w:rsidRPr="00765BFC">
              <w:rPr>
                <w:rFonts w:ascii="Times New Roman" w:hAnsi="Times New Roman" w:cs="Times New Roman"/>
                <w:b w:val="0"/>
                <w:bCs w:val="0"/>
                <w:sz w:val="24"/>
                <w:szCs w:val="24"/>
              </w:rPr>
              <w:t xml:space="preserve">blood glucose testing </w:t>
            </w:r>
            <w:r w:rsidR="00FC5E6E" w:rsidRPr="00765BFC">
              <w:rPr>
                <w:rFonts w:ascii="Times New Roman" w:hAnsi="Times New Roman" w:cs="Times New Roman"/>
                <w:b w:val="0"/>
                <w:bCs w:val="0"/>
                <w:sz w:val="24"/>
                <w:szCs w:val="24"/>
              </w:rPr>
              <w:t xml:space="preserve">were </w:t>
            </w:r>
            <w:r w:rsidR="005E4234" w:rsidRPr="00765BFC">
              <w:rPr>
                <w:rFonts w:ascii="Times New Roman" w:hAnsi="Times New Roman" w:cs="Times New Roman"/>
                <w:b w:val="0"/>
                <w:bCs w:val="0"/>
                <w:sz w:val="24"/>
                <w:szCs w:val="24"/>
              </w:rPr>
              <w:t>detected using point-of-care tests</w:t>
            </w:r>
            <w:r w:rsidR="00FC5E6E" w:rsidRPr="00765BFC">
              <w:rPr>
                <w:rFonts w:ascii="Times New Roman" w:hAnsi="Times New Roman" w:cs="Times New Roman"/>
                <w:b w:val="0"/>
                <w:bCs w:val="0"/>
                <w:sz w:val="24"/>
                <w:szCs w:val="24"/>
              </w:rPr>
              <w:t xml:space="preserve"> (finger prick blood tests)</w:t>
            </w:r>
            <w:r w:rsidR="00331E36" w:rsidRPr="00765BFC">
              <w:rPr>
                <w:rFonts w:ascii="Times New Roman" w:hAnsi="Times New Roman" w:cs="Times New Roman"/>
                <w:b w:val="0"/>
                <w:bCs w:val="0"/>
                <w:sz w:val="24"/>
                <w:szCs w:val="24"/>
              </w:rPr>
              <w:t xml:space="preserve"> in the pharmacy. High HbA1c or </w:t>
            </w:r>
            <w:r w:rsidR="0040031B" w:rsidRPr="00765BFC">
              <w:rPr>
                <w:rFonts w:ascii="Times New Roman" w:hAnsi="Times New Roman" w:cs="Times New Roman"/>
                <w:b w:val="0"/>
                <w:bCs w:val="0"/>
                <w:sz w:val="24"/>
                <w:szCs w:val="24"/>
              </w:rPr>
              <w:t>blood glucose tests</w:t>
            </w:r>
            <w:r w:rsidR="00331E36" w:rsidRPr="00765BFC">
              <w:rPr>
                <w:rFonts w:ascii="Times New Roman" w:hAnsi="Times New Roman" w:cs="Times New Roman"/>
                <w:b w:val="0"/>
                <w:bCs w:val="0"/>
                <w:sz w:val="24"/>
                <w:szCs w:val="24"/>
              </w:rPr>
              <w:t xml:space="preserve"> </w:t>
            </w:r>
            <w:r w:rsidRPr="00765BFC">
              <w:rPr>
                <w:rFonts w:ascii="Times New Roman" w:hAnsi="Times New Roman" w:cs="Times New Roman"/>
                <w:b w:val="0"/>
                <w:bCs w:val="0"/>
                <w:sz w:val="24"/>
                <w:szCs w:val="24"/>
              </w:rPr>
              <w:t>are suggestive of type 2 diabetes</w:t>
            </w:r>
            <w:r w:rsidR="005E4234" w:rsidRPr="00765BFC">
              <w:rPr>
                <w:rFonts w:ascii="Times New Roman" w:hAnsi="Times New Roman" w:cs="Times New Roman"/>
                <w:b w:val="0"/>
                <w:bCs w:val="0"/>
                <w:sz w:val="24"/>
                <w:szCs w:val="24"/>
              </w:rPr>
              <w:t xml:space="preserve"> and these</w:t>
            </w:r>
            <w:r w:rsidR="00040DDF" w:rsidRPr="00765BFC">
              <w:rPr>
                <w:rFonts w:ascii="Times New Roman" w:hAnsi="Times New Roman" w:cs="Times New Roman"/>
                <w:b w:val="0"/>
                <w:bCs w:val="0"/>
                <w:sz w:val="24"/>
                <w:szCs w:val="24"/>
              </w:rPr>
              <w:t xml:space="preserve"> individuals would need further blood tests to confirm type 2 diabetes</w:t>
            </w:r>
            <w:r w:rsidRPr="00765BFC">
              <w:rPr>
                <w:rFonts w:ascii="Times New Roman" w:hAnsi="Times New Roman" w:cs="Times New Roman"/>
                <w:b w:val="0"/>
                <w:bCs w:val="0"/>
                <w:sz w:val="24"/>
                <w:szCs w:val="24"/>
              </w:rPr>
              <w:t xml:space="preserve">. </w:t>
            </w:r>
            <w:r w:rsidR="00040DDF" w:rsidRPr="00765BFC">
              <w:rPr>
                <w:rFonts w:ascii="Times New Roman" w:hAnsi="Times New Roman" w:cs="Times New Roman"/>
                <w:b w:val="0"/>
                <w:bCs w:val="0"/>
                <w:sz w:val="24"/>
                <w:szCs w:val="24"/>
              </w:rPr>
              <w:t xml:space="preserve">In Group A, anyone with an AUSDRISK score of </w:t>
            </w:r>
            <w:r w:rsidR="005E4234" w:rsidRPr="00765BFC">
              <w:rPr>
                <w:rFonts w:ascii="Times New Roman" w:hAnsi="Times New Roman" w:cs="Times New Roman"/>
                <w:b w:val="0"/>
                <w:bCs w:val="0"/>
                <w:sz w:val="24"/>
                <w:szCs w:val="24"/>
              </w:rPr>
              <w:t>12 or greater</w:t>
            </w:r>
            <w:r w:rsidR="00040DDF" w:rsidRPr="00765BFC">
              <w:rPr>
                <w:rFonts w:ascii="Times New Roman" w:hAnsi="Times New Roman" w:cs="Times New Roman"/>
                <w:b w:val="0"/>
                <w:bCs w:val="0"/>
                <w:sz w:val="24"/>
                <w:szCs w:val="24"/>
              </w:rPr>
              <w:t xml:space="preserve"> was referred to a general practitioner (GP). In Group B and C, anyone with an AUSDRISK score of </w:t>
            </w:r>
            <w:r w:rsidR="005E4234" w:rsidRPr="00765BFC">
              <w:rPr>
                <w:rFonts w:ascii="Times New Roman" w:hAnsi="Times New Roman" w:cs="Times New Roman"/>
                <w:b w:val="0"/>
                <w:bCs w:val="0"/>
                <w:sz w:val="24"/>
                <w:szCs w:val="24"/>
              </w:rPr>
              <w:t>12 or greater</w:t>
            </w:r>
            <w:r w:rsidR="00040DDF" w:rsidRPr="00765BFC">
              <w:rPr>
                <w:rFonts w:ascii="Times New Roman" w:hAnsi="Times New Roman" w:cs="Times New Roman"/>
                <w:b w:val="0"/>
                <w:bCs w:val="0"/>
                <w:sz w:val="24"/>
                <w:szCs w:val="24"/>
              </w:rPr>
              <w:t xml:space="preserve"> then received either an HbAc1 (Group B) or a </w:t>
            </w:r>
            <w:r w:rsidR="0040031B" w:rsidRPr="00765BFC">
              <w:rPr>
                <w:rFonts w:ascii="Times New Roman" w:hAnsi="Times New Roman" w:cs="Times New Roman"/>
                <w:b w:val="0"/>
                <w:bCs w:val="0"/>
                <w:sz w:val="24"/>
                <w:szCs w:val="24"/>
              </w:rPr>
              <w:t>blood glucose</w:t>
            </w:r>
            <w:r w:rsidR="00040DDF" w:rsidRPr="00765BFC">
              <w:rPr>
                <w:rFonts w:ascii="Times New Roman" w:hAnsi="Times New Roman" w:cs="Times New Roman"/>
                <w:b w:val="0"/>
                <w:bCs w:val="0"/>
                <w:sz w:val="24"/>
                <w:szCs w:val="24"/>
              </w:rPr>
              <w:t xml:space="preserve"> test (Group C). </w:t>
            </w:r>
            <w:r w:rsidR="005E4234" w:rsidRPr="00765BFC">
              <w:rPr>
                <w:rFonts w:ascii="Times New Roman" w:hAnsi="Times New Roman" w:cs="Times New Roman"/>
                <w:b w:val="0"/>
                <w:bCs w:val="0"/>
                <w:sz w:val="24"/>
                <w:szCs w:val="24"/>
              </w:rPr>
              <w:t xml:space="preserve">Anyone found to have </w:t>
            </w:r>
            <w:r w:rsidR="00040DDF" w:rsidRPr="00765BFC">
              <w:rPr>
                <w:rFonts w:ascii="Times New Roman" w:hAnsi="Times New Roman" w:cs="Times New Roman"/>
                <w:b w:val="0"/>
                <w:bCs w:val="0"/>
                <w:sz w:val="24"/>
                <w:szCs w:val="24"/>
              </w:rPr>
              <w:t>elevated levels of HbA</w:t>
            </w:r>
            <w:r w:rsidR="00063F34" w:rsidRPr="00765BFC">
              <w:rPr>
                <w:rFonts w:ascii="Times New Roman" w:hAnsi="Times New Roman" w:cs="Times New Roman"/>
                <w:b w:val="0"/>
                <w:bCs w:val="0"/>
                <w:sz w:val="24"/>
                <w:szCs w:val="24"/>
              </w:rPr>
              <w:t>1</w:t>
            </w:r>
            <w:r w:rsidR="00040DDF" w:rsidRPr="00765BFC">
              <w:rPr>
                <w:rFonts w:ascii="Times New Roman" w:hAnsi="Times New Roman" w:cs="Times New Roman"/>
                <w:b w:val="0"/>
                <w:bCs w:val="0"/>
                <w:sz w:val="24"/>
                <w:szCs w:val="24"/>
              </w:rPr>
              <w:t>c</w:t>
            </w:r>
            <w:r w:rsidR="005E4234" w:rsidRPr="00765BFC">
              <w:rPr>
                <w:rFonts w:ascii="Times New Roman" w:hAnsi="Times New Roman" w:cs="Times New Roman"/>
                <w:b w:val="0"/>
                <w:bCs w:val="0"/>
                <w:sz w:val="24"/>
                <w:szCs w:val="24"/>
              </w:rPr>
              <w:t xml:space="preserve"> or</w:t>
            </w:r>
            <w:r w:rsidR="00040DDF" w:rsidRPr="00765BFC">
              <w:rPr>
                <w:rFonts w:ascii="Times New Roman" w:hAnsi="Times New Roman" w:cs="Times New Roman"/>
                <w:b w:val="0"/>
                <w:bCs w:val="0"/>
                <w:sz w:val="24"/>
                <w:szCs w:val="24"/>
              </w:rPr>
              <w:t xml:space="preserve"> </w:t>
            </w:r>
            <w:r w:rsidR="0040031B" w:rsidRPr="00765BFC">
              <w:rPr>
                <w:rFonts w:ascii="Times New Roman" w:hAnsi="Times New Roman" w:cs="Times New Roman"/>
                <w:b w:val="0"/>
                <w:bCs w:val="0"/>
                <w:sz w:val="24"/>
                <w:szCs w:val="24"/>
              </w:rPr>
              <w:t>blood glucose</w:t>
            </w:r>
            <w:r w:rsidR="005E4234" w:rsidRPr="00765BFC">
              <w:rPr>
                <w:rFonts w:ascii="Times New Roman" w:hAnsi="Times New Roman" w:cs="Times New Roman"/>
                <w:b w:val="0"/>
                <w:bCs w:val="0"/>
                <w:sz w:val="24"/>
                <w:szCs w:val="24"/>
              </w:rPr>
              <w:t xml:space="preserve"> were </w:t>
            </w:r>
            <w:r w:rsidRPr="00765BFC">
              <w:rPr>
                <w:rFonts w:ascii="Times New Roman" w:hAnsi="Times New Roman" w:cs="Times New Roman"/>
                <w:b w:val="0"/>
                <w:bCs w:val="0"/>
                <w:sz w:val="24"/>
                <w:szCs w:val="24"/>
              </w:rPr>
              <w:t>referred to a GP for further assessment and management.</w:t>
            </w:r>
          </w:p>
          <w:p w14:paraId="6D60FE74" w14:textId="08BA96E1" w:rsidR="00302B54" w:rsidRPr="00765BFC" w:rsidRDefault="00836C5A" w:rsidP="00302B54">
            <w:pPr>
              <w:pStyle w:val="Heading1"/>
              <w:keepNext w:val="0"/>
              <w:keepLines w:val="0"/>
              <w:spacing w:before="240" w:after="240"/>
              <w:outlineLvl w:val="0"/>
              <w:rPr>
                <w:rFonts w:ascii="Times New Roman" w:hAnsi="Times New Roman" w:cs="Times New Roman"/>
                <w:b w:val="0"/>
                <w:bCs w:val="0"/>
                <w:sz w:val="24"/>
                <w:szCs w:val="24"/>
              </w:rPr>
            </w:pPr>
            <w:r w:rsidRPr="00765BFC">
              <w:rPr>
                <w:rFonts w:ascii="Times New Roman" w:hAnsi="Times New Roman" w:cs="Times New Roman"/>
                <w:b w:val="0"/>
                <w:bCs w:val="0"/>
                <w:sz w:val="24"/>
                <w:szCs w:val="24"/>
              </w:rPr>
              <w:t xml:space="preserve">MSAC noted that the trial provided some evidence that AUSDRISK followed by HbA1c </w:t>
            </w:r>
            <w:r w:rsidR="00C11BBA" w:rsidRPr="00765BFC">
              <w:rPr>
                <w:rFonts w:ascii="Times New Roman" w:hAnsi="Times New Roman" w:cs="Times New Roman"/>
                <w:b w:val="0"/>
                <w:bCs w:val="0"/>
                <w:sz w:val="24"/>
                <w:szCs w:val="24"/>
              </w:rPr>
              <w:t>point-of-care</w:t>
            </w:r>
            <w:r w:rsidRPr="00765BFC">
              <w:rPr>
                <w:rFonts w:ascii="Times New Roman" w:hAnsi="Times New Roman" w:cs="Times New Roman"/>
                <w:b w:val="0"/>
                <w:bCs w:val="0"/>
                <w:sz w:val="24"/>
                <w:szCs w:val="24"/>
              </w:rPr>
              <w:t xml:space="preserve"> testing and referral may lead to more people being diagnosed with T2DM and benefiting from treatment. </w:t>
            </w:r>
            <w:r w:rsidR="00302B54" w:rsidRPr="00765BFC">
              <w:rPr>
                <w:rFonts w:ascii="Times New Roman" w:hAnsi="Times New Roman" w:cs="Times New Roman"/>
                <w:b w:val="0"/>
                <w:bCs w:val="0"/>
                <w:sz w:val="24"/>
                <w:szCs w:val="24"/>
              </w:rPr>
              <w:t xml:space="preserve">However, </w:t>
            </w:r>
            <w:r w:rsidR="00A03794" w:rsidRPr="00765BFC">
              <w:rPr>
                <w:rFonts w:ascii="Times New Roman" w:hAnsi="Times New Roman" w:cs="Times New Roman"/>
                <w:b w:val="0"/>
                <w:bCs w:val="0"/>
                <w:sz w:val="24"/>
                <w:szCs w:val="24"/>
              </w:rPr>
              <w:t>the trial did not compare</w:t>
            </w:r>
            <w:r w:rsidR="008C5AD5" w:rsidRPr="00765BFC">
              <w:rPr>
                <w:rFonts w:ascii="Times New Roman" w:hAnsi="Times New Roman" w:cs="Times New Roman"/>
                <w:b w:val="0"/>
                <w:bCs w:val="0"/>
                <w:sz w:val="24"/>
                <w:szCs w:val="24"/>
              </w:rPr>
              <w:t xml:space="preserve"> </w:t>
            </w:r>
            <w:r w:rsidR="00A03794" w:rsidRPr="00765BFC">
              <w:rPr>
                <w:rFonts w:ascii="Times New Roman" w:hAnsi="Times New Roman" w:cs="Times New Roman"/>
                <w:b w:val="0"/>
                <w:bCs w:val="0"/>
                <w:sz w:val="24"/>
                <w:szCs w:val="24"/>
              </w:rPr>
              <w:t xml:space="preserve">AUSDRISK followed by </w:t>
            </w:r>
            <w:r w:rsidR="00A03794" w:rsidRPr="00765BFC">
              <w:rPr>
                <w:rFonts w:ascii="Times New Roman" w:hAnsi="Times New Roman" w:cs="Times New Roman"/>
                <w:b w:val="0"/>
                <w:bCs w:val="0"/>
                <w:sz w:val="24"/>
                <w:szCs w:val="24"/>
              </w:rPr>
              <w:lastRenderedPageBreak/>
              <w:t xml:space="preserve">HbA1c </w:t>
            </w:r>
            <w:r w:rsidR="00C11BBA" w:rsidRPr="00765BFC">
              <w:rPr>
                <w:rFonts w:ascii="Times New Roman" w:hAnsi="Times New Roman" w:cs="Times New Roman"/>
                <w:b w:val="0"/>
                <w:bCs w:val="0"/>
                <w:sz w:val="24"/>
                <w:szCs w:val="24"/>
              </w:rPr>
              <w:t>point-of-care</w:t>
            </w:r>
            <w:r w:rsidR="00A03794" w:rsidRPr="00765BFC">
              <w:rPr>
                <w:rFonts w:ascii="Times New Roman" w:hAnsi="Times New Roman" w:cs="Times New Roman"/>
                <w:b w:val="0"/>
                <w:bCs w:val="0"/>
                <w:sz w:val="24"/>
                <w:szCs w:val="24"/>
              </w:rPr>
              <w:t xml:space="preserve"> testing </w:t>
            </w:r>
            <w:r w:rsidR="00302B54" w:rsidRPr="00765BFC">
              <w:rPr>
                <w:rFonts w:ascii="Times New Roman" w:hAnsi="Times New Roman" w:cs="Times New Roman"/>
                <w:b w:val="0"/>
                <w:bCs w:val="0"/>
                <w:sz w:val="24"/>
                <w:szCs w:val="24"/>
              </w:rPr>
              <w:t xml:space="preserve">with usual </w:t>
            </w:r>
            <w:r w:rsidR="00A03794" w:rsidRPr="00765BFC">
              <w:rPr>
                <w:rFonts w:ascii="Times New Roman" w:hAnsi="Times New Roman" w:cs="Times New Roman"/>
                <w:b w:val="0"/>
                <w:bCs w:val="0"/>
                <w:sz w:val="24"/>
                <w:szCs w:val="24"/>
              </w:rPr>
              <w:t>care</w:t>
            </w:r>
            <w:r w:rsidR="00302B54" w:rsidRPr="00765BFC">
              <w:rPr>
                <w:rFonts w:ascii="Times New Roman" w:hAnsi="Times New Roman" w:cs="Times New Roman"/>
                <w:b w:val="0"/>
                <w:bCs w:val="0"/>
                <w:sz w:val="24"/>
                <w:szCs w:val="24"/>
              </w:rPr>
              <w:t xml:space="preserve">, which is diabetes screening by a GP. </w:t>
            </w:r>
            <w:r w:rsidR="00A03794" w:rsidRPr="00765BFC">
              <w:rPr>
                <w:rFonts w:ascii="Times New Roman" w:hAnsi="Times New Roman" w:cs="Times New Roman"/>
                <w:b w:val="0"/>
                <w:bCs w:val="0"/>
                <w:sz w:val="24"/>
                <w:szCs w:val="24"/>
              </w:rPr>
              <w:t xml:space="preserve">For this reason, MSAC was uncertain whether AUSDRISK followed by HbA1c </w:t>
            </w:r>
            <w:r w:rsidR="00C11BBA" w:rsidRPr="00765BFC">
              <w:rPr>
                <w:rFonts w:ascii="Times New Roman" w:hAnsi="Times New Roman" w:cs="Times New Roman"/>
                <w:b w:val="0"/>
                <w:bCs w:val="0"/>
                <w:sz w:val="24"/>
                <w:szCs w:val="24"/>
              </w:rPr>
              <w:t>point-of-care</w:t>
            </w:r>
            <w:r w:rsidR="00A03794" w:rsidRPr="00765BFC">
              <w:rPr>
                <w:rFonts w:ascii="Times New Roman" w:hAnsi="Times New Roman" w:cs="Times New Roman"/>
                <w:b w:val="0"/>
                <w:bCs w:val="0"/>
                <w:sz w:val="24"/>
                <w:szCs w:val="24"/>
              </w:rPr>
              <w:t xml:space="preserve"> testing provided additional benefits to usual care and whether it was good value for money. MSAC also recalled that it had previously found that HbA1c </w:t>
            </w:r>
            <w:r w:rsidR="00C11BBA" w:rsidRPr="00765BFC">
              <w:rPr>
                <w:rFonts w:ascii="Times New Roman" w:hAnsi="Times New Roman" w:cs="Times New Roman"/>
                <w:b w:val="0"/>
                <w:bCs w:val="0"/>
                <w:sz w:val="24"/>
                <w:szCs w:val="24"/>
              </w:rPr>
              <w:t>point-of-care</w:t>
            </w:r>
            <w:r w:rsidR="00A03794" w:rsidRPr="00765BFC">
              <w:rPr>
                <w:rFonts w:ascii="Times New Roman" w:hAnsi="Times New Roman" w:cs="Times New Roman"/>
                <w:b w:val="0"/>
                <w:bCs w:val="0"/>
                <w:sz w:val="24"/>
                <w:szCs w:val="24"/>
              </w:rPr>
              <w:t xml:space="preserve"> tests were not </w:t>
            </w:r>
            <w:r w:rsidR="0026746C" w:rsidRPr="00765BFC">
              <w:rPr>
                <w:rFonts w:ascii="Times New Roman" w:hAnsi="Times New Roman" w:cs="Times New Roman"/>
                <w:b w:val="0"/>
                <w:bCs w:val="0"/>
                <w:sz w:val="24"/>
                <w:szCs w:val="24"/>
              </w:rPr>
              <w:t xml:space="preserve">as </w:t>
            </w:r>
            <w:r w:rsidR="00A03794" w:rsidRPr="00765BFC">
              <w:rPr>
                <w:rFonts w:ascii="Times New Roman" w:hAnsi="Times New Roman" w:cs="Times New Roman"/>
                <w:b w:val="0"/>
                <w:bCs w:val="0"/>
                <w:sz w:val="24"/>
                <w:szCs w:val="24"/>
              </w:rPr>
              <w:t xml:space="preserve">accurate </w:t>
            </w:r>
            <w:r w:rsidR="0026746C" w:rsidRPr="00765BFC">
              <w:rPr>
                <w:rFonts w:ascii="Times New Roman" w:hAnsi="Times New Roman" w:cs="Times New Roman"/>
                <w:b w:val="0"/>
                <w:bCs w:val="0"/>
                <w:sz w:val="24"/>
                <w:szCs w:val="24"/>
              </w:rPr>
              <w:t>as laboratory HbA1c tests</w:t>
            </w:r>
            <w:r w:rsidR="00A03794" w:rsidRPr="00765BFC">
              <w:rPr>
                <w:rFonts w:ascii="Times New Roman" w:hAnsi="Times New Roman" w:cs="Times New Roman"/>
                <w:b w:val="0"/>
                <w:bCs w:val="0"/>
                <w:sz w:val="24"/>
                <w:szCs w:val="24"/>
              </w:rPr>
              <w:t xml:space="preserve"> used for diagnosing type 2 diabetes. MSAC acknowledged that HbA1c </w:t>
            </w:r>
            <w:r w:rsidR="00C11BBA" w:rsidRPr="00765BFC">
              <w:rPr>
                <w:rFonts w:ascii="Times New Roman" w:hAnsi="Times New Roman" w:cs="Times New Roman"/>
                <w:b w:val="0"/>
                <w:bCs w:val="0"/>
                <w:sz w:val="24"/>
                <w:szCs w:val="24"/>
              </w:rPr>
              <w:t>point-of-care</w:t>
            </w:r>
            <w:r w:rsidR="00A03794" w:rsidRPr="00765BFC">
              <w:rPr>
                <w:rFonts w:ascii="Times New Roman" w:hAnsi="Times New Roman" w:cs="Times New Roman"/>
                <w:b w:val="0"/>
                <w:bCs w:val="0"/>
                <w:sz w:val="24"/>
                <w:szCs w:val="24"/>
              </w:rPr>
              <w:t xml:space="preserve"> tests may have improved but needed further information on this. </w:t>
            </w:r>
            <w:r w:rsidR="00302B54" w:rsidRPr="00765BFC">
              <w:rPr>
                <w:rFonts w:ascii="Times New Roman" w:hAnsi="Times New Roman" w:cs="Times New Roman"/>
                <w:b w:val="0"/>
                <w:bCs w:val="0"/>
                <w:sz w:val="24"/>
                <w:szCs w:val="24"/>
              </w:rPr>
              <w:t>MSAC acknowledged there are high numbers of people in Australia with undiagnosed type 2 diabetes, and that diabetes is a debilitating chronic condition that needs to be managed. Thus, MSAC considered it important that everyone with diabetes is identified so they can access treatment.</w:t>
            </w:r>
            <w:r w:rsidR="00EA1728" w:rsidRPr="00765BFC">
              <w:rPr>
                <w:rFonts w:ascii="Times New Roman" w:hAnsi="Times New Roman" w:cs="Times New Roman"/>
                <w:b w:val="0"/>
                <w:bCs w:val="0"/>
                <w:sz w:val="24"/>
                <w:szCs w:val="24"/>
              </w:rPr>
              <w:t xml:space="preserve"> However, MSAC </w:t>
            </w:r>
            <w:r w:rsidR="009577A3" w:rsidRPr="00765BFC">
              <w:rPr>
                <w:rFonts w:ascii="Times New Roman" w:hAnsi="Times New Roman" w:cs="Times New Roman"/>
                <w:b w:val="0"/>
                <w:bCs w:val="0"/>
                <w:sz w:val="24"/>
                <w:szCs w:val="24"/>
              </w:rPr>
              <w:t>considered the benefits of diagnos</w:t>
            </w:r>
            <w:r w:rsidR="00152B76" w:rsidRPr="00765BFC">
              <w:rPr>
                <w:rFonts w:ascii="Times New Roman" w:hAnsi="Times New Roman" w:cs="Times New Roman"/>
                <w:b w:val="0"/>
                <w:bCs w:val="0"/>
                <w:sz w:val="24"/>
                <w:szCs w:val="24"/>
              </w:rPr>
              <w:t xml:space="preserve">ing </w:t>
            </w:r>
            <w:r w:rsidR="009577A3" w:rsidRPr="00765BFC">
              <w:rPr>
                <w:rFonts w:ascii="Times New Roman" w:hAnsi="Times New Roman" w:cs="Times New Roman"/>
                <w:b w:val="0"/>
                <w:bCs w:val="0"/>
                <w:sz w:val="24"/>
                <w:szCs w:val="24"/>
              </w:rPr>
              <w:t xml:space="preserve">pre-diabetes </w:t>
            </w:r>
            <w:r w:rsidR="00152B76" w:rsidRPr="00765BFC">
              <w:rPr>
                <w:rFonts w:ascii="Times New Roman" w:hAnsi="Times New Roman" w:cs="Times New Roman"/>
                <w:b w:val="0"/>
                <w:bCs w:val="0"/>
                <w:sz w:val="24"/>
                <w:szCs w:val="24"/>
              </w:rPr>
              <w:t xml:space="preserve">is </w:t>
            </w:r>
            <w:r w:rsidR="009577A3" w:rsidRPr="00765BFC">
              <w:rPr>
                <w:rFonts w:ascii="Times New Roman" w:hAnsi="Times New Roman" w:cs="Times New Roman"/>
                <w:b w:val="0"/>
                <w:bCs w:val="0"/>
                <w:sz w:val="24"/>
                <w:szCs w:val="24"/>
              </w:rPr>
              <w:t>unclear as the dietary and exercise advice to prevent diabetes is the same as for the general population</w:t>
            </w:r>
            <w:r w:rsidR="00302B54" w:rsidRPr="00765BFC">
              <w:rPr>
                <w:rFonts w:ascii="Times New Roman" w:hAnsi="Times New Roman" w:cs="Times New Roman"/>
                <w:b w:val="0"/>
                <w:bCs w:val="0"/>
                <w:sz w:val="24"/>
                <w:szCs w:val="24"/>
              </w:rPr>
              <w:t xml:space="preserve"> </w:t>
            </w:r>
          </w:p>
          <w:p w14:paraId="3D0E8FFE" w14:textId="247999BC" w:rsidR="00302B54" w:rsidRPr="00765BFC" w:rsidRDefault="00302B54" w:rsidP="00302B54">
            <w:pPr>
              <w:pStyle w:val="Heading1"/>
              <w:keepNext w:val="0"/>
              <w:keepLines w:val="0"/>
              <w:spacing w:before="240" w:after="240"/>
              <w:outlineLvl w:val="0"/>
              <w:rPr>
                <w:rFonts w:ascii="Times New Roman" w:hAnsi="Times New Roman" w:cs="Times New Roman"/>
                <w:b w:val="0"/>
                <w:bCs w:val="0"/>
                <w:sz w:val="24"/>
                <w:szCs w:val="24"/>
              </w:rPr>
            </w:pPr>
            <w:r w:rsidRPr="00765BFC">
              <w:rPr>
                <w:rFonts w:ascii="Times New Roman" w:hAnsi="Times New Roman" w:cs="Times New Roman"/>
                <w:b w:val="0"/>
                <w:bCs w:val="0"/>
                <w:sz w:val="24"/>
                <w:szCs w:val="24"/>
              </w:rPr>
              <w:t xml:space="preserve">MSAC requested extra information about the proposed pharmacy diabetes screening program, so that it could make an informed decision about whether such a program is safe, effective and cost-effective to detect type 2 diabetes and pre-diabetes in undiagnosed people. MSAC </w:t>
            </w:r>
            <w:r w:rsidR="00CC6E1D" w:rsidRPr="00765BFC">
              <w:rPr>
                <w:rFonts w:ascii="Times New Roman" w:hAnsi="Times New Roman" w:cs="Times New Roman"/>
                <w:b w:val="0"/>
                <w:bCs w:val="0"/>
                <w:sz w:val="24"/>
                <w:szCs w:val="24"/>
              </w:rPr>
              <w:t xml:space="preserve">requested </w:t>
            </w:r>
            <w:r w:rsidRPr="00765BFC">
              <w:rPr>
                <w:rFonts w:ascii="Times New Roman" w:hAnsi="Times New Roman" w:cs="Times New Roman"/>
                <w:b w:val="0"/>
                <w:bCs w:val="0"/>
                <w:sz w:val="24"/>
                <w:szCs w:val="24"/>
              </w:rPr>
              <w:t xml:space="preserve">more information about the details of the program, who would be screened and how much the screening would cost, to ensure that the program benefits the people who needed it the most. Therefore, MSAC </w:t>
            </w:r>
            <w:r w:rsidR="00995D09" w:rsidRPr="00765BFC">
              <w:rPr>
                <w:rFonts w:ascii="Times New Roman" w:hAnsi="Times New Roman" w:cs="Times New Roman"/>
                <w:b w:val="0"/>
                <w:bCs w:val="0"/>
                <w:sz w:val="24"/>
                <w:szCs w:val="24"/>
              </w:rPr>
              <w:t xml:space="preserve">deferred </w:t>
            </w:r>
            <w:r w:rsidRPr="00765BFC">
              <w:rPr>
                <w:rFonts w:ascii="Times New Roman" w:hAnsi="Times New Roman" w:cs="Times New Roman"/>
                <w:b w:val="0"/>
                <w:bCs w:val="0"/>
                <w:sz w:val="24"/>
                <w:szCs w:val="24"/>
              </w:rPr>
              <w:t xml:space="preserve">its decision until it receives and </w:t>
            </w:r>
            <w:r w:rsidR="00995D09" w:rsidRPr="00765BFC">
              <w:rPr>
                <w:rFonts w:ascii="Times New Roman" w:hAnsi="Times New Roman" w:cs="Times New Roman"/>
                <w:b w:val="0"/>
                <w:bCs w:val="0"/>
                <w:sz w:val="24"/>
                <w:szCs w:val="24"/>
              </w:rPr>
              <w:t xml:space="preserve">considers </w:t>
            </w:r>
            <w:r w:rsidRPr="00765BFC">
              <w:rPr>
                <w:rFonts w:ascii="Times New Roman" w:hAnsi="Times New Roman" w:cs="Times New Roman"/>
                <w:b w:val="0"/>
                <w:bCs w:val="0"/>
                <w:sz w:val="24"/>
                <w:szCs w:val="24"/>
              </w:rPr>
              <w:t>such information.</w:t>
            </w:r>
          </w:p>
          <w:p w14:paraId="72B6D3D2" w14:textId="4BD118D2" w:rsidR="00302B54" w:rsidRPr="00765BFC" w:rsidRDefault="00302B54" w:rsidP="00302B54">
            <w:pPr>
              <w:pStyle w:val="Heading1"/>
              <w:keepNext w:val="0"/>
              <w:keepLines w:val="0"/>
              <w:spacing w:before="240" w:after="120"/>
              <w:outlineLvl w:val="0"/>
              <w:rPr>
                <w:rFonts w:ascii="Times New Roman" w:hAnsi="Times New Roman" w:cs="Times New Roman"/>
                <w:sz w:val="24"/>
                <w:szCs w:val="24"/>
              </w:rPr>
            </w:pPr>
            <w:r w:rsidRPr="00765BFC">
              <w:rPr>
                <w:rFonts w:ascii="Times New Roman" w:hAnsi="Times New Roman" w:cs="Times New Roman"/>
                <w:sz w:val="24"/>
                <w:szCs w:val="24"/>
              </w:rPr>
              <w:t>MSAC’s advice to the Commonwealth Minister for Health</w:t>
            </w:r>
          </w:p>
          <w:p w14:paraId="4040E44C" w14:textId="66CE3958" w:rsidR="00302B54" w:rsidRPr="00765BFC" w:rsidRDefault="00302B54" w:rsidP="00302B54">
            <w:pPr>
              <w:pStyle w:val="Heading1"/>
              <w:keepNext w:val="0"/>
              <w:keepLines w:val="0"/>
              <w:spacing w:before="120" w:after="240"/>
              <w:outlineLvl w:val="0"/>
              <w:rPr>
                <w:rFonts w:ascii="Times New Roman" w:hAnsi="Times New Roman" w:cs="Times New Roman"/>
                <w:b w:val="0"/>
                <w:bCs w:val="0"/>
                <w:sz w:val="24"/>
                <w:szCs w:val="24"/>
              </w:rPr>
            </w:pPr>
            <w:r w:rsidRPr="00765BFC">
              <w:rPr>
                <w:rFonts w:ascii="Times New Roman" w:hAnsi="Times New Roman" w:cs="Times New Roman"/>
                <w:b w:val="0"/>
                <w:bCs w:val="0"/>
                <w:sz w:val="24"/>
                <w:szCs w:val="24"/>
              </w:rPr>
              <w:t xml:space="preserve">MSAC deferred its </w:t>
            </w:r>
            <w:r w:rsidR="00995D09" w:rsidRPr="00765BFC">
              <w:rPr>
                <w:rFonts w:ascii="Times New Roman" w:hAnsi="Times New Roman" w:cs="Times New Roman"/>
                <w:b w:val="0"/>
                <w:bCs w:val="0"/>
                <w:sz w:val="24"/>
                <w:szCs w:val="24"/>
              </w:rPr>
              <w:t xml:space="preserve">advice </w:t>
            </w:r>
            <w:r w:rsidRPr="00765BFC">
              <w:rPr>
                <w:rFonts w:ascii="Times New Roman" w:hAnsi="Times New Roman" w:cs="Times New Roman"/>
                <w:b w:val="0"/>
                <w:bCs w:val="0"/>
                <w:sz w:val="24"/>
                <w:szCs w:val="24"/>
              </w:rPr>
              <w:t>on public fund</w:t>
            </w:r>
            <w:r w:rsidR="00995D09" w:rsidRPr="00765BFC">
              <w:rPr>
                <w:rFonts w:ascii="Times New Roman" w:hAnsi="Times New Roman" w:cs="Times New Roman"/>
                <w:b w:val="0"/>
                <w:bCs w:val="0"/>
                <w:sz w:val="24"/>
                <w:szCs w:val="24"/>
              </w:rPr>
              <w:t>ing of</w:t>
            </w:r>
            <w:r w:rsidRPr="00765BFC">
              <w:rPr>
                <w:rFonts w:ascii="Times New Roman" w:hAnsi="Times New Roman" w:cs="Times New Roman"/>
                <w:b w:val="0"/>
                <w:bCs w:val="0"/>
                <w:sz w:val="24"/>
                <w:szCs w:val="24"/>
              </w:rPr>
              <w:t xml:space="preserve"> community pharmacy-based opportunistic screening program for type 2 diabetes and pre-diabetes, until it has enough information to determine </w:t>
            </w:r>
            <w:r w:rsidR="00995D09" w:rsidRPr="00765BFC">
              <w:rPr>
                <w:rFonts w:ascii="Times New Roman" w:hAnsi="Times New Roman" w:cs="Times New Roman"/>
                <w:b w:val="0"/>
                <w:bCs w:val="0"/>
                <w:sz w:val="24"/>
                <w:szCs w:val="24"/>
              </w:rPr>
              <w:t xml:space="preserve">if </w:t>
            </w:r>
            <w:r w:rsidRPr="00765BFC">
              <w:rPr>
                <w:rFonts w:ascii="Times New Roman" w:hAnsi="Times New Roman" w:cs="Times New Roman"/>
                <w:b w:val="0"/>
                <w:bCs w:val="0"/>
                <w:sz w:val="24"/>
                <w:szCs w:val="24"/>
              </w:rPr>
              <w:t xml:space="preserve">such a program </w:t>
            </w:r>
            <w:r w:rsidR="00995D09" w:rsidRPr="00765BFC">
              <w:rPr>
                <w:rFonts w:ascii="Times New Roman" w:hAnsi="Times New Roman" w:cs="Times New Roman"/>
                <w:b w:val="0"/>
                <w:bCs w:val="0"/>
                <w:sz w:val="24"/>
                <w:szCs w:val="24"/>
              </w:rPr>
              <w:t>is</w:t>
            </w:r>
            <w:r w:rsidRPr="00765BFC">
              <w:rPr>
                <w:rFonts w:ascii="Times New Roman" w:hAnsi="Times New Roman" w:cs="Times New Roman"/>
                <w:b w:val="0"/>
                <w:bCs w:val="0"/>
                <w:sz w:val="24"/>
                <w:szCs w:val="24"/>
              </w:rPr>
              <w:t xml:space="preserve"> safe, effective and cost-effective.</w:t>
            </w:r>
          </w:p>
        </w:tc>
      </w:tr>
    </w:tbl>
    <w:p w14:paraId="60E88317" w14:textId="04CC8E80" w:rsidR="00A7674C" w:rsidRPr="00765BFC" w:rsidRDefault="00A7674C" w:rsidP="00A7674C">
      <w:pPr>
        <w:pStyle w:val="Heading1"/>
        <w:numPr>
          <w:ilvl w:val="0"/>
          <w:numId w:val="13"/>
        </w:numPr>
        <w:spacing w:before="240" w:after="240"/>
        <w:ind w:hanging="720"/>
        <w:jc w:val="both"/>
        <w:rPr>
          <w:rFonts w:ascii="Arial" w:hAnsi="Arial" w:cs="Arial"/>
        </w:rPr>
      </w:pPr>
      <w:r w:rsidRPr="00765BFC">
        <w:rPr>
          <w:rFonts w:ascii="Arial" w:hAnsi="Arial" w:cs="Arial"/>
        </w:rPr>
        <w:lastRenderedPageBreak/>
        <w:t xml:space="preserve">Summary of consideration and rationale for MSAC’s advice </w:t>
      </w:r>
    </w:p>
    <w:p w14:paraId="0ECB11CE" w14:textId="65050773" w:rsidR="00250608" w:rsidRPr="00765BFC" w:rsidRDefault="00302B54" w:rsidP="00250608">
      <w:r w:rsidRPr="00765BFC">
        <w:t xml:space="preserve">MSAC noted this application, from the Pharmacy Guild of Australia, </w:t>
      </w:r>
      <w:r w:rsidR="005C4985" w:rsidRPr="00765BFC">
        <w:t>sought</w:t>
      </w:r>
      <w:r w:rsidRPr="00765BFC">
        <w:t xml:space="preserve"> public funding of community pharmacy-based opportunistic screening for pre-diabetes and type 2 diabetes mellitus (T2DM) in undiagnosed patients, including counselling and referral. </w:t>
      </w:r>
    </w:p>
    <w:p w14:paraId="080DE9DD" w14:textId="1C0EEEF3" w:rsidR="00250608" w:rsidRPr="00765BFC" w:rsidRDefault="00250608" w:rsidP="00C53718">
      <w:pPr>
        <w:spacing w:before="240"/>
      </w:pPr>
      <w:r w:rsidRPr="00765BFC">
        <w:t xml:space="preserve">MSAC noted the trial was a part of the </w:t>
      </w:r>
      <w:hyperlink r:id="rId11" w:history="1">
        <w:r w:rsidRPr="00765BFC">
          <w:rPr>
            <w:rStyle w:val="Hyperlink"/>
          </w:rPr>
          <w:t>Pharmacy Trials Program</w:t>
        </w:r>
      </w:hyperlink>
      <w:r w:rsidRPr="00765BFC">
        <w:t xml:space="preserve"> (PTP) funded by the Australian Government under the Sixth Community Pharmacy Agreement. The outcomes of each PTP trial are to be evaluated by an independent health technology assessment body to determine the effectiveness and cost-effectiveness of the trial intervention and inform decisions about any broader rollout. A decision to fund any future programs would be a matter for Government.</w:t>
      </w:r>
    </w:p>
    <w:p w14:paraId="64F4B04C" w14:textId="6481CF9B" w:rsidR="00302B54" w:rsidRPr="00765BFC" w:rsidRDefault="00302B54" w:rsidP="00302B54">
      <w:pPr>
        <w:pStyle w:val="NormalBeforeBullet"/>
        <w:spacing w:before="240"/>
      </w:pPr>
      <w:r w:rsidRPr="00765BFC">
        <w:t xml:space="preserve">MSAC noted </w:t>
      </w:r>
      <w:r w:rsidR="002167BB" w:rsidRPr="00765BFC">
        <w:t xml:space="preserve">the </w:t>
      </w:r>
      <w:r w:rsidRPr="00765BFC">
        <w:t xml:space="preserve">application was based on the Pharmacy Diabetes Screening Trial (PDST) report, which aimed to compare the clinical effectiveness and cost-effectiveness of three screening models for T2DM in a previously undiagnosed population: </w:t>
      </w:r>
    </w:p>
    <w:p w14:paraId="1A1C49C6" w14:textId="5366754C" w:rsidR="00302B54" w:rsidRPr="00765BFC" w:rsidRDefault="00302B54" w:rsidP="00302B54">
      <w:pPr>
        <w:pStyle w:val="Bullet"/>
      </w:pPr>
      <w:r w:rsidRPr="00765BFC">
        <w:t xml:space="preserve">AUSDRISK assessment of diabetes risk alone and GP referral for persons with an AUSDRISK score of </w:t>
      </w:r>
      <w:r w:rsidR="009F1979" w:rsidRPr="00765BFC">
        <w:t>≥</w:t>
      </w:r>
      <w:r w:rsidRPr="00765BFC">
        <w:t>12 (Group A)</w:t>
      </w:r>
    </w:p>
    <w:p w14:paraId="4A46F590" w14:textId="30F166B2" w:rsidR="00302B54" w:rsidRPr="00765BFC" w:rsidRDefault="00302B54" w:rsidP="00302B54">
      <w:pPr>
        <w:pStyle w:val="Bullet"/>
      </w:pPr>
      <w:r w:rsidRPr="00765BFC">
        <w:t xml:space="preserve">AUSDRISK followed by a </w:t>
      </w:r>
      <w:r w:rsidR="00344F72" w:rsidRPr="00765BFC">
        <w:t>PoC</w:t>
      </w:r>
      <w:r w:rsidRPr="00765BFC">
        <w:t xml:space="preserve"> glycated</w:t>
      </w:r>
      <w:r w:rsidR="00E1106B" w:rsidRPr="00765BFC">
        <w:t xml:space="preserve"> </w:t>
      </w:r>
      <w:r w:rsidRPr="00765BFC">
        <w:t xml:space="preserve">HbA1c test for persons with an AUSDRISK score of </w:t>
      </w:r>
      <w:r w:rsidR="009F1979" w:rsidRPr="00765BFC">
        <w:t>≥</w:t>
      </w:r>
      <w:r w:rsidRPr="00765BFC">
        <w:t xml:space="preserve">12 </w:t>
      </w:r>
      <w:r w:rsidR="009F1979" w:rsidRPr="00765BFC">
        <w:t xml:space="preserve">and GP referral if </w:t>
      </w:r>
      <w:r w:rsidR="008E3E91" w:rsidRPr="00765BFC">
        <w:t xml:space="preserve">persons had an </w:t>
      </w:r>
      <w:r w:rsidR="009F1979" w:rsidRPr="00765BFC">
        <w:t xml:space="preserve">HbA1c </w:t>
      </w:r>
      <w:r w:rsidR="008E3E91" w:rsidRPr="00765BFC">
        <w:rPr>
          <w:u w:val="single"/>
        </w:rPr>
        <w:t>&gt;</w:t>
      </w:r>
      <w:r w:rsidR="005D1507" w:rsidRPr="00765BFC">
        <w:t xml:space="preserve"> </w:t>
      </w:r>
      <w:r w:rsidR="008E3E91" w:rsidRPr="00765BFC">
        <w:t>39</w:t>
      </w:r>
      <w:r w:rsidR="005D1507" w:rsidRPr="00765BFC">
        <w:t xml:space="preserve"> </w:t>
      </w:r>
      <w:r w:rsidR="008E3E91" w:rsidRPr="00765BFC">
        <w:t>mmol/mol</w:t>
      </w:r>
      <w:r w:rsidR="008E3E91" w:rsidRPr="00765BFC">
        <w:rPr>
          <w:spacing w:val="1"/>
        </w:rPr>
        <w:t xml:space="preserve"> </w:t>
      </w:r>
      <w:r w:rsidR="008E3E91" w:rsidRPr="00765BFC">
        <w:t xml:space="preserve">(5.7%) </w:t>
      </w:r>
      <w:r w:rsidRPr="00765BFC">
        <w:t>(Group</w:t>
      </w:r>
      <w:r w:rsidR="00765BFC" w:rsidRPr="00765BFC">
        <w:t> </w:t>
      </w:r>
      <w:r w:rsidRPr="00765BFC">
        <w:t>B)</w:t>
      </w:r>
    </w:p>
    <w:p w14:paraId="7804CA13" w14:textId="51C51C40" w:rsidR="00496CB0" w:rsidRPr="00765BFC" w:rsidRDefault="00302B54" w:rsidP="009A6E62">
      <w:pPr>
        <w:pStyle w:val="BulletLast"/>
      </w:pPr>
      <w:r w:rsidRPr="00765BFC">
        <w:lastRenderedPageBreak/>
        <w:t xml:space="preserve">AUSDRISK followed by a </w:t>
      </w:r>
      <w:r w:rsidR="00344F72" w:rsidRPr="00765BFC">
        <w:t>PoC</w:t>
      </w:r>
      <w:r w:rsidRPr="00765BFC">
        <w:t xml:space="preserve"> small capillary blood glucose test (scBGT) for persons with an AUSDRISK score of </w:t>
      </w:r>
      <w:r w:rsidR="009F1979" w:rsidRPr="00765BFC">
        <w:t>≥</w:t>
      </w:r>
      <w:r w:rsidRPr="00765BFC">
        <w:t>12 or greater</w:t>
      </w:r>
      <w:r w:rsidR="008E3E91" w:rsidRPr="00765BFC">
        <w:t xml:space="preserve"> and GP referral if persons had </w:t>
      </w:r>
      <w:r w:rsidR="00D25A8E" w:rsidRPr="00765BFC">
        <w:t>a</w:t>
      </w:r>
      <w:r w:rsidR="008E3E91" w:rsidRPr="00765BFC">
        <w:t xml:space="preserve"> fasting blood glucose of </w:t>
      </w:r>
      <w:r w:rsidR="008E3E91" w:rsidRPr="00765BFC">
        <w:rPr>
          <w:u w:val="single"/>
        </w:rPr>
        <w:t>&gt;</w:t>
      </w:r>
      <w:r w:rsidR="008E3E91" w:rsidRPr="00765BFC">
        <w:t xml:space="preserve"> 5.5</w:t>
      </w:r>
      <w:r w:rsidR="008E3E91" w:rsidRPr="00765BFC">
        <w:rPr>
          <w:spacing w:val="1"/>
        </w:rPr>
        <w:t xml:space="preserve"> </w:t>
      </w:r>
      <w:r w:rsidR="008E3E91" w:rsidRPr="00765BFC">
        <w:t>mmol/l</w:t>
      </w:r>
      <w:r w:rsidR="008E3E91" w:rsidRPr="00765BFC">
        <w:rPr>
          <w:spacing w:val="-2"/>
        </w:rPr>
        <w:t xml:space="preserve"> </w:t>
      </w:r>
      <w:r w:rsidR="008E3E91" w:rsidRPr="00765BFC">
        <w:t>or a</w:t>
      </w:r>
      <w:r w:rsidR="008E3E91" w:rsidRPr="00765BFC">
        <w:rPr>
          <w:spacing w:val="-1"/>
        </w:rPr>
        <w:t xml:space="preserve"> random blood glucose</w:t>
      </w:r>
      <w:r w:rsidR="008E3E91" w:rsidRPr="00765BFC">
        <w:rPr>
          <w:spacing w:val="-2"/>
        </w:rPr>
        <w:t xml:space="preserve"> </w:t>
      </w:r>
      <w:r w:rsidR="008E3E91" w:rsidRPr="00765BFC">
        <w:t xml:space="preserve">of </w:t>
      </w:r>
      <w:r w:rsidR="008E3E91" w:rsidRPr="00765BFC">
        <w:rPr>
          <w:u w:val="single"/>
        </w:rPr>
        <w:t>&gt;</w:t>
      </w:r>
      <w:r w:rsidR="008E3E91" w:rsidRPr="00765BFC">
        <w:rPr>
          <w:spacing w:val="-2"/>
        </w:rPr>
        <w:t xml:space="preserve"> </w:t>
      </w:r>
      <w:r w:rsidR="008E3E91" w:rsidRPr="00765BFC">
        <w:t>7.0</w:t>
      </w:r>
      <w:r w:rsidR="008E3E91" w:rsidRPr="00765BFC">
        <w:rPr>
          <w:spacing w:val="-2"/>
        </w:rPr>
        <w:t xml:space="preserve"> </w:t>
      </w:r>
      <w:r w:rsidR="008E3E91" w:rsidRPr="00765BFC">
        <w:t>mmol/l</w:t>
      </w:r>
      <w:r w:rsidRPr="00765BFC">
        <w:t xml:space="preserve"> (Group C).</w:t>
      </w:r>
    </w:p>
    <w:p w14:paraId="6B89362C" w14:textId="1F1C6014" w:rsidR="00CC1A05" w:rsidRPr="00765BFC" w:rsidRDefault="00496CB0" w:rsidP="001E2A46">
      <w:pPr>
        <w:spacing w:before="240"/>
      </w:pPr>
      <w:r w:rsidRPr="00765BFC">
        <w:t xml:space="preserve">The applicant-developed assessment report (ADAR) requested public funding for AUSDRISK assessment followed by </w:t>
      </w:r>
      <w:r w:rsidR="00344F72" w:rsidRPr="00765BFC">
        <w:t>PoC</w:t>
      </w:r>
      <w:r w:rsidRPr="00765BFC">
        <w:t xml:space="preserve"> HbA1c testing for persons with an AUSDRISK score of 12 or greater. </w:t>
      </w:r>
      <w:r w:rsidR="001E2A46" w:rsidRPr="00765BFC">
        <w:t>MSAC noted that AUSDRISK provides a prognostic score (i.e.</w:t>
      </w:r>
      <w:r w:rsidR="005D1507" w:rsidRPr="00765BFC">
        <w:t xml:space="preserve"> </w:t>
      </w:r>
      <w:r w:rsidR="001E2A46" w:rsidRPr="00765BFC">
        <w:t>it calculates a risk of developing diabetes in the next 5 years) rather than a test that predicts a patient's risk of having asymptomatic T2DM at the time the AUSDRISK is performed.</w:t>
      </w:r>
      <w:r w:rsidR="0011412E" w:rsidRPr="00765BFC">
        <w:t xml:space="preserve"> In the PDST, patients with an HbAc1 score of 5.7% or higher were referred to a GP. The ADAR presented an </w:t>
      </w:r>
      <w:r w:rsidR="00DD0C01" w:rsidRPr="00765BFC">
        <w:t xml:space="preserve">economic </w:t>
      </w:r>
      <w:r w:rsidR="0011412E" w:rsidRPr="00765BFC">
        <w:t>analysis exploring the impact of adopting a HbA1c cut-off ≥6.0%.</w:t>
      </w:r>
    </w:p>
    <w:p w14:paraId="4EFEB73E" w14:textId="42E33AC7" w:rsidR="00496CB0" w:rsidRPr="00765BFC" w:rsidRDefault="00496CB0" w:rsidP="00496CB0">
      <w:pPr>
        <w:spacing w:before="240"/>
      </w:pPr>
      <w:r w:rsidRPr="00765BFC">
        <w:t xml:space="preserve">MSAC noted </w:t>
      </w:r>
      <w:r w:rsidR="00FB4F90" w:rsidRPr="00765BFC">
        <w:t>t</w:t>
      </w:r>
      <w:r w:rsidR="005E06FF" w:rsidRPr="00765BFC">
        <w:t>he fee</w:t>
      </w:r>
      <w:r w:rsidR="00D90E01" w:rsidRPr="00765BFC">
        <w:t xml:space="preserve"> proposed by the applicant</w:t>
      </w:r>
      <w:r w:rsidR="005E06FF" w:rsidRPr="00765BFC">
        <w:t xml:space="preserve"> was </w:t>
      </w:r>
      <w:r w:rsidR="0059194D" w:rsidRPr="00765BFC">
        <w:rPr>
          <w:b/>
          <w:bCs/>
        </w:rPr>
        <w:t>$redacted</w:t>
      </w:r>
      <w:r w:rsidR="005E06FF" w:rsidRPr="00765BFC">
        <w:t xml:space="preserve"> for AUSDRISK alone and </w:t>
      </w:r>
      <w:r w:rsidR="0059194D" w:rsidRPr="00765BFC">
        <w:rPr>
          <w:b/>
          <w:bCs/>
        </w:rPr>
        <w:t>$redacted</w:t>
      </w:r>
      <w:r w:rsidR="0059194D" w:rsidRPr="00765BFC">
        <w:t xml:space="preserve"> </w:t>
      </w:r>
      <w:r w:rsidR="005E06FF" w:rsidRPr="00765BFC">
        <w:t xml:space="preserve">for AUSDRISK and </w:t>
      </w:r>
      <w:r w:rsidR="00344F72" w:rsidRPr="00765BFC">
        <w:t>PoC</w:t>
      </w:r>
      <w:r w:rsidR="005E06FF" w:rsidRPr="00765BFC">
        <w:t xml:space="preserve"> HbA1c testing for eligible patients. However, the applicant </w:t>
      </w:r>
      <w:r w:rsidR="009B598E" w:rsidRPr="00765BFC">
        <w:t xml:space="preserve">also </w:t>
      </w:r>
      <w:r w:rsidR="005E06FF" w:rsidRPr="00765BFC">
        <w:t>stated the fee per occasion of service would need to be reconsidered in the event capital expenditure cannot be considered for these devices.</w:t>
      </w:r>
      <w:r w:rsidR="0043560E" w:rsidRPr="00765BFC">
        <w:t xml:space="preserve"> MSAC also noted th</w:t>
      </w:r>
      <w:r w:rsidR="00250608" w:rsidRPr="00765BFC">
        <w:t>e</w:t>
      </w:r>
      <w:r w:rsidR="0043560E" w:rsidRPr="00765BFC">
        <w:t xml:space="preserve"> AUSDRIS</w:t>
      </w:r>
      <w:r w:rsidR="00250608" w:rsidRPr="00765BFC">
        <w:t>K</w:t>
      </w:r>
      <w:r w:rsidR="0043560E" w:rsidRPr="00765BFC">
        <w:t xml:space="preserve"> is </w:t>
      </w:r>
      <w:r w:rsidR="00654000" w:rsidRPr="00765BFC">
        <w:t xml:space="preserve">a </w:t>
      </w:r>
      <w:r w:rsidR="0043560E" w:rsidRPr="00765BFC">
        <w:t xml:space="preserve">free </w:t>
      </w:r>
      <w:r w:rsidR="00654000" w:rsidRPr="00765BFC">
        <w:t xml:space="preserve">online tool </w:t>
      </w:r>
      <w:r w:rsidR="0043560E" w:rsidRPr="00765BFC">
        <w:t xml:space="preserve">and </w:t>
      </w:r>
      <w:r w:rsidR="00475569" w:rsidRPr="00765BFC">
        <w:t>was unclear of the</w:t>
      </w:r>
      <w:r w:rsidR="0043560E" w:rsidRPr="00765BFC">
        <w:t xml:space="preserve"> advantages </w:t>
      </w:r>
      <w:r w:rsidR="00475569" w:rsidRPr="00765BFC">
        <w:t>of</w:t>
      </w:r>
      <w:r w:rsidR="0043560E" w:rsidRPr="00765BFC">
        <w:t xml:space="preserve"> funding a pharmacy </w:t>
      </w:r>
      <w:r w:rsidR="0059194D" w:rsidRPr="00765BFC">
        <w:rPr>
          <w:b/>
          <w:bCs/>
        </w:rPr>
        <w:t>$redacted</w:t>
      </w:r>
      <w:r w:rsidR="0059194D" w:rsidRPr="00765BFC">
        <w:t xml:space="preserve"> </w:t>
      </w:r>
      <w:r w:rsidR="0043560E" w:rsidRPr="00765BFC">
        <w:t xml:space="preserve">to </w:t>
      </w:r>
      <w:r w:rsidR="00654000" w:rsidRPr="00765BFC">
        <w:t xml:space="preserve">complete the </w:t>
      </w:r>
      <w:r w:rsidR="00475569" w:rsidRPr="00765BFC">
        <w:t xml:space="preserve">simple </w:t>
      </w:r>
      <w:r w:rsidR="00654000" w:rsidRPr="00765BFC">
        <w:t xml:space="preserve">questionnaire on behalf of the patient. </w:t>
      </w:r>
    </w:p>
    <w:p w14:paraId="14B3637F" w14:textId="3D7BEE33" w:rsidR="00302B54" w:rsidRPr="00765BFC" w:rsidRDefault="00D90E01" w:rsidP="00C53718">
      <w:pPr>
        <w:spacing w:before="240"/>
      </w:pPr>
      <w:r w:rsidRPr="00765BFC">
        <w:t>T</w:t>
      </w:r>
      <w:r w:rsidR="00302B54" w:rsidRPr="00765BFC">
        <w:t xml:space="preserve">he MSAC Executive </w:t>
      </w:r>
      <w:r w:rsidRPr="00765BFC">
        <w:t>had previously noted, and the ESC reiterated,</w:t>
      </w:r>
      <w:r w:rsidR="00302B54" w:rsidRPr="00765BFC">
        <w:t xml:space="preserve"> that the PDST trial report does not provide information pertinent to MSAC decision making, particularly regarding cost-effectiveness, as </w:t>
      </w:r>
      <w:r w:rsidR="001E74C8" w:rsidRPr="00765BFC">
        <w:t>the trial did not examine</w:t>
      </w:r>
      <w:r w:rsidR="00302B54" w:rsidRPr="00765BFC">
        <w:t xml:space="preserve"> the value of a pharmacy-based service in addition to current services or compared to alternative options for screening undiagnosed T2DM. The</w:t>
      </w:r>
      <w:r w:rsidR="00C70163" w:rsidRPr="00765BFC">
        <w:t xml:space="preserve"> </w:t>
      </w:r>
      <w:r w:rsidR="00496CB0" w:rsidRPr="00765BFC">
        <w:t xml:space="preserve">ADAR </w:t>
      </w:r>
      <w:r w:rsidR="00302B54" w:rsidRPr="00765BFC">
        <w:t>did not present a comparison with usual care. MSAC agreed with ESC that this was a major limitation of the ADAR.</w:t>
      </w:r>
      <w:r w:rsidR="00D6389E" w:rsidRPr="00765BFC">
        <w:t xml:space="preserve"> MSAC considered that usual care, for most people, would be opportunistic screening by GPs</w:t>
      </w:r>
      <w:r w:rsidR="00152B76" w:rsidRPr="00765BFC">
        <w:t xml:space="preserve">. </w:t>
      </w:r>
    </w:p>
    <w:p w14:paraId="0B6457CE" w14:textId="21E2A469" w:rsidR="001E2A46" w:rsidRPr="00765BFC" w:rsidRDefault="00302B54" w:rsidP="001E74C8">
      <w:pPr>
        <w:spacing w:before="240"/>
      </w:pPr>
      <w:r w:rsidRPr="00765BFC">
        <w:t xml:space="preserve">MSAC noted the clinical need for identifying people with undiagnosed T2DM, as </w:t>
      </w:r>
      <w:r w:rsidR="002372CA" w:rsidRPr="00765BFC">
        <w:t>undiagnosed</w:t>
      </w:r>
      <w:r w:rsidR="00D6389E" w:rsidRPr="00765BFC">
        <w:t xml:space="preserve"> </w:t>
      </w:r>
      <w:r w:rsidRPr="00765BFC">
        <w:t xml:space="preserve">T2DM </w:t>
      </w:r>
      <w:r w:rsidR="00D6389E" w:rsidRPr="00765BFC">
        <w:t xml:space="preserve">can lead to </w:t>
      </w:r>
      <w:r w:rsidR="00496CB0" w:rsidRPr="00765BFC">
        <w:t>poor health outcomes</w:t>
      </w:r>
      <w:r w:rsidRPr="00765BFC">
        <w:t xml:space="preserve">. </w:t>
      </w:r>
      <w:r w:rsidR="00152B76" w:rsidRPr="00765BFC" w:rsidDel="002372CA">
        <w:t xml:space="preserve">MSAC considered T2DM screening in general practice had improved over time. </w:t>
      </w:r>
      <w:r w:rsidR="00250608" w:rsidRPr="00765BFC">
        <w:t xml:space="preserve">MSAC considered that over the course of three years, </w:t>
      </w:r>
      <w:r w:rsidR="0088252E" w:rsidRPr="00765BFC">
        <w:t xml:space="preserve">the </w:t>
      </w:r>
      <w:r w:rsidR="00250608" w:rsidRPr="00765BFC">
        <w:t xml:space="preserve">majority of the population would have attended a </w:t>
      </w:r>
      <w:r w:rsidR="00945C81" w:rsidRPr="00765BFC">
        <w:t>GP</w:t>
      </w:r>
      <w:r w:rsidR="00AA590E" w:rsidRPr="00765BFC">
        <w:t xml:space="preserve"> as 82.4% </w:t>
      </w:r>
      <w:r w:rsidR="00C63674" w:rsidRPr="00765BFC">
        <w:t xml:space="preserve">of people saw a GP in 2020-21 </w:t>
      </w:r>
      <w:r w:rsidR="00C63674" w:rsidRPr="00765BFC">
        <w:rPr>
          <w:rStyle w:val="FootnoteReference"/>
        </w:rPr>
        <w:footnoteReference w:id="2"/>
      </w:r>
      <w:r w:rsidR="00C63674" w:rsidRPr="00765BFC">
        <w:t>.</w:t>
      </w:r>
      <w:r w:rsidR="00250608" w:rsidRPr="00765BFC">
        <w:t xml:space="preserve"> </w:t>
      </w:r>
      <w:r w:rsidR="00C63674" w:rsidRPr="00765BFC">
        <w:t xml:space="preserve">MSAC considered </w:t>
      </w:r>
      <w:r w:rsidR="00250608" w:rsidRPr="00765BFC">
        <w:t>most</w:t>
      </w:r>
      <w:r w:rsidR="00956A38" w:rsidRPr="00765BFC">
        <w:t xml:space="preserve"> of the </w:t>
      </w:r>
      <w:r w:rsidR="00707162" w:rsidRPr="00765BFC">
        <w:t>proposed</w:t>
      </w:r>
      <w:r w:rsidR="00E1106B" w:rsidRPr="00765BFC">
        <w:t xml:space="preserve"> </w:t>
      </w:r>
      <w:r w:rsidR="00956A38" w:rsidRPr="00765BFC">
        <w:t>population</w:t>
      </w:r>
      <w:r w:rsidR="00250608" w:rsidRPr="00765BFC">
        <w:t xml:space="preserve"> would have </w:t>
      </w:r>
      <w:r w:rsidR="00945C81" w:rsidRPr="00765BFC">
        <w:t>undergone opportunistic screening</w:t>
      </w:r>
      <w:r w:rsidR="00C63674" w:rsidRPr="00765BFC">
        <w:t xml:space="preserve"> as 56% of the population receive a pathology service</w:t>
      </w:r>
      <w:r w:rsidR="00C63674" w:rsidRPr="00765BFC">
        <w:rPr>
          <w:rStyle w:val="FootnoteReference"/>
        </w:rPr>
        <w:footnoteReference w:id="3"/>
      </w:r>
      <w:r w:rsidR="00C63674" w:rsidRPr="00765BFC">
        <w:t xml:space="preserve"> and GPs frequently request fasting plasma glucose tests</w:t>
      </w:r>
      <w:r w:rsidR="00583B6A" w:rsidRPr="00765BFC">
        <w:t xml:space="preserve"> and an HbA1c</w:t>
      </w:r>
      <w:r w:rsidR="00945C81" w:rsidRPr="00765BFC">
        <w:t xml:space="preserve">. </w:t>
      </w:r>
      <w:r w:rsidR="00152B76" w:rsidRPr="00765BFC">
        <w:t xml:space="preserve">MSAC considered that pharmacies could play an important role in providing well-targeted screening that complements, rather than duplicates existing services such as GP-based screening. </w:t>
      </w:r>
      <w:r w:rsidR="002372CA" w:rsidRPr="00765BFC">
        <w:t>MSAC considered that the comparator for a pharmacy-based screening program targeted to people not accessing GP services would be no screening</w:t>
      </w:r>
      <w:r w:rsidR="00583B6A" w:rsidRPr="00765BFC">
        <w:t xml:space="preserve"> in primary care</w:t>
      </w:r>
      <w:r w:rsidR="002372CA" w:rsidRPr="00765BFC">
        <w:t>.</w:t>
      </w:r>
      <w:r w:rsidR="00945C81" w:rsidRPr="00765BFC" w:rsidDel="002372CA">
        <w:t xml:space="preserve"> </w:t>
      </w:r>
    </w:p>
    <w:p w14:paraId="64A068A4" w14:textId="6FC73752" w:rsidR="00945C81" w:rsidRPr="00765BFC" w:rsidRDefault="001E74C8" w:rsidP="00302B54">
      <w:pPr>
        <w:spacing w:before="240"/>
      </w:pPr>
      <w:r w:rsidRPr="00765BFC">
        <w:t xml:space="preserve">The ADAR did not </w:t>
      </w:r>
      <w:r w:rsidR="00956A38" w:rsidRPr="00765BFC">
        <w:t xml:space="preserve">define </w:t>
      </w:r>
      <w:r w:rsidRPr="00765BFC">
        <w:t xml:space="preserve">a screening population or </w:t>
      </w:r>
      <w:r w:rsidR="00956A38" w:rsidRPr="00765BFC">
        <w:t xml:space="preserve">nominate the </w:t>
      </w:r>
      <w:r w:rsidRPr="00765BFC">
        <w:t>frequency of testing. MSAC noted that the Royal Australian College of General Practitioners (RACGP) Guidelines recommend diabetes screening for individuals not at high risk every 3 years from 40 years of age using the AUSDRISK only, and that Aboriginal and Torres Strait Islander people should have blood testing annually from 18 years of age. MSAC considered that any pharmacy-based screening should be consistent with RACGP Guidelines.</w:t>
      </w:r>
      <w:r w:rsidR="00DD0C01" w:rsidRPr="00765BFC">
        <w:t xml:space="preserve"> MSAC also noted the </w:t>
      </w:r>
      <w:r w:rsidR="00DD0C01" w:rsidRPr="00765BFC">
        <w:lastRenderedPageBreak/>
        <w:t>Australian position statement on screening and management of pre</w:t>
      </w:r>
      <w:r w:rsidR="00D016EC" w:rsidRPr="00765BFC">
        <w:t>-</w:t>
      </w:r>
      <w:r w:rsidR="00DD0C01" w:rsidRPr="00765BFC">
        <w:t>diabetes in adults in primary care in Australia (Bell 2020</w:t>
      </w:r>
      <w:r w:rsidR="00DD0C01" w:rsidRPr="00765BFC">
        <w:rPr>
          <w:rStyle w:val="FootnoteReference"/>
        </w:rPr>
        <w:footnoteReference w:id="4"/>
      </w:r>
      <w:r w:rsidR="00DD0C01" w:rsidRPr="00765BFC">
        <w:t xml:space="preserve">) which advised that re-testing should occur every </w:t>
      </w:r>
      <w:r w:rsidR="004D6BBA" w:rsidRPr="00765BFC">
        <w:br/>
      </w:r>
      <w:r w:rsidR="00DD0C01" w:rsidRPr="00765BFC">
        <w:t xml:space="preserve">1–5 years, depending on the AUSDRISK score and blood test results. MSAC noted the position paper advised blood testing in people with an AUSDRISK ≥ 6 and noted that this differed from the </w:t>
      </w:r>
      <w:r w:rsidR="00405EA0" w:rsidRPr="00765BFC">
        <w:t>RACGP Guidelines</w:t>
      </w:r>
      <w:r w:rsidR="00DD0C01" w:rsidRPr="00765BFC">
        <w:t xml:space="preserve">. </w:t>
      </w:r>
    </w:p>
    <w:p w14:paraId="6518103F" w14:textId="1D037CDD" w:rsidR="00DF14D4" w:rsidRPr="00765BFC" w:rsidRDefault="00945C81" w:rsidP="00945C81">
      <w:pPr>
        <w:spacing w:before="240"/>
      </w:pPr>
      <w:r w:rsidRPr="00765BFC">
        <w:t xml:space="preserve">MSAC noted the ADAR did not include a clinical management algorithm; </w:t>
      </w:r>
      <w:r w:rsidR="004E349F" w:rsidRPr="00765BFC">
        <w:t xml:space="preserve">MSAC </w:t>
      </w:r>
      <w:r w:rsidRPr="00765BFC">
        <w:t xml:space="preserve">considered the </w:t>
      </w:r>
      <w:r w:rsidR="004E349F" w:rsidRPr="00765BFC">
        <w:t xml:space="preserve">algorithm </w:t>
      </w:r>
      <w:r w:rsidRPr="00765BFC">
        <w:t>proposed by the commentary and ESC (see</w:t>
      </w:r>
      <w:r w:rsidR="00DD0C01" w:rsidRPr="00765BFC">
        <w:t xml:space="preserve"> </w:t>
      </w:r>
      <w:r w:rsidRPr="00765BFC">
        <w:fldChar w:fldCharType="begin"/>
      </w:r>
      <w:r w:rsidRPr="00765BFC">
        <w:instrText xml:space="preserve"> REF _Ref81216664 \h </w:instrText>
      </w:r>
      <w:r w:rsidR="00765BFC">
        <w:instrText xml:space="preserve"> \* MERGEFORMAT </w:instrText>
      </w:r>
      <w:r w:rsidRPr="00765BFC">
        <w:fldChar w:fldCharType="separate"/>
      </w:r>
      <w:r w:rsidR="003F1F53" w:rsidRPr="00765BFC">
        <w:t xml:space="preserve">Figure </w:t>
      </w:r>
      <w:r w:rsidR="003F1F53">
        <w:rPr>
          <w:noProof/>
        </w:rPr>
        <w:t>1</w:t>
      </w:r>
      <w:r w:rsidRPr="00765BFC">
        <w:fldChar w:fldCharType="end"/>
      </w:r>
      <w:r w:rsidRPr="00765BFC">
        <w:t xml:space="preserve">). </w:t>
      </w:r>
      <w:r w:rsidR="00CC1A05" w:rsidRPr="00765BFC">
        <w:t xml:space="preserve">MSAC noted that two positive tests are required to confirm a diagnosis of T2DM. MSAC considered that when GPs screen patients for T2DM, the confirmatory test typically occurs three months after the initial test. </w:t>
      </w:r>
    </w:p>
    <w:p w14:paraId="6E5C9EA8" w14:textId="76437E83" w:rsidR="00945C81" w:rsidRPr="00765BFC" w:rsidRDefault="00DF14D4" w:rsidP="001E74C8">
      <w:pPr>
        <w:spacing w:before="240"/>
      </w:pPr>
      <w:r w:rsidRPr="00765BFC">
        <w:t xml:space="preserve">MSAC noted that </w:t>
      </w:r>
      <w:r w:rsidR="004E349F" w:rsidRPr="00765BFC">
        <w:t xml:space="preserve">comprehensive consultation feedback had been received for this application and </w:t>
      </w:r>
      <w:r w:rsidR="00551E88" w:rsidRPr="00765BFC">
        <w:t xml:space="preserve">the </w:t>
      </w:r>
      <w:r w:rsidRPr="00765BFC">
        <w:t>majority of consultation feedback was supportive</w:t>
      </w:r>
      <w:r w:rsidR="00E34035" w:rsidRPr="00765BFC">
        <w:t xml:space="preserve"> (see Section 7 of this PSD)</w:t>
      </w:r>
      <w:r w:rsidRPr="00765BFC">
        <w:t xml:space="preserve">. MSAC noted the consultation feedback highlighted the trial did not consider some high-risk populations such as Aboriginal and Torres Strait Islander people and younger people at high risk of T2DM. MSAC noted the feedback from medical organisations emphasised the importance of continuity of care. </w:t>
      </w:r>
    </w:p>
    <w:p w14:paraId="5F4C3EBC" w14:textId="1E86BA80" w:rsidR="00496CB0" w:rsidRPr="00765BFC" w:rsidRDefault="00945C81" w:rsidP="00302B54">
      <w:pPr>
        <w:spacing w:before="240"/>
      </w:pPr>
      <w:r w:rsidRPr="00765BFC">
        <w:t xml:space="preserve">MSAC advised that a quality assurance program is needed for pharmacies and pharmacists providing </w:t>
      </w:r>
      <w:r w:rsidR="00344F72" w:rsidRPr="00765BFC">
        <w:t>PoC</w:t>
      </w:r>
      <w:r w:rsidRPr="00765BFC">
        <w:t xml:space="preserve"> HbA1c testing for implementation. MSAC noted that a program similar to the QAAMS (Quality Assurance for Aboriginal &amp; Torres Strait Islander Medical Services) Program which provides training for Aboriginal health workers and other health professionals in the use of </w:t>
      </w:r>
      <w:r w:rsidR="00344F72" w:rsidRPr="00765BFC">
        <w:t>PoC</w:t>
      </w:r>
      <w:r w:rsidRPr="00765BFC">
        <w:t xml:space="preserve"> testing would be suitable for this purpose.</w:t>
      </w:r>
    </w:p>
    <w:p w14:paraId="590D3409" w14:textId="28FF653B" w:rsidR="002C0B1A" w:rsidRPr="00765BFC" w:rsidRDefault="00302B54" w:rsidP="00302B54">
      <w:pPr>
        <w:spacing w:before="240"/>
      </w:pPr>
      <w:r w:rsidRPr="00765BFC">
        <w:t xml:space="preserve">MSAC noted that, in the PDST, there were </w:t>
      </w:r>
      <w:r w:rsidR="0059194D" w:rsidRPr="00765BFC">
        <w:rPr>
          <w:b/>
          <w:bCs/>
        </w:rPr>
        <w:t>redacted</w:t>
      </w:r>
      <w:r w:rsidRPr="00765BFC">
        <w:t xml:space="preserve"> new diagnoses of T2DM and </w:t>
      </w:r>
      <w:r w:rsidR="0059194D" w:rsidRPr="00765BFC">
        <w:rPr>
          <w:b/>
          <w:bCs/>
        </w:rPr>
        <w:t>redacted</w:t>
      </w:r>
      <w:r w:rsidRPr="00765BFC">
        <w:t xml:space="preserve"> new diagnoses of pre-diabetes from </w:t>
      </w:r>
      <w:r w:rsidR="00FA0B71" w:rsidRPr="00765BFC">
        <w:t>14</w:t>
      </w:r>
      <w:r w:rsidRPr="00765BFC">
        <w:t xml:space="preserve">,093 people screened in </w:t>
      </w:r>
      <w:r w:rsidR="0059194D" w:rsidRPr="00765BFC">
        <w:rPr>
          <w:b/>
          <w:bCs/>
        </w:rPr>
        <w:t>redacted</w:t>
      </w:r>
      <w:r w:rsidRPr="00765BFC">
        <w:t xml:space="preserve"> pharmacies. </w:t>
      </w:r>
      <w:r w:rsidR="007740EA" w:rsidRPr="00765BFC">
        <w:t xml:space="preserve">In Group B, which examined AUSDRISK and </w:t>
      </w:r>
      <w:r w:rsidR="00344F72" w:rsidRPr="00765BFC">
        <w:t>PoC</w:t>
      </w:r>
      <w:r w:rsidR="007740EA" w:rsidRPr="00765BFC">
        <w:t xml:space="preserve"> HbA1c testing, there were </w:t>
      </w:r>
      <w:r w:rsidR="0059194D" w:rsidRPr="00765BFC">
        <w:rPr>
          <w:b/>
          <w:bCs/>
        </w:rPr>
        <w:t>redacted</w:t>
      </w:r>
      <w:r w:rsidR="007740EA" w:rsidRPr="00765BFC">
        <w:t xml:space="preserve"> new diagnoses of T2DM and </w:t>
      </w:r>
      <w:r w:rsidR="0059194D" w:rsidRPr="00765BFC">
        <w:rPr>
          <w:b/>
          <w:bCs/>
        </w:rPr>
        <w:t>redacted</w:t>
      </w:r>
      <w:r w:rsidR="007740EA" w:rsidRPr="00765BFC">
        <w:t xml:space="preserve"> diagnoses of pre-diabetes out of </w:t>
      </w:r>
      <w:r w:rsidR="0059194D" w:rsidRPr="00765BFC">
        <w:rPr>
          <w:b/>
          <w:bCs/>
        </w:rPr>
        <w:t>redacted</w:t>
      </w:r>
      <w:r w:rsidR="0059194D" w:rsidRPr="00765BFC" w:rsidDel="0059194D">
        <w:t xml:space="preserve"> </w:t>
      </w:r>
      <w:r w:rsidR="00F16712" w:rsidRPr="00765BFC">
        <w:t>participants</w:t>
      </w:r>
      <w:r w:rsidR="007740EA" w:rsidRPr="00765BFC">
        <w:t>. MSAC</w:t>
      </w:r>
      <w:r w:rsidR="0040725B" w:rsidRPr="00765BFC">
        <w:t xml:space="preserve"> </w:t>
      </w:r>
      <w:r w:rsidR="007740EA" w:rsidRPr="00765BFC">
        <w:t>noted</w:t>
      </w:r>
      <w:r w:rsidR="7AB301BA" w:rsidRPr="00765BFC">
        <w:t xml:space="preserve"> that the proportion diagnosed </w:t>
      </w:r>
      <w:r w:rsidR="007740EA" w:rsidRPr="00765BFC">
        <w:t xml:space="preserve">was consistent with other population-based </w:t>
      </w:r>
      <w:r w:rsidR="002C0B1A" w:rsidRPr="00765BFC">
        <w:t>estimates such as the 2011-12 Australian Health Survey which estimated 1.2% of the adult population had previously undiagnosed diabetes</w:t>
      </w:r>
      <w:r w:rsidR="007740EA" w:rsidRPr="00765BFC">
        <w:t>.</w:t>
      </w:r>
      <w:r w:rsidR="0043560E" w:rsidRPr="00765BFC">
        <w:t xml:space="preserve"> MSAC noted the imbalance in risk factors among the three PDST groups </w:t>
      </w:r>
      <w:r w:rsidR="00CC1A05" w:rsidRPr="00765BFC">
        <w:t xml:space="preserve">as </w:t>
      </w:r>
      <w:r w:rsidR="0043560E" w:rsidRPr="00765BFC">
        <w:t xml:space="preserve">Group B </w:t>
      </w:r>
      <w:r w:rsidR="00CC1A05" w:rsidRPr="00765BFC">
        <w:t xml:space="preserve">(and Group C) </w:t>
      </w:r>
      <w:r w:rsidR="0043560E" w:rsidRPr="00765BFC">
        <w:t>had more risk factors</w:t>
      </w:r>
      <w:r w:rsidR="001F412D" w:rsidRPr="00765BFC">
        <w:t xml:space="preserve"> for T2DM</w:t>
      </w:r>
      <w:r w:rsidR="0043560E" w:rsidRPr="00765BFC">
        <w:t xml:space="preserve">. </w:t>
      </w:r>
      <w:r w:rsidR="001F412D" w:rsidRPr="00765BFC">
        <w:t xml:space="preserve">MSAC considered this would have contributed to more T2DM diagnoses in the HbA1c arm (Group B). </w:t>
      </w:r>
      <w:r w:rsidR="00C66050" w:rsidRPr="00765BFC">
        <w:t xml:space="preserve">MSAC noted there were fewer participants recruited </w:t>
      </w:r>
      <w:r w:rsidR="00551E88" w:rsidRPr="00765BFC">
        <w:t xml:space="preserve">into </w:t>
      </w:r>
      <w:r w:rsidR="00C66050" w:rsidRPr="00765BFC">
        <w:t xml:space="preserve">the trial from regional and remote areas than planned and there were few diagnoses of T2DM outside metropolitan areas. </w:t>
      </w:r>
    </w:p>
    <w:p w14:paraId="5309D0BE" w14:textId="18BD23FB" w:rsidR="007740EA" w:rsidRPr="00765BFC" w:rsidRDefault="00015704" w:rsidP="00302B54">
      <w:pPr>
        <w:spacing w:before="240"/>
      </w:pPr>
      <w:r w:rsidRPr="00765BFC">
        <w:t>MSAC considered the intervention in Group C (AUSDRISK and random blood glucose testing) was an inappropriate screening intervention for T2DM</w:t>
      </w:r>
      <w:r w:rsidR="00A601D3" w:rsidRPr="00765BFC">
        <w:t xml:space="preserve"> as </w:t>
      </w:r>
      <w:r w:rsidR="00FC6382" w:rsidRPr="00765BFC">
        <w:t xml:space="preserve">it is an unreliable measure of whether a person may have diabetes. </w:t>
      </w:r>
    </w:p>
    <w:p w14:paraId="40FCB011" w14:textId="32A495A4" w:rsidR="00302B54" w:rsidRPr="00765BFC" w:rsidRDefault="007740EA" w:rsidP="00302B54">
      <w:pPr>
        <w:spacing w:before="240"/>
      </w:pPr>
      <w:r w:rsidRPr="00765BFC">
        <w:t xml:space="preserve">MSAC </w:t>
      </w:r>
      <w:r w:rsidR="00F16712" w:rsidRPr="00765BFC">
        <w:t>discussed the clinical value of a diagnosis of pre-diabetes</w:t>
      </w:r>
      <w:r w:rsidR="0079027A" w:rsidRPr="00765BFC">
        <w:t>.</w:t>
      </w:r>
      <w:r w:rsidR="00F16712" w:rsidRPr="00765BFC">
        <w:t xml:space="preserve"> </w:t>
      </w:r>
      <w:r w:rsidR="0079027A" w:rsidRPr="00765BFC">
        <w:t>MSAC acknowledged pre</w:t>
      </w:r>
      <w:r w:rsidR="00D016EC" w:rsidRPr="00765BFC">
        <w:noBreakHyphen/>
      </w:r>
      <w:r w:rsidR="0079027A" w:rsidRPr="00765BFC">
        <w:t xml:space="preserve">diabetes is associated with worse cardiovascular outcomes. Although lifestyle interventions can </w:t>
      </w:r>
      <w:r w:rsidR="00AA590E" w:rsidRPr="00765BFC">
        <w:t xml:space="preserve">reduce or </w:t>
      </w:r>
      <w:r w:rsidR="0079027A" w:rsidRPr="00765BFC">
        <w:t xml:space="preserve">delay </w:t>
      </w:r>
      <w:r w:rsidR="00AA590E" w:rsidRPr="00765BFC">
        <w:t xml:space="preserve">the onset of T2DM, </w:t>
      </w:r>
      <w:r w:rsidR="00F16712" w:rsidRPr="00765BFC">
        <w:t>there is</w:t>
      </w:r>
      <w:r w:rsidRPr="00765BFC">
        <w:t xml:space="preserve"> insufficient data that identifying pre-diabetes improved clinical outcomes</w:t>
      </w:r>
      <w:r w:rsidR="00AA590E" w:rsidRPr="00765BFC">
        <w:t xml:space="preserve"> such as mortality or cardiovascular disease</w:t>
      </w:r>
      <w:r w:rsidR="001F412D" w:rsidRPr="00765BFC">
        <w:t xml:space="preserve"> </w:t>
      </w:r>
      <w:r w:rsidRPr="00765BFC">
        <w:rPr>
          <w:rStyle w:val="FootnoteReference"/>
        </w:rPr>
        <w:footnoteReference w:id="5"/>
      </w:r>
      <w:r w:rsidRPr="00765BFC">
        <w:t xml:space="preserve">. </w:t>
      </w:r>
      <w:r w:rsidR="00CC1A05" w:rsidRPr="00765BFC">
        <w:t xml:space="preserve">MSAC noted </w:t>
      </w:r>
      <w:r w:rsidRPr="00765BFC">
        <w:t xml:space="preserve">that </w:t>
      </w:r>
      <w:r w:rsidR="00CC1A05" w:rsidRPr="00765BFC">
        <w:t xml:space="preserve">a person </w:t>
      </w:r>
      <w:r w:rsidRPr="00765BFC">
        <w:t>identified as having pre-diabetes may</w:t>
      </w:r>
      <w:r w:rsidR="00AA590E" w:rsidRPr="00765BFC">
        <w:t xml:space="preserve"> be a motivating </w:t>
      </w:r>
      <w:r w:rsidR="00AA590E" w:rsidRPr="00765BFC">
        <w:lastRenderedPageBreak/>
        <w:t xml:space="preserve">factor </w:t>
      </w:r>
      <w:r w:rsidR="004D6BBA" w:rsidRPr="00765BFC">
        <w:t xml:space="preserve">to </w:t>
      </w:r>
      <w:r w:rsidR="00AA590E" w:rsidRPr="00765BFC">
        <w:t>under</w:t>
      </w:r>
      <w:r w:rsidR="004D6BBA" w:rsidRPr="00765BFC">
        <w:t>take</w:t>
      </w:r>
      <w:r w:rsidRPr="00765BFC">
        <w:t xml:space="preserve"> </w:t>
      </w:r>
      <w:r w:rsidR="00F16712" w:rsidRPr="00765BFC">
        <w:t xml:space="preserve">lifestyle </w:t>
      </w:r>
      <w:r w:rsidRPr="00765BFC">
        <w:t>interventions.</w:t>
      </w:r>
      <w:r w:rsidR="00F16712" w:rsidRPr="00765BFC">
        <w:t xml:space="preserve"> However, MSAC also noted that </w:t>
      </w:r>
      <w:r w:rsidR="001F412D" w:rsidRPr="00765BFC">
        <w:t xml:space="preserve">the dietary and exercise interventions </w:t>
      </w:r>
      <w:r w:rsidR="00F16712" w:rsidRPr="00765BFC">
        <w:t xml:space="preserve">to prevent diabetes did not differ from </w:t>
      </w:r>
      <w:r w:rsidR="001F412D" w:rsidRPr="00765BFC">
        <w:t xml:space="preserve">those </w:t>
      </w:r>
      <w:r w:rsidR="00F16712" w:rsidRPr="00765BFC">
        <w:t xml:space="preserve">recommended for the broader population. </w:t>
      </w:r>
    </w:p>
    <w:p w14:paraId="54E71C0B" w14:textId="1FE35E29" w:rsidR="008E05F2" w:rsidRPr="00765BFC" w:rsidRDefault="008E05F2" w:rsidP="00302B54">
      <w:pPr>
        <w:spacing w:before="240"/>
      </w:pPr>
      <w:r w:rsidRPr="00765BFC">
        <w:t xml:space="preserve">Because the PDST did not compare pharmacy-based screening with usual care (opportunistic intermittent screening through a GP), the trial could not demonstrate the potential benefits of adding pharmacy-based screening to existing services. In its pre-MSAC response, the applicant reiterated that this was not the purpose of the PDST; rather, it aimed to compare pharmacy models that could complement GP services. MSAC noted that the PDST provided some evidence that Group B – AUSDRISK followed by HbA1c </w:t>
      </w:r>
      <w:r w:rsidR="00344F72" w:rsidRPr="00765BFC">
        <w:t>PoC</w:t>
      </w:r>
      <w:r w:rsidRPr="00765BFC">
        <w:t xml:space="preserve"> testing and referral – may lead to more people being diagnosed with T2DM and benefiting from treatment. </w:t>
      </w:r>
    </w:p>
    <w:p w14:paraId="08849C14" w14:textId="5B9A9282" w:rsidR="008E05F2" w:rsidRPr="00765BFC" w:rsidRDefault="0043560E" w:rsidP="00302B54">
      <w:pPr>
        <w:spacing w:before="240"/>
      </w:pPr>
      <w:r w:rsidRPr="00765BFC">
        <w:t xml:space="preserve">MSAC recalled </w:t>
      </w:r>
      <w:r w:rsidR="00DF14D4" w:rsidRPr="00765BFC">
        <w:t xml:space="preserve">that </w:t>
      </w:r>
      <w:r w:rsidRPr="00765BFC">
        <w:t xml:space="preserve">it had previously considered </w:t>
      </w:r>
      <w:r w:rsidR="00344F72" w:rsidRPr="00765BFC">
        <w:t>PoC</w:t>
      </w:r>
      <w:r w:rsidRPr="00765BFC">
        <w:t xml:space="preserve"> testing for HbA1c to be unreliable for diagnosis but useful for monitoring diabetes</w:t>
      </w:r>
      <w:r w:rsidR="004F786B" w:rsidRPr="00765BFC">
        <w:t xml:space="preserve"> </w:t>
      </w:r>
      <w:r w:rsidR="004F786B" w:rsidRPr="00765BFC">
        <w:rPr>
          <w:color w:val="000000"/>
        </w:rPr>
        <w:t>(</w:t>
      </w:r>
      <w:hyperlink r:id="rId12" w:history="1">
        <w:r w:rsidR="004F786B" w:rsidRPr="00765BFC">
          <w:rPr>
            <w:color w:val="0000FF"/>
            <w:u w:val="single"/>
          </w:rPr>
          <w:t>MSAC 1431 Public Summary Document</w:t>
        </w:r>
      </w:hyperlink>
      <w:r w:rsidR="004F786B" w:rsidRPr="00765BFC">
        <w:rPr>
          <w:color w:val="000000"/>
        </w:rPr>
        <w:t>)</w:t>
      </w:r>
      <w:r w:rsidRPr="00765BFC">
        <w:t xml:space="preserve">. MSAC noted the importance of accuracy of </w:t>
      </w:r>
      <w:r w:rsidR="00344F72" w:rsidRPr="00765BFC">
        <w:t>PoC</w:t>
      </w:r>
      <w:r w:rsidRPr="00765BFC">
        <w:t xml:space="preserve"> testing for screening purposes to guide appropriate referral for confirmation (or otherwise) of the diagnosis and management of diabetes, where appropriate. </w:t>
      </w:r>
      <w:r w:rsidR="002A4AAF" w:rsidRPr="00765BFC">
        <w:t>I</w:t>
      </w:r>
      <w:r w:rsidRPr="00765BFC">
        <w:t xml:space="preserve">n </w:t>
      </w:r>
      <w:r w:rsidR="002A4AAF" w:rsidRPr="00765BFC">
        <w:t>the</w:t>
      </w:r>
      <w:r w:rsidRPr="00765BFC">
        <w:t xml:space="preserve"> pre-ESC response the applicant </w:t>
      </w:r>
      <w:r w:rsidR="004F786B" w:rsidRPr="00765BFC">
        <w:rPr>
          <w:color w:val="000000"/>
        </w:rPr>
        <w:t>provided a citation Sobolesky 2018</w:t>
      </w:r>
      <w:r w:rsidR="004F786B" w:rsidRPr="00765BFC">
        <w:rPr>
          <w:rStyle w:val="FootnoteReference"/>
          <w:color w:val="000000"/>
        </w:rPr>
        <w:footnoteReference w:id="6"/>
      </w:r>
      <w:r w:rsidR="004F786B" w:rsidRPr="00765BFC">
        <w:rPr>
          <w:color w:val="000000"/>
        </w:rPr>
        <w:t xml:space="preserve"> </w:t>
      </w:r>
      <w:r w:rsidR="0011412E" w:rsidRPr="00765BFC">
        <w:rPr>
          <w:color w:val="000000"/>
        </w:rPr>
        <w:t>that reported th</w:t>
      </w:r>
      <w:r w:rsidR="000E0DB8" w:rsidRPr="00765BFC">
        <w:rPr>
          <w:color w:val="000000"/>
        </w:rPr>
        <w:t>at</w:t>
      </w:r>
      <w:r w:rsidR="004F786B" w:rsidRPr="00765BFC">
        <w:rPr>
          <w:color w:val="000000"/>
        </w:rPr>
        <w:t xml:space="preserve"> </w:t>
      </w:r>
      <w:r w:rsidR="000E0DB8" w:rsidRPr="00765BFC">
        <w:rPr>
          <w:color w:val="000000"/>
        </w:rPr>
        <w:t xml:space="preserve">97.1% of the Afinion </w:t>
      </w:r>
      <w:r w:rsidR="00344F72" w:rsidRPr="00765BFC">
        <w:rPr>
          <w:color w:val="000000"/>
        </w:rPr>
        <w:t>PoC</w:t>
      </w:r>
      <w:r w:rsidR="000E0DB8" w:rsidRPr="00765BFC">
        <w:rPr>
          <w:color w:val="000000"/>
        </w:rPr>
        <w:t xml:space="preserve"> device results and 94.5% of routine laboratory results fell within the target value of ±6% of the National Glycohemoglobin Standardization Program (NGSP) reference method results.</w:t>
      </w:r>
      <w:r w:rsidR="00882CDF" w:rsidRPr="00765BFC">
        <w:t xml:space="preserve"> </w:t>
      </w:r>
      <w:r w:rsidR="007E4B3A" w:rsidRPr="00765BFC">
        <w:t xml:space="preserve">MSAC agreed with the ESC that the publication (Sobolesky 2018) appeared to show some degree of underestimation compared with laboratory testing for samples with lower HbA1c values. </w:t>
      </w:r>
      <w:r w:rsidR="008541CC" w:rsidRPr="00765BFC">
        <w:t xml:space="preserve">MSAC noted that most HbA1c </w:t>
      </w:r>
      <w:r w:rsidR="00344F72" w:rsidRPr="00765BFC">
        <w:t>PoC</w:t>
      </w:r>
      <w:r w:rsidR="008541CC" w:rsidRPr="00765BFC">
        <w:t xml:space="preserve"> devices are not registered for diagnosis of T2DM, however the Afinion </w:t>
      </w:r>
      <w:r w:rsidR="00344F72" w:rsidRPr="00765BFC">
        <w:t>PoC</w:t>
      </w:r>
      <w:r w:rsidR="008541CC" w:rsidRPr="00765BFC">
        <w:t xml:space="preserve"> device used in the trial has been registered in the United States for diagnosis of T2DM. </w:t>
      </w:r>
      <w:r w:rsidR="001F412D" w:rsidRPr="00765BFC">
        <w:t xml:space="preserve">MSAC considered the precision of </w:t>
      </w:r>
      <w:r w:rsidR="00344F72" w:rsidRPr="00765BFC">
        <w:t>PoC</w:t>
      </w:r>
      <w:r w:rsidR="001F412D" w:rsidRPr="00765BFC">
        <w:t xml:space="preserve"> HbA1c testing platforms for values between 5.5% and 7.5% is most relevant for screening, rather than broadly across HbA1c values. </w:t>
      </w:r>
      <w:r w:rsidR="00882CDF" w:rsidRPr="00765BFC">
        <w:t xml:space="preserve">MSAC considered the performance of HbA1c </w:t>
      </w:r>
      <w:r w:rsidR="00344F72" w:rsidRPr="00765BFC">
        <w:t>PoC</w:t>
      </w:r>
      <w:r w:rsidR="00882CDF" w:rsidRPr="00765BFC">
        <w:t xml:space="preserve"> testing has likely evolved since MSAC’s last consideration of the technology and requested further assessment of the analytical validity of the </w:t>
      </w:r>
      <w:r w:rsidR="001F412D" w:rsidRPr="00765BFC">
        <w:t xml:space="preserve">HbA1c </w:t>
      </w:r>
      <w:r w:rsidR="00344F72" w:rsidRPr="00765BFC">
        <w:t>PoC</w:t>
      </w:r>
      <w:r w:rsidR="00882CDF" w:rsidRPr="00765BFC">
        <w:t xml:space="preserve"> testing platforms </w:t>
      </w:r>
      <w:bookmarkStart w:id="3" w:name="_Hlk90441425"/>
      <w:r w:rsidR="00882CDF" w:rsidRPr="00765BFC">
        <w:t>compared with laboratory-based tests</w:t>
      </w:r>
      <w:bookmarkEnd w:id="3"/>
      <w:r w:rsidR="00882CDF" w:rsidRPr="00765BFC">
        <w:t xml:space="preserve">. </w:t>
      </w:r>
      <w:r w:rsidR="0079027A" w:rsidRPr="00765BFC">
        <w:t>MSAC considered this update</w:t>
      </w:r>
      <w:r w:rsidR="00B21CCC" w:rsidRPr="00765BFC">
        <w:t>d</w:t>
      </w:r>
      <w:r w:rsidR="0079027A" w:rsidRPr="00765BFC">
        <w:t xml:space="preserve"> assessment would be relevant to opportunistic screening using HbA1c </w:t>
      </w:r>
      <w:r w:rsidR="00344F72" w:rsidRPr="00765BFC">
        <w:t>PoC</w:t>
      </w:r>
      <w:r w:rsidR="0079027A" w:rsidRPr="00765BFC">
        <w:t xml:space="preserve"> testing in </w:t>
      </w:r>
      <w:r w:rsidR="00620D23" w:rsidRPr="00765BFC">
        <w:t xml:space="preserve">all </w:t>
      </w:r>
      <w:r w:rsidR="0079027A" w:rsidRPr="00765BFC">
        <w:t xml:space="preserve">primary care settings. </w:t>
      </w:r>
      <w:r w:rsidR="008E05F2" w:rsidRPr="00765BFC">
        <w:t xml:space="preserve">MSAC considered the accuracy of </w:t>
      </w:r>
      <w:r w:rsidR="00344F72" w:rsidRPr="00765BFC">
        <w:t>PoC</w:t>
      </w:r>
      <w:r w:rsidR="008E05F2" w:rsidRPr="00765BFC">
        <w:t xml:space="preserve"> tests would be an important issue for consumers. MSAC considered most consumers would want a diagnosis confirmed by the most accurate test available. </w:t>
      </w:r>
    </w:p>
    <w:p w14:paraId="763F7341" w14:textId="3E4A560B" w:rsidR="00DF14D4" w:rsidRPr="00765BFC" w:rsidRDefault="007E4B3A" w:rsidP="004D6BBA">
      <w:pPr>
        <w:spacing w:before="240"/>
      </w:pPr>
      <w:r w:rsidRPr="00765BFC">
        <w:t>MSAC noted the ADAR presented a cost-utility analysis using a short-term decision tree model covering the one-off community pharmacy screening phase. This was followed by a long-term Markov cohort model extrapolating the impact of diagnosed T2DM, undiagnosed T2DM, diagnosed pre-diabetes and no diabetes, on lifetime costs and</w:t>
      </w:r>
      <w:r w:rsidR="006F2241" w:rsidRPr="00765BFC">
        <w:t xml:space="preserve"> quality adjusted life years</w:t>
      </w:r>
      <w:r w:rsidRPr="00765BFC">
        <w:t xml:space="preserve"> </w:t>
      </w:r>
      <w:r w:rsidR="006F2241" w:rsidRPr="00765BFC">
        <w:t>(</w:t>
      </w:r>
      <w:r w:rsidRPr="00765BFC">
        <w:t>QALYs</w:t>
      </w:r>
      <w:r w:rsidR="006F2241" w:rsidRPr="00765BFC">
        <w:t>)</w:t>
      </w:r>
      <w:r w:rsidRPr="00765BFC">
        <w:t>. The ADAR also presented several cost-utility models</w:t>
      </w:r>
      <w:r w:rsidR="0079027A" w:rsidRPr="00765BFC">
        <w:t>. T</w:t>
      </w:r>
      <w:r w:rsidRPr="00765BFC">
        <w:t xml:space="preserve">he commentary </w:t>
      </w:r>
      <w:r w:rsidR="00DF14D4" w:rsidRPr="00765BFC">
        <w:t>presented</w:t>
      </w:r>
      <w:r w:rsidRPr="00765BFC">
        <w:t xml:space="preserve"> </w:t>
      </w:r>
      <w:r w:rsidR="0079027A" w:rsidRPr="00765BFC">
        <w:t>the</w:t>
      </w:r>
      <w:r w:rsidR="00B21CCC" w:rsidRPr="00765BFC">
        <w:t xml:space="preserve"> ADAR’s</w:t>
      </w:r>
      <w:r w:rsidR="0079027A" w:rsidRPr="00765BFC">
        <w:t xml:space="preserve"> preferred model </w:t>
      </w:r>
      <w:r w:rsidRPr="00765BFC">
        <w:t>as the base case model.</w:t>
      </w:r>
      <w:r w:rsidR="006F2360" w:rsidRPr="00765BFC">
        <w:t xml:space="preserve"> MSAC considered there were numerous issues with the economic analyses presented in the ADAR and the applicant</w:t>
      </w:r>
      <w:r w:rsidR="00AE0931" w:rsidRPr="00765BFC">
        <w:t>’</w:t>
      </w:r>
      <w:r w:rsidR="006F2360" w:rsidRPr="00765BFC">
        <w:t xml:space="preserve">s pre-ESC response. </w:t>
      </w:r>
    </w:p>
    <w:p w14:paraId="5F9A8F8F" w14:textId="44D3A808" w:rsidR="006F2360" w:rsidRPr="00765BFC" w:rsidRDefault="006F2360" w:rsidP="00C53718">
      <w:pPr>
        <w:spacing w:before="240"/>
      </w:pPr>
      <w:r w:rsidRPr="00765BFC">
        <w:t xml:space="preserve">MSAC noted </w:t>
      </w:r>
      <w:r w:rsidR="004D6BBA" w:rsidRPr="00765BFC">
        <w:t xml:space="preserve">the </w:t>
      </w:r>
      <w:r w:rsidRPr="00765BFC">
        <w:t>ESC concern that a pharmacy-based screening program would “double up” services</w:t>
      </w:r>
      <w:r w:rsidR="00864F4A" w:rsidRPr="00765BFC">
        <w:t xml:space="preserve"> if patients were already screened by GPs. Additionally, two tests are required for </w:t>
      </w:r>
      <w:r w:rsidRPr="00765BFC">
        <w:t xml:space="preserve">confirmation </w:t>
      </w:r>
      <w:r w:rsidR="00864F4A" w:rsidRPr="00765BFC">
        <w:t xml:space="preserve">of the diagnosis </w:t>
      </w:r>
      <w:r w:rsidRPr="00765BFC">
        <w:t>(</w:t>
      </w:r>
      <w:r w:rsidR="00864F4A" w:rsidRPr="00765BFC">
        <w:t>as</w:t>
      </w:r>
      <w:r w:rsidRPr="00765BFC">
        <w:t xml:space="preserve"> recommended by the World Health Organization</w:t>
      </w:r>
      <w:r w:rsidR="00AE0931" w:rsidRPr="00765BFC">
        <w:t>)</w:t>
      </w:r>
      <w:r w:rsidRPr="00765BFC">
        <w:t>. Previously, the MSAC Executive considered it would be reasonable to assume 60–90% of laboratory HBA1c tests will be coned out (</w:t>
      </w:r>
      <w:hyperlink r:id="rId13" w:history="1">
        <w:r w:rsidRPr="00765BFC">
          <w:rPr>
            <w:rStyle w:val="Hyperlink"/>
          </w:rPr>
          <w:t>p3, PSD Application 1431.1</w:t>
        </w:r>
      </w:hyperlink>
      <w:r w:rsidRPr="00765BFC">
        <w:t>)</w:t>
      </w:r>
      <w:r w:rsidR="00864F4A" w:rsidRPr="00765BFC">
        <w:t xml:space="preserve"> and the MBS would </w:t>
      </w:r>
      <w:r w:rsidR="00864F4A" w:rsidRPr="00765BFC">
        <w:lastRenderedPageBreak/>
        <w:t>not pay for the cost of these tests</w:t>
      </w:r>
      <w:r w:rsidRPr="00765BFC">
        <w:t>. The applicant did not address this</w:t>
      </w:r>
      <w:r w:rsidR="00AE0931" w:rsidRPr="00765BFC">
        <w:t xml:space="preserve"> matter</w:t>
      </w:r>
      <w:r w:rsidRPr="00765BFC">
        <w:t xml:space="preserve"> in its pre-MSAC response.</w:t>
      </w:r>
    </w:p>
    <w:p w14:paraId="7539C205" w14:textId="06E2120D" w:rsidR="00302B54" w:rsidRPr="00765BFC" w:rsidRDefault="006F2360" w:rsidP="00FC6382">
      <w:pPr>
        <w:spacing w:before="240" w:after="240"/>
      </w:pPr>
      <w:r w:rsidRPr="00765BFC">
        <w:t xml:space="preserve">MSAC noted </w:t>
      </w:r>
      <w:r w:rsidR="00762A3F" w:rsidRPr="00765BFC">
        <w:t xml:space="preserve">the </w:t>
      </w:r>
      <w:r w:rsidRPr="00765BFC">
        <w:t>ESC concern that use of inconsistent underlying prevalence of T2DM (due to the recruitment into the trial) is a major flaw and a significant driver of the results. Costs used are inappropriate and have errors. Transition probabilities used in the model are derived from data that may not be appropriate – specifically, they are from the first UKPDS diabetes model (not the updated second UKPDS model), which overestimates risk of T2DM-related health events in the Australian T2DM population.</w:t>
      </w:r>
    </w:p>
    <w:p w14:paraId="3B8FAE50" w14:textId="7350BD9B" w:rsidR="00302B54" w:rsidRPr="00765BFC" w:rsidRDefault="46BF2F1F" w:rsidP="00302B54">
      <w:r w:rsidRPr="00765BFC">
        <w:t xml:space="preserve">MSAC noted the economic evaluations did not present a comparison with usual care, which for most </w:t>
      </w:r>
      <w:r w:rsidR="1557573D" w:rsidRPr="00765BFC">
        <w:t xml:space="preserve">people </w:t>
      </w:r>
      <w:r w:rsidRPr="00765BFC">
        <w:t xml:space="preserve">is most likely to be opportunistic screening by GPs. Therefore, the economic evaluations presented in the ADAR do not inform whether public funding of pharmacy-based screening using AUSDRISK and HbA1c </w:t>
      </w:r>
      <w:r w:rsidR="723092C5" w:rsidRPr="00765BFC">
        <w:t>PoC</w:t>
      </w:r>
      <w:r w:rsidRPr="00765BFC">
        <w:t xml:space="preserve"> would be a </w:t>
      </w:r>
      <w:r w:rsidR="280092FE" w:rsidRPr="00765BFC">
        <w:t>cost-effective</w:t>
      </w:r>
      <w:r w:rsidRPr="00765BFC">
        <w:t xml:space="preserve"> addition to usual care. The commentary’s calculations resulted in ICERs of </w:t>
      </w:r>
      <w:r w:rsidRPr="00765BFC">
        <w:rPr>
          <w:b/>
          <w:bCs/>
        </w:rPr>
        <w:t>$</w:t>
      </w:r>
      <w:r w:rsidR="00717001" w:rsidRPr="00765BFC">
        <w:rPr>
          <w:b/>
          <w:bCs/>
        </w:rPr>
        <w:t>redacted</w:t>
      </w:r>
      <w:r w:rsidRPr="00765BFC">
        <w:t>–</w:t>
      </w:r>
      <w:r w:rsidR="00717001" w:rsidRPr="00765BFC">
        <w:rPr>
          <w:b/>
          <w:bCs/>
        </w:rPr>
        <w:t>$redacted</w:t>
      </w:r>
      <w:r w:rsidRPr="00765BFC">
        <w:t xml:space="preserve"> per QALY, which was still uncertain due to the limitations of the models used. </w:t>
      </w:r>
    </w:p>
    <w:p w14:paraId="732B6583" w14:textId="5A41F5C6" w:rsidR="00997A03" w:rsidRPr="00765BFC" w:rsidRDefault="001B3C60" w:rsidP="00997A03">
      <w:pPr>
        <w:spacing w:before="240"/>
      </w:pPr>
      <w:r w:rsidRPr="00765BFC">
        <w:t>MSAC advised that the modelled cost effectiveness of the proposed intervention was highly uncertain as discussed in the commentary and the ESC report</w:t>
      </w:r>
      <w:r w:rsidR="00302B54" w:rsidRPr="00765BFC">
        <w:t>. MSAC recognised that</w:t>
      </w:r>
      <w:r w:rsidRPr="00765BFC">
        <w:t xml:space="preserve"> </w:t>
      </w:r>
      <w:r w:rsidR="00302B54" w:rsidRPr="00765BFC">
        <w:t xml:space="preserve">management of T2DM is more cost-effective than letting undiagnosed T2DM run its course. In this context, MSAC considered a </w:t>
      </w:r>
      <w:bookmarkStart w:id="4" w:name="_Hlk90378097"/>
      <w:r w:rsidR="00302B54" w:rsidRPr="00765BFC">
        <w:t xml:space="preserve">cost-consequence analysis </w:t>
      </w:r>
      <w:r w:rsidR="00864F4A" w:rsidRPr="00765BFC">
        <w:t xml:space="preserve">would </w:t>
      </w:r>
      <w:r w:rsidR="00B21CCC" w:rsidRPr="00765BFC">
        <w:t>be</w:t>
      </w:r>
      <w:r w:rsidR="00864F4A" w:rsidRPr="00765BFC">
        <w:t xml:space="preserve"> </w:t>
      </w:r>
      <w:r w:rsidR="00302B54" w:rsidRPr="00765BFC">
        <w:t xml:space="preserve">informative. </w:t>
      </w:r>
      <w:bookmarkEnd w:id="4"/>
      <w:r w:rsidR="00997A03" w:rsidRPr="00765BFC">
        <w:t xml:space="preserve">MSAC considered this could be based on the PDST data to determine the number and cost per additional diagnosis made (diabetes and pre-diabetes), accounting for the full costs of delivering the proposed pharmacy screening service and applying an appropriate underlying prevalence of T2DM. MSAC considered the intervention should be targeted to people who are not adequately screened through existing primary care services. For this population, the comparator would be no opportunistic screening. MSAC requested that a comparison with alternative approaches such as the QAAMS Program be undertaken. </w:t>
      </w:r>
    </w:p>
    <w:p w14:paraId="23034E1F" w14:textId="7C115A3E" w:rsidR="00700A25" w:rsidRPr="00765BFC" w:rsidRDefault="00302B54" w:rsidP="00302B54">
      <w:pPr>
        <w:spacing w:before="240"/>
      </w:pPr>
      <w:r w:rsidRPr="00765BFC">
        <w:t>MSAC noted the financial impact used an epidemiological approach and assume</w:t>
      </w:r>
      <w:r w:rsidR="00C914BF" w:rsidRPr="00765BFC">
        <w:t>d</w:t>
      </w:r>
      <w:r w:rsidRPr="00765BFC">
        <w:t xml:space="preserve"> the eligible population is people aged 35–74 who have not been diagnosed or screened for diabetes in the past 12 months</w:t>
      </w:r>
      <w:r w:rsidR="00C914BF" w:rsidRPr="00765BFC">
        <w:t xml:space="preserve">. </w:t>
      </w:r>
      <w:r w:rsidRPr="00765BFC">
        <w:t>MSAC noted this implies that people could be screened every year, which is more often than recommended in the RACGP guidelines. MSAC also noted that uptake of the eligible population</w:t>
      </w:r>
      <w:r w:rsidR="00A01C57" w:rsidRPr="00765BFC">
        <w:t>,</w:t>
      </w:r>
      <w:r w:rsidRPr="00765BFC">
        <w:t xml:space="preserve"> the key parameter that influences the overall financial impact, was based on expert opinion. MSAC considered the financial estimates to be highly uncertain, and that uptake would be largely influenced by the financial reimbursement offered to pharmacies to undertake T2DM screening. The ADAR estimated that </w:t>
      </w:r>
      <w:r w:rsidR="00BC33C0" w:rsidRPr="00A72EED">
        <w:rPr>
          <w:b/>
          <w:bCs/>
        </w:rPr>
        <w:t>redacted</w:t>
      </w:r>
      <w:r w:rsidRPr="00765BFC">
        <w:t xml:space="preserve">% of the Australian population aged 35–74 years would be eligible. The financial impact </w:t>
      </w:r>
      <w:r w:rsidR="00DA1314" w:rsidRPr="00765BFC">
        <w:t xml:space="preserve">analysis </w:t>
      </w:r>
      <w:r w:rsidRPr="00765BFC">
        <w:t>did not include any cost offsets for reduced GP screening for T2DM.</w:t>
      </w:r>
    </w:p>
    <w:p w14:paraId="01A5AC41" w14:textId="0ECC25C3" w:rsidR="00700A25" w:rsidRPr="00765BFC" w:rsidRDefault="006B33F5" w:rsidP="00302B54">
      <w:pPr>
        <w:spacing w:before="240"/>
      </w:pPr>
      <w:r w:rsidRPr="00765BFC">
        <w:t xml:space="preserve">MSAC noted the ADAR estimated the 5-year cumulative financial impact of adopting community pharmacy screening for T2DM using the AUSDRISK + </w:t>
      </w:r>
      <w:r w:rsidR="00344F72" w:rsidRPr="00765BFC">
        <w:t>PoC</w:t>
      </w:r>
      <w:r w:rsidRPr="00765BFC">
        <w:t xml:space="preserve"> HbA1c would be approximately </w:t>
      </w:r>
      <w:r w:rsidR="00D41D62" w:rsidRPr="00765BFC">
        <w:t>$</w:t>
      </w:r>
      <w:r w:rsidR="008A794D">
        <w:t>2</w:t>
      </w:r>
      <w:r w:rsidR="00D41D62" w:rsidRPr="00765BFC">
        <w:t>0 million to &lt; $</w:t>
      </w:r>
      <w:r w:rsidR="008A794D">
        <w:t>3</w:t>
      </w:r>
      <w:r w:rsidR="00D41D62" w:rsidRPr="00765BFC">
        <w:t>0 million</w:t>
      </w:r>
      <w:r w:rsidRPr="00765BFC">
        <w:t xml:space="preserve">. </w:t>
      </w:r>
      <w:r w:rsidR="00700A25" w:rsidRPr="00765BFC">
        <w:t>The commentary revised th</w:t>
      </w:r>
      <w:r w:rsidRPr="00765BFC">
        <w:t>is</w:t>
      </w:r>
      <w:r w:rsidR="00700A25" w:rsidRPr="00765BFC">
        <w:t xml:space="preserve"> base case to exclude the cost of consumables and the cost o</w:t>
      </w:r>
      <w:r w:rsidRPr="00765BFC">
        <w:t xml:space="preserve">f </w:t>
      </w:r>
      <w:r w:rsidR="00344F72" w:rsidRPr="00765BFC">
        <w:t>PoC</w:t>
      </w:r>
      <w:r w:rsidR="00700A25" w:rsidRPr="00765BFC">
        <w:t xml:space="preserve"> devices.  MSAC noted this reduced the cost to government to approximately </w:t>
      </w:r>
      <w:r w:rsidR="00D41D62" w:rsidRPr="00765BFC">
        <w:t>$10 million to &lt; $20 million</w:t>
      </w:r>
      <w:r w:rsidR="00D41D62" w:rsidRPr="00765BFC" w:rsidDel="00D41D62">
        <w:t xml:space="preserve"> </w:t>
      </w:r>
      <w:r w:rsidR="00700A25" w:rsidRPr="00765BFC">
        <w:t>over 5 years</w:t>
      </w:r>
      <w:r w:rsidRPr="00765BFC">
        <w:t xml:space="preserve">. </w:t>
      </w:r>
    </w:p>
    <w:p w14:paraId="5B342760" w14:textId="4A38F30D" w:rsidR="006B33F5" w:rsidRPr="00765BFC" w:rsidRDefault="006B33F5" w:rsidP="00C53718">
      <w:pPr>
        <w:pStyle w:val="NormalBeforeBullet"/>
        <w:spacing w:before="240"/>
      </w:pPr>
      <w:r w:rsidRPr="00765BFC">
        <w:t xml:space="preserve">MSAC noted </w:t>
      </w:r>
      <w:r w:rsidR="00DA1314" w:rsidRPr="00765BFC">
        <w:t>that with an</w:t>
      </w:r>
      <w:r w:rsidRPr="00765BFC">
        <w:t xml:space="preserve"> eligible population</w:t>
      </w:r>
      <w:r w:rsidR="00DA1314" w:rsidRPr="00765BFC">
        <w:t xml:space="preserve"> </w:t>
      </w:r>
      <w:r w:rsidRPr="00765BFC">
        <w:t>aged 40-74 years, no reimbursement for AUSDRISK alone, and inclusion of the Aboriginal and Torres Strait Islander p</w:t>
      </w:r>
      <w:r w:rsidR="00FC119A" w:rsidRPr="00765BFC">
        <w:t xml:space="preserve">eople </w:t>
      </w:r>
      <w:r w:rsidRPr="00765BFC">
        <w:t xml:space="preserve">aged </w:t>
      </w:r>
      <w:r w:rsidRPr="00765BFC">
        <w:lastRenderedPageBreak/>
        <w:t>20</w:t>
      </w:r>
      <w:r w:rsidR="0079027A" w:rsidRPr="00765BFC">
        <w:noBreakHyphen/>
      </w:r>
      <w:r w:rsidRPr="00765BFC">
        <w:t>39 years (eligible for HbA1c without AUSDRISK)</w:t>
      </w:r>
      <w:r w:rsidR="00DA1314" w:rsidRPr="00765BFC">
        <w:t xml:space="preserve"> the</w:t>
      </w:r>
      <w:r w:rsidRPr="00765BFC">
        <w:t xml:space="preserve"> net cost to government </w:t>
      </w:r>
      <w:r w:rsidR="00DA1314" w:rsidRPr="00765BFC">
        <w:t xml:space="preserve">would reduce to </w:t>
      </w:r>
      <w:r w:rsidR="00D41D62" w:rsidRPr="00765BFC">
        <w:t>$0 to &lt; $10 million</w:t>
      </w:r>
      <w:r w:rsidR="00D41D62" w:rsidRPr="00765BFC" w:rsidDel="00D41D62">
        <w:t xml:space="preserve"> </w:t>
      </w:r>
      <w:r w:rsidRPr="00765BFC">
        <w:t xml:space="preserve">over 5 years. </w:t>
      </w:r>
    </w:p>
    <w:p w14:paraId="11E8440F" w14:textId="581FC2B6" w:rsidR="00D016EC" w:rsidRPr="00765BFC" w:rsidRDefault="00302B54" w:rsidP="005C0423">
      <w:pPr>
        <w:spacing w:before="240" w:after="240"/>
      </w:pPr>
      <w:bookmarkStart w:id="5" w:name="_Hlk90378267"/>
      <w:r w:rsidRPr="00765BFC">
        <w:t xml:space="preserve">After considering the available evidence presented, MSAC deferred providing advice on the comparative clinical and cost-effectiveness of pharmacy-based opportunistic screening for T2DM using AUSDRISK and HbA1c </w:t>
      </w:r>
      <w:r w:rsidR="00344F72" w:rsidRPr="00765BFC">
        <w:t>PoC</w:t>
      </w:r>
      <w:r w:rsidRPr="00765BFC">
        <w:t xml:space="preserve"> testing</w:t>
      </w:r>
      <w:r w:rsidR="006B6A04" w:rsidRPr="00765BFC">
        <w:t xml:space="preserve"> to seek updated information regarding the </w:t>
      </w:r>
      <w:r w:rsidR="0071348D" w:rsidRPr="00765BFC">
        <w:t xml:space="preserve">analytical </w:t>
      </w:r>
      <w:r w:rsidR="006B6A04" w:rsidRPr="00765BFC">
        <w:t xml:space="preserve">validity of HbA1c </w:t>
      </w:r>
      <w:r w:rsidR="00344F72" w:rsidRPr="00765BFC">
        <w:t>PoC</w:t>
      </w:r>
      <w:r w:rsidR="006B6A04" w:rsidRPr="00765BFC">
        <w:t xml:space="preserve"> testing</w:t>
      </w:r>
      <w:r w:rsidR="00997A03" w:rsidRPr="00765BFC">
        <w:t xml:space="preserve"> compared with laboratory-based tests</w:t>
      </w:r>
      <w:r w:rsidR="00580688" w:rsidRPr="00765BFC">
        <w:t xml:space="preserve">, a cost-consequence </w:t>
      </w:r>
      <w:r w:rsidR="00B6745C" w:rsidRPr="00765BFC">
        <w:t xml:space="preserve">economic </w:t>
      </w:r>
      <w:r w:rsidR="00580688" w:rsidRPr="00765BFC">
        <w:t>analysis</w:t>
      </w:r>
      <w:r w:rsidR="006B6A04" w:rsidRPr="00765BFC">
        <w:t xml:space="preserve"> and further financial analyses to inform its advice</w:t>
      </w:r>
      <w:r w:rsidRPr="00765BFC">
        <w:t xml:space="preserve">. </w:t>
      </w:r>
      <w:r w:rsidR="00740EDA" w:rsidRPr="00765BFC">
        <w:t xml:space="preserve">MSAC considered that although the PDST could not demonstrate the potential benefits of adding pharmacy-based screening to existing services, it provided some evidence that AUSDRISK followed by HbA1c </w:t>
      </w:r>
      <w:r w:rsidR="00344F72" w:rsidRPr="00765BFC">
        <w:t>PoC</w:t>
      </w:r>
      <w:r w:rsidR="00740EDA" w:rsidRPr="00765BFC">
        <w:t xml:space="preserve"> </w:t>
      </w:r>
      <w:r w:rsidR="001517DD" w:rsidRPr="00765BFC">
        <w:t>testing,</w:t>
      </w:r>
      <w:r w:rsidR="00740EDA" w:rsidRPr="00765BFC">
        <w:t xml:space="preserve"> and referral may lead to more people being diagnosed with T2DM and benefiting from treatment.</w:t>
      </w:r>
    </w:p>
    <w:p w14:paraId="56FA0075" w14:textId="21781FEE" w:rsidR="00912056" w:rsidRPr="00765BFC" w:rsidRDefault="00204CB5" w:rsidP="00912056">
      <w:r w:rsidRPr="00765BFC">
        <w:t xml:space="preserve">MSAC advised that if pharmacy-based opportunistic screening of T2DM was to be publicly funded, it should be targeted to people who are not currently accessing screening through GPs, particularly in underserved areas. </w:t>
      </w:r>
      <w:r w:rsidR="00912056" w:rsidRPr="00765BFC">
        <w:t>MSAC requested updated financial implications of programmatic funding which includes scenarios of targeted delivery of the service.</w:t>
      </w:r>
      <w:r w:rsidR="007B0110" w:rsidRPr="00765BFC">
        <w:t xml:space="preserve"> These scenarios may include different </w:t>
      </w:r>
      <w:r w:rsidR="00F30A3E" w:rsidRPr="00765BFC">
        <w:t>proposed</w:t>
      </w:r>
      <w:r w:rsidR="007B0110" w:rsidRPr="00765BFC">
        <w:t xml:space="preserve"> populations and different referral thresholds. </w:t>
      </w:r>
    </w:p>
    <w:p w14:paraId="365716B7" w14:textId="44DB1F5A" w:rsidR="00C66050" w:rsidRPr="00765BFC" w:rsidRDefault="00204CB5" w:rsidP="00302B54">
      <w:pPr>
        <w:spacing w:before="240"/>
      </w:pPr>
      <w:r w:rsidRPr="00765BFC">
        <w:t xml:space="preserve">MSAC considered that such a service should form a part of a comprehensive, coordinated and integrated system of primary care. MSAC advised that access to prior screening tests results by pharmacists and GPs </w:t>
      </w:r>
      <w:r w:rsidR="009131DA" w:rsidRPr="00765BFC">
        <w:t xml:space="preserve">was essential for the delivery of </w:t>
      </w:r>
      <w:r w:rsidRPr="00765BFC">
        <w:t xml:space="preserve">screening practices that are consistent with clinical guidelines. </w:t>
      </w:r>
      <w:r w:rsidR="009131DA" w:rsidRPr="00765BFC">
        <w:t xml:space="preserve">In this regard, </w:t>
      </w:r>
      <w:r w:rsidRPr="00765BFC">
        <w:t xml:space="preserve">MSAC considered that </w:t>
      </w:r>
      <w:r w:rsidR="009131DA" w:rsidRPr="00765BFC">
        <w:t xml:space="preserve">access to test results from pharmacy-based screening is essential </w:t>
      </w:r>
      <w:r w:rsidR="00985C5B" w:rsidRPr="00765BFC">
        <w:t xml:space="preserve">information </w:t>
      </w:r>
      <w:r w:rsidR="009131DA" w:rsidRPr="00765BFC">
        <w:t xml:space="preserve">for the </w:t>
      </w:r>
      <w:r w:rsidR="00985C5B" w:rsidRPr="00765BFC">
        <w:t xml:space="preserve">patient’s </w:t>
      </w:r>
      <w:r w:rsidRPr="00765BFC">
        <w:t xml:space="preserve">GPs. MSAC considered that </w:t>
      </w:r>
      <w:r w:rsidR="00985C5B" w:rsidRPr="00765BFC">
        <w:t xml:space="preserve">a pharmacy-based screening </w:t>
      </w:r>
      <w:r w:rsidRPr="00765BFC">
        <w:t xml:space="preserve">service could address an unmet clinical need if targeted to people not accessing existing services. MSAC considered that </w:t>
      </w:r>
      <w:r w:rsidR="00FC119A" w:rsidRPr="00765BFC">
        <w:t>a subsidised pharmacy-based T2DM service should</w:t>
      </w:r>
      <w:r w:rsidRPr="00765BFC">
        <w:t xml:space="preserve"> facilitate equitable access to care. MSAC emphasised the importance of pharmacy-based diabetes screening integrating with general practice and other primary care providers involved in diagnosing T2DM. </w:t>
      </w:r>
    </w:p>
    <w:p w14:paraId="1B8EF2E5" w14:textId="701E3A9D" w:rsidR="00204CB5" w:rsidRPr="00765BFC" w:rsidRDefault="00C66050" w:rsidP="00302B54">
      <w:pPr>
        <w:spacing w:before="240"/>
      </w:pPr>
      <w:r w:rsidRPr="00765BFC">
        <w:t xml:space="preserve">MSAC noted that no quality assurance measures were proposed in the ADAR. MSAC considered that a quality assurance program would be needed for implementation. </w:t>
      </w:r>
      <w:r w:rsidR="00FC119A" w:rsidRPr="00765BFC">
        <w:t xml:space="preserve">MSAC noted there may be difficulties in implementing this service </w:t>
      </w:r>
      <w:r w:rsidR="00985C5B" w:rsidRPr="00765BFC">
        <w:t xml:space="preserve">and the feasibility of uptake in different pharmacy practices would need to be assessed. </w:t>
      </w:r>
    </w:p>
    <w:bookmarkEnd w:id="5"/>
    <w:p w14:paraId="53FA4BDF" w14:textId="3CDCBB9D" w:rsidR="00B52FCF" w:rsidRPr="00765BFC" w:rsidRDefault="00065623" w:rsidP="00A7674C">
      <w:pPr>
        <w:pStyle w:val="Heading1"/>
        <w:numPr>
          <w:ilvl w:val="0"/>
          <w:numId w:val="13"/>
        </w:numPr>
        <w:spacing w:before="240" w:after="240"/>
        <w:ind w:hanging="720"/>
        <w:jc w:val="both"/>
        <w:rPr>
          <w:rFonts w:ascii="Arial" w:hAnsi="Arial" w:cs="Arial"/>
        </w:rPr>
      </w:pPr>
      <w:r w:rsidRPr="00765BFC">
        <w:rPr>
          <w:rFonts w:ascii="Arial" w:hAnsi="Arial" w:cs="Arial"/>
        </w:rPr>
        <w:t>Background</w:t>
      </w:r>
    </w:p>
    <w:p w14:paraId="4F003101" w14:textId="1CB3776D" w:rsidR="00AB4FE6" w:rsidRPr="00765BFC" w:rsidRDefault="00AB4FE6" w:rsidP="00A7674C">
      <w:pPr>
        <w:spacing w:before="240"/>
      </w:pPr>
      <w:bookmarkStart w:id="6" w:name="_Hlk69734494"/>
      <w:r w:rsidRPr="00765BFC">
        <w:t xml:space="preserve">The </w:t>
      </w:r>
      <w:hyperlink r:id="rId14" w:history="1">
        <w:r w:rsidRPr="00765BFC">
          <w:rPr>
            <w:rStyle w:val="Hyperlink"/>
          </w:rPr>
          <w:t>Sixth Community Pharmacy Agreement</w:t>
        </w:r>
      </w:hyperlink>
      <w:r w:rsidRPr="00765BFC">
        <w:t xml:space="preserve"> (6CPA) provided $50 million over the term to fund the </w:t>
      </w:r>
      <w:hyperlink r:id="rId15" w:history="1">
        <w:r w:rsidRPr="00765BFC">
          <w:rPr>
            <w:rStyle w:val="Hyperlink"/>
          </w:rPr>
          <w:t>Pharmacy Trial Program</w:t>
        </w:r>
      </w:hyperlink>
      <w:r w:rsidRPr="00765BFC">
        <w:t xml:space="preserve"> (PTP) to trial new and expanded community pharmacy programs, which sought to improve clinical outcomes for consumers and/or extend the role of pharmacists in the delivery of primary health care services.</w:t>
      </w:r>
    </w:p>
    <w:p w14:paraId="5564C303" w14:textId="15171A2E" w:rsidR="00AB4FE6" w:rsidRPr="00765BFC" w:rsidRDefault="00AB4FE6" w:rsidP="00A7674C">
      <w:pPr>
        <w:spacing w:before="240"/>
      </w:pPr>
      <w:r w:rsidRPr="00765BFC">
        <w:t xml:space="preserve">Once finalised, consistent with the 6CPA, the </w:t>
      </w:r>
      <w:bookmarkStart w:id="7" w:name="_Hlk90202668"/>
      <w:r w:rsidRPr="00765BFC">
        <w:t>outcomes of each PTP trial are to be evaluated by an independent health technology assessment body to determine the effectiveness and cost-effectiveness of the trial intervention and inform decisions about any broader rollout. A decision to fund any future programs would be a matter for Government.</w:t>
      </w:r>
      <w:bookmarkEnd w:id="7"/>
    </w:p>
    <w:p w14:paraId="7459EC91" w14:textId="7AF41D97" w:rsidR="005913F3" w:rsidRPr="00765BFC" w:rsidRDefault="00AB4FE6" w:rsidP="00C53718">
      <w:pPr>
        <w:spacing w:before="240"/>
      </w:pPr>
      <w:r w:rsidRPr="00765BFC">
        <w:t>The MSAC Executive considered the PDST at its January 2021 meeting. A summary of the key matters raised by the MSAC Executive and related issues are presented in</w:t>
      </w:r>
      <w:r w:rsidR="00954898">
        <w:t xml:space="preserve"> </w:t>
      </w:r>
      <w:r w:rsidR="00954898">
        <w:fldChar w:fldCharType="begin"/>
      </w:r>
      <w:r w:rsidR="00954898">
        <w:instrText xml:space="preserve"> REF _Ref97108272 \h </w:instrText>
      </w:r>
      <w:r w:rsidR="00954898">
        <w:fldChar w:fldCharType="separate"/>
      </w:r>
      <w:r w:rsidR="003F1F53" w:rsidRPr="00765BFC">
        <w:t xml:space="preserve">Table </w:t>
      </w:r>
      <w:r w:rsidR="003F1F53">
        <w:rPr>
          <w:noProof/>
        </w:rPr>
        <w:t>1</w:t>
      </w:r>
      <w:r w:rsidR="00954898">
        <w:fldChar w:fldCharType="end"/>
      </w:r>
      <w:r w:rsidRPr="00765BFC">
        <w:t>.</w:t>
      </w:r>
      <w:bookmarkStart w:id="8" w:name="_Ref69480768"/>
      <w:bookmarkStart w:id="9" w:name="_Hlk69734557"/>
      <w:bookmarkEnd w:id="6"/>
      <w:r w:rsidR="005913F3" w:rsidRPr="00765BFC">
        <w:br w:type="page"/>
      </w:r>
    </w:p>
    <w:p w14:paraId="55DCCD92" w14:textId="45BBD01D" w:rsidR="00AB4FE6" w:rsidRPr="00765BFC" w:rsidRDefault="00AB4FE6" w:rsidP="00AB4FE6">
      <w:pPr>
        <w:pStyle w:val="Caption"/>
      </w:pPr>
      <w:bookmarkStart w:id="10" w:name="_Ref97108272"/>
      <w:r w:rsidRPr="00765BFC">
        <w:lastRenderedPageBreak/>
        <w:t>Table</w:t>
      </w:r>
      <w:r w:rsidR="005D1507" w:rsidRPr="00765BFC">
        <w:t xml:space="preserve"> </w:t>
      </w:r>
      <w:r w:rsidRPr="00765BFC">
        <w:fldChar w:fldCharType="begin"/>
      </w:r>
      <w:r w:rsidRPr="00765BFC">
        <w:instrText>SEQ Table \* ARABIC</w:instrText>
      </w:r>
      <w:r w:rsidRPr="00765BFC">
        <w:fldChar w:fldCharType="separate"/>
      </w:r>
      <w:r w:rsidR="003F1F53">
        <w:rPr>
          <w:noProof/>
        </w:rPr>
        <w:t>1</w:t>
      </w:r>
      <w:r w:rsidRPr="00765BFC">
        <w:fldChar w:fldCharType="end"/>
      </w:r>
      <w:bookmarkEnd w:id="8"/>
      <w:bookmarkEnd w:id="10"/>
      <w:r w:rsidRPr="00765BFC">
        <w:t>: Summary of key matters of concern</w:t>
      </w:r>
    </w:p>
    <w:tbl>
      <w:tblPr>
        <w:tblStyle w:val="TableGrid2"/>
        <w:tblW w:w="5000" w:type="pct"/>
        <w:tblLook w:val="04A0" w:firstRow="1" w:lastRow="0" w:firstColumn="1" w:lastColumn="0" w:noHBand="0" w:noVBand="1"/>
        <w:tblDescription w:val="Summary of key matters of concern"/>
      </w:tblPr>
      <w:tblGrid>
        <w:gridCol w:w="1414"/>
        <w:gridCol w:w="3543"/>
        <w:gridCol w:w="4059"/>
      </w:tblGrid>
      <w:tr w:rsidR="00AB4FE6" w:rsidRPr="00765BFC" w14:paraId="12633D52" w14:textId="77777777" w:rsidTr="009F65BB">
        <w:trPr>
          <w:cnfStyle w:val="100000000000" w:firstRow="1" w:lastRow="0" w:firstColumn="0" w:lastColumn="0" w:oddVBand="0" w:evenVBand="0" w:oddHBand="0" w:evenHBand="0" w:firstRowFirstColumn="0" w:firstRowLastColumn="0" w:lastRowFirstColumn="0" w:lastRowLastColumn="0"/>
          <w:cantSplit/>
          <w:tblHeader/>
        </w:trPr>
        <w:tc>
          <w:tcPr>
            <w:tcW w:w="784" w:type="pct"/>
            <w:shd w:val="clear" w:color="auto" w:fill="auto"/>
          </w:tcPr>
          <w:p w14:paraId="12C7420B" w14:textId="77777777" w:rsidR="00AB4FE6" w:rsidRPr="00765BFC" w:rsidRDefault="00AB4FE6" w:rsidP="00AB4FE6">
            <w:pPr>
              <w:pStyle w:val="TableText0"/>
              <w:rPr>
                <w:b/>
                <w:bCs/>
              </w:rPr>
            </w:pPr>
            <w:bookmarkStart w:id="11" w:name="ColumnTitle_Table1"/>
            <w:bookmarkStart w:id="12" w:name="_Hlk68275590"/>
            <w:bookmarkEnd w:id="11"/>
            <w:r w:rsidRPr="00765BFC">
              <w:rPr>
                <w:b/>
                <w:bCs/>
              </w:rPr>
              <w:t>Component</w:t>
            </w:r>
          </w:p>
        </w:tc>
        <w:tc>
          <w:tcPr>
            <w:tcW w:w="1965" w:type="pct"/>
            <w:shd w:val="clear" w:color="auto" w:fill="auto"/>
          </w:tcPr>
          <w:p w14:paraId="013D57F9" w14:textId="77777777" w:rsidR="00AB4FE6" w:rsidRPr="00765BFC" w:rsidRDefault="00AB4FE6" w:rsidP="00AB4FE6">
            <w:pPr>
              <w:pStyle w:val="TableText0"/>
              <w:rPr>
                <w:b/>
                <w:bCs/>
              </w:rPr>
            </w:pPr>
            <w:r w:rsidRPr="00765BFC">
              <w:rPr>
                <w:b/>
                <w:bCs/>
              </w:rPr>
              <w:t>Matter of concern</w:t>
            </w:r>
          </w:p>
        </w:tc>
        <w:tc>
          <w:tcPr>
            <w:tcW w:w="2251" w:type="pct"/>
            <w:shd w:val="clear" w:color="auto" w:fill="auto"/>
          </w:tcPr>
          <w:p w14:paraId="296492DF" w14:textId="77777777" w:rsidR="00AB4FE6" w:rsidRPr="00765BFC" w:rsidRDefault="00AB4FE6" w:rsidP="00AB4FE6">
            <w:pPr>
              <w:pStyle w:val="TableText0"/>
              <w:rPr>
                <w:b/>
                <w:bCs/>
              </w:rPr>
            </w:pPr>
            <w:r w:rsidRPr="00765BFC">
              <w:rPr>
                <w:b/>
                <w:bCs/>
              </w:rPr>
              <w:t>How the current assessment report addresses it</w:t>
            </w:r>
          </w:p>
        </w:tc>
      </w:tr>
      <w:tr w:rsidR="00AB4FE6" w:rsidRPr="00765BFC" w14:paraId="080F20AA" w14:textId="77777777" w:rsidTr="009F65BB">
        <w:trPr>
          <w:cantSplit/>
        </w:trPr>
        <w:tc>
          <w:tcPr>
            <w:tcW w:w="784" w:type="pct"/>
          </w:tcPr>
          <w:p w14:paraId="04343CA3" w14:textId="77777777" w:rsidR="00AB4FE6" w:rsidRPr="00765BFC" w:rsidRDefault="00AB4FE6" w:rsidP="00AB4FE6">
            <w:pPr>
              <w:pStyle w:val="TableText0"/>
            </w:pPr>
            <w:r w:rsidRPr="00765BFC">
              <w:t>Comparison with usual care</w:t>
            </w:r>
          </w:p>
        </w:tc>
        <w:tc>
          <w:tcPr>
            <w:tcW w:w="1965" w:type="pct"/>
          </w:tcPr>
          <w:p w14:paraId="6306D9C5" w14:textId="77777777" w:rsidR="00AB4FE6" w:rsidRPr="00765BFC" w:rsidRDefault="00AB4FE6" w:rsidP="00AB4FE6">
            <w:pPr>
              <w:pStyle w:val="TableText0"/>
            </w:pPr>
            <w:r w:rsidRPr="00765BFC">
              <w:t>The PDST and economic evaluation do not compare community pharmacy screening with current services or alternative screening options. The MSAC Executive noted that this information is pertinent to MSAC’s decision making.</w:t>
            </w:r>
          </w:p>
        </w:tc>
        <w:tc>
          <w:tcPr>
            <w:tcW w:w="2251" w:type="pct"/>
          </w:tcPr>
          <w:p w14:paraId="18DD44A1" w14:textId="77777777" w:rsidR="00AB4FE6" w:rsidRPr="00765BFC" w:rsidRDefault="00AB4FE6" w:rsidP="00AB4FE6">
            <w:pPr>
              <w:pStyle w:val="TableText0"/>
            </w:pPr>
            <w:r w:rsidRPr="00765BFC">
              <w:t xml:space="preserve">Not addressed - no comparison with usual care presented. </w:t>
            </w:r>
          </w:p>
          <w:p w14:paraId="7B9E9F6A" w14:textId="77777777" w:rsidR="00AB4FE6" w:rsidRPr="00765BFC" w:rsidRDefault="00AB4FE6" w:rsidP="00AB4FE6">
            <w:pPr>
              <w:pStyle w:val="TableText0"/>
            </w:pPr>
          </w:p>
          <w:p w14:paraId="0F5697ED" w14:textId="77777777" w:rsidR="00AB4FE6" w:rsidRPr="00765BFC" w:rsidRDefault="00AB4FE6" w:rsidP="00AB4FE6">
            <w:pPr>
              <w:pStyle w:val="TableText0"/>
            </w:pPr>
            <w:r w:rsidRPr="00765BFC">
              <w:t>The commentary includes a revised base case comparing community pharmacy screening against usual care.</w:t>
            </w:r>
          </w:p>
        </w:tc>
      </w:tr>
      <w:tr w:rsidR="00AB4FE6" w:rsidRPr="00765BFC" w14:paraId="0719C716" w14:textId="77777777" w:rsidTr="009F65BB">
        <w:trPr>
          <w:cantSplit/>
        </w:trPr>
        <w:tc>
          <w:tcPr>
            <w:tcW w:w="784" w:type="pct"/>
          </w:tcPr>
          <w:p w14:paraId="4764CAC3" w14:textId="77777777" w:rsidR="00AB4FE6" w:rsidRPr="00765BFC" w:rsidRDefault="00AB4FE6" w:rsidP="00AB4FE6">
            <w:pPr>
              <w:pStyle w:val="TableText0"/>
            </w:pPr>
            <w:r w:rsidRPr="00765BFC">
              <w:t>Duplication with pathology services</w:t>
            </w:r>
          </w:p>
        </w:tc>
        <w:tc>
          <w:tcPr>
            <w:tcW w:w="1965" w:type="pct"/>
          </w:tcPr>
          <w:p w14:paraId="00C36CBE" w14:textId="77777777" w:rsidR="00AB4FE6" w:rsidRPr="00765BFC" w:rsidRDefault="00AB4FE6" w:rsidP="00AB4FE6">
            <w:pPr>
              <w:pStyle w:val="TableText0"/>
            </w:pPr>
            <w:r w:rsidRPr="00765BFC">
              <w:t>Double up in services as a diagnosis confirmation would be required through a pathology test. MSAC Executive also previously considered it reasonable to assume that between 60 – 90% of laboratory HbA1c tests would be coned out (</w:t>
            </w:r>
            <w:hyperlink r:id="rId16" w:history="1">
              <w:r w:rsidRPr="00765BFC">
                <w:rPr>
                  <w:rStyle w:val="Hyperlink"/>
                </w:rPr>
                <w:t>p3, 1431 PSD</w:t>
              </w:r>
            </w:hyperlink>
            <w:r w:rsidRPr="00765BFC">
              <w:t>)</w:t>
            </w:r>
          </w:p>
        </w:tc>
        <w:tc>
          <w:tcPr>
            <w:tcW w:w="2251" w:type="pct"/>
          </w:tcPr>
          <w:p w14:paraId="642F5697" w14:textId="77777777" w:rsidR="00AB4FE6" w:rsidRPr="00765BFC" w:rsidRDefault="00AB4FE6" w:rsidP="00AB4FE6">
            <w:pPr>
              <w:pStyle w:val="TableText0"/>
            </w:pPr>
            <w:r w:rsidRPr="00765BFC">
              <w:t xml:space="preserve">Not addressed. </w:t>
            </w:r>
          </w:p>
        </w:tc>
      </w:tr>
      <w:tr w:rsidR="00AB4FE6" w:rsidRPr="00765BFC" w14:paraId="562142E4" w14:textId="77777777" w:rsidTr="009F65BB">
        <w:trPr>
          <w:cantSplit/>
        </w:trPr>
        <w:tc>
          <w:tcPr>
            <w:tcW w:w="784" w:type="pct"/>
          </w:tcPr>
          <w:p w14:paraId="02F748F9" w14:textId="77777777" w:rsidR="00AB4FE6" w:rsidRPr="00765BFC" w:rsidRDefault="00AB4FE6" w:rsidP="00AB4FE6">
            <w:pPr>
              <w:pStyle w:val="TableText0"/>
            </w:pPr>
            <w:r w:rsidRPr="00765BFC">
              <w:t>Fee arrangement was not proposed</w:t>
            </w:r>
          </w:p>
        </w:tc>
        <w:tc>
          <w:tcPr>
            <w:tcW w:w="1965" w:type="pct"/>
          </w:tcPr>
          <w:p w14:paraId="63B731DA" w14:textId="77777777" w:rsidR="00AB4FE6" w:rsidRPr="00765BFC" w:rsidRDefault="00AB4FE6" w:rsidP="00AB4FE6">
            <w:pPr>
              <w:pStyle w:val="TableText0"/>
            </w:pPr>
            <w:r w:rsidRPr="00765BFC">
              <w:t>The PDST did not explicitly propose a fee arrangement</w:t>
            </w:r>
          </w:p>
        </w:tc>
        <w:tc>
          <w:tcPr>
            <w:tcW w:w="2251" w:type="pct"/>
          </w:tcPr>
          <w:p w14:paraId="06005749" w14:textId="4EE1EE1B" w:rsidR="00AB4FE6" w:rsidRPr="00765BFC" w:rsidRDefault="00AB4FE6" w:rsidP="00AB4FE6">
            <w:pPr>
              <w:pStyle w:val="TableText0"/>
            </w:pPr>
            <w:r w:rsidRPr="00765BFC">
              <w:t xml:space="preserve">The ADAR financial impact analysis proposes a screening fee per service of </w:t>
            </w:r>
            <w:r w:rsidR="00D41D62" w:rsidRPr="00765BFC">
              <w:rPr>
                <w:b/>
                <w:bCs/>
              </w:rPr>
              <w:t>$redacted</w:t>
            </w:r>
            <w:r w:rsidRPr="00765BFC">
              <w:t xml:space="preserve"> Which is a weighted average of </w:t>
            </w:r>
            <w:r w:rsidR="00D41D62" w:rsidRPr="00765BFC">
              <w:rPr>
                <w:b/>
                <w:bCs/>
              </w:rPr>
              <w:t>$redacted</w:t>
            </w:r>
            <w:r w:rsidR="00D41D62" w:rsidRPr="00765BFC" w:rsidDel="00D41D62">
              <w:t xml:space="preserve"> </w:t>
            </w:r>
            <w:r w:rsidRPr="00765BFC">
              <w:t xml:space="preserve">for administering AUSDRISK and </w:t>
            </w:r>
            <w:r w:rsidR="00D41D62" w:rsidRPr="00765BFC">
              <w:rPr>
                <w:b/>
                <w:bCs/>
              </w:rPr>
              <w:t>$redacted</w:t>
            </w:r>
            <w:r w:rsidR="00D41D62" w:rsidRPr="00765BFC" w:rsidDel="00D41D62">
              <w:t xml:space="preserve"> </w:t>
            </w:r>
            <w:r w:rsidRPr="00765BFC">
              <w:t>for administering both AUSDRISK and HbA1c PoC testing.</w:t>
            </w:r>
          </w:p>
        </w:tc>
      </w:tr>
      <w:tr w:rsidR="00AB4FE6" w:rsidRPr="00765BFC" w14:paraId="71DD1511" w14:textId="77777777" w:rsidTr="009F65BB">
        <w:trPr>
          <w:cantSplit/>
        </w:trPr>
        <w:tc>
          <w:tcPr>
            <w:tcW w:w="784" w:type="pct"/>
          </w:tcPr>
          <w:p w14:paraId="55100795" w14:textId="77777777" w:rsidR="00AB4FE6" w:rsidRPr="00765BFC" w:rsidRDefault="00AB4FE6" w:rsidP="00AB4FE6">
            <w:pPr>
              <w:pStyle w:val="TableText0"/>
            </w:pPr>
            <w:r w:rsidRPr="00765BFC">
              <w:t>HbA1c as a screening tool</w:t>
            </w:r>
          </w:p>
        </w:tc>
        <w:tc>
          <w:tcPr>
            <w:tcW w:w="1965" w:type="pct"/>
          </w:tcPr>
          <w:p w14:paraId="62FFC867" w14:textId="77777777" w:rsidR="00AB4FE6" w:rsidRPr="00765BFC" w:rsidRDefault="00AB4FE6" w:rsidP="00AB4FE6">
            <w:pPr>
              <w:pStyle w:val="TableText0"/>
            </w:pPr>
            <w:r w:rsidRPr="00765BFC">
              <w:t>MSAC did not support HbA1c PoC testing for diagnosis of T2DM in the context of medical practitioners (</w:t>
            </w:r>
            <w:hyperlink r:id="rId17" w:history="1">
              <w:r w:rsidRPr="00765BFC">
                <w:rPr>
                  <w:rStyle w:val="Hyperlink"/>
                </w:rPr>
                <w:t>p1, 1431 PSD</w:t>
              </w:r>
            </w:hyperlink>
            <w:r w:rsidRPr="00765BFC">
              <w:t xml:space="preserve">). Based on that precedent, HbA1c PoC testing may not be appropriate as a screening tool. </w:t>
            </w:r>
          </w:p>
        </w:tc>
        <w:tc>
          <w:tcPr>
            <w:tcW w:w="2251" w:type="pct"/>
          </w:tcPr>
          <w:p w14:paraId="09B7F921" w14:textId="77777777" w:rsidR="00AB4FE6" w:rsidRPr="00765BFC" w:rsidRDefault="00AB4FE6" w:rsidP="00AB4FE6">
            <w:pPr>
              <w:pStyle w:val="TableText0"/>
            </w:pPr>
            <w:r w:rsidRPr="00765BFC">
              <w:t>Not addressed.</w:t>
            </w:r>
          </w:p>
        </w:tc>
      </w:tr>
      <w:tr w:rsidR="00AB4FE6" w:rsidRPr="00765BFC" w14:paraId="3D2D0C10" w14:textId="77777777" w:rsidTr="009F65BB">
        <w:trPr>
          <w:cantSplit/>
        </w:trPr>
        <w:tc>
          <w:tcPr>
            <w:tcW w:w="784" w:type="pct"/>
          </w:tcPr>
          <w:p w14:paraId="497E2237" w14:textId="77777777" w:rsidR="00AB4FE6" w:rsidRPr="00765BFC" w:rsidRDefault="00AB4FE6" w:rsidP="00AB4FE6">
            <w:pPr>
              <w:pStyle w:val="TableText0"/>
            </w:pPr>
            <w:r w:rsidRPr="00765BFC">
              <w:t>Negative mean bias of HbA1c PoC testing</w:t>
            </w:r>
          </w:p>
        </w:tc>
        <w:tc>
          <w:tcPr>
            <w:tcW w:w="1965" w:type="pct"/>
          </w:tcPr>
          <w:p w14:paraId="06F36755" w14:textId="77777777" w:rsidR="00AB4FE6" w:rsidRPr="00765BFC" w:rsidRDefault="00AB4FE6" w:rsidP="00AB4FE6">
            <w:pPr>
              <w:pStyle w:val="TableText0"/>
            </w:pPr>
            <w:r w:rsidRPr="00765BFC">
              <w:t>In their consideration of HbA1c PoC testing for T2DM, MSAC was particularly concerned that there may be evidence of a negative assay bias suggesting that the PoC test result is more likely to be less than the laboratory result, which would underdiagnose diabetes (</w:t>
            </w:r>
            <w:hyperlink r:id="rId18" w:history="1">
              <w:r w:rsidRPr="00765BFC">
                <w:rPr>
                  <w:rStyle w:val="Hyperlink"/>
                </w:rPr>
                <w:t>p2 1431 PSD</w:t>
              </w:r>
            </w:hyperlink>
            <w:r w:rsidRPr="00765BFC">
              <w:t>)</w:t>
            </w:r>
          </w:p>
        </w:tc>
        <w:tc>
          <w:tcPr>
            <w:tcW w:w="2251" w:type="pct"/>
          </w:tcPr>
          <w:p w14:paraId="42CFE911" w14:textId="77777777" w:rsidR="00AB4FE6" w:rsidRPr="00765BFC" w:rsidRDefault="00AB4FE6" w:rsidP="00AB4FE6">
            <w:pPr>
              <w:pStyle w:val="TableText0"/>
            </w:pPr>
            <w:r w:rsidRPr="00765BFC">
              <w:t>Not addressed.</w:t>
            </w:r>
          </w:p>
        </w:tc>
      </w:tr>
      <w:tr w:rsidR="00AB4FE6" w:rsidRPr="00765BFC" w14:paraId="50D4B047" w14:textId="77777777" w:rsidTr="009F65BB">
        <w:trPr>
          <w:cantSplit/>
        </w:trPr>
        <w:tc>
          <w:tcPr>
            <w:tcW w:w="784" w:type="pct"/>
          </w:tcPr>
          <w:p w14:paraId="0434A852" w14:textId="77777777" w:rsidR="00AB4FE6" w:rsidRPr="00765BFC" w:rsidRDefault="00AB4FE6" w:rsidP="00AB4FE6">
            <w:pPr>
              <w:pStyle w:val="TableText0"/>
            </w:pPr>
            <w:r w:rsidRPr="00765BFC">
              <w:t xml:space="preserve">HbA1c threshold </w:t>
            </w:r>
          </w:p>
        </w:tc>
        <w:tc>
          <w:tcPr>
            <w:tcW w:w="1965" w:type="pct"/>
          </w:tcPr>
          <w:p w14:paraId="7329F17B" w14:textId="77777777" w:rsidR="00AB4FE6" w:rsidRPr="00765BFC" w:rsidRDefault="00AB4FE6" w:rsidP="00AB4FE6">
            <w:pPr>
              <w:pStyle w:val="TableText0"/>
            </w:pPr>
            <w:r w:rsidRPr="00765BFC">
              <w:t>Full HTA should include base case economic analysis and its sensitivity to the threshold of HbA1c used</w:t>
            </w:r>
          </w:p>
        </w:tc>
        <w:tc>
          <w:tcPr>
            <w:tcW w:w="2251" w:type="pct"/>
          </w:tcPr>
          <w:p w14:paraId="2B21F585" w14:textId="77777777" w:rsidR="00AB4FE6" w:rsidRPr="00765BFC" w:rsidRDefault="00AB4FE6" w:rsidP="00AB4FE6">
            <w:pPr>
              <w:pStyle w:val="TableText0"/>
            </w:pPr>
            <w:r w:rsidRPr="00765BFC">
              <w:t xml:space="preserve">Somewhat addressed. The ADAR within-trial economic evaluation contains a univariate sensitivity analysis exploring the impact of adopting a HbA1c cut-off ≥6.0%. No corresponding sensitivity analysis was presented for the modelled economic evaluation. </w:t>
            </w:r>
          </w:p>
        </w:tc>
      </w:tr>
      <w:tr w:rsidR="00AB4FE6" w:rsidRPr="00765BFC" w14:paraId="36E9F9DF" w14:textId="77777777" w:rsidTr="009F65BB">
        <w:trPr>
          <w:cantSplit/>
        </w:trPr>
        <w:tc>
          <w:tcPr>
            <w:tcW w:w="784" w:type="pct"/>
          </w:tcPr>
          <w:p w14:paraId="0A7B8025" w14:textId="77777777" w:rsidR="00AB4FE6" w:rsidRPr="00765BFC" w:rsidRDefault="00AB4FE6" w:rsidP="00AB4FE6">
            <w:pPr>
              <w:pStyle w:val="TableText0"/>
            </w:pPr>
            <w:r w:rsidRPr="00765BFC">
              <w:t xml:space="preserve">Financial estimates </w:t>
            </w:r>
          </w:p>
        </w:tc>
        <w:tc>
          <w:tcPr>
            <w:tcW w:w="1965" w:type="pct"/>
          </w:tcPr>
          <w:p w14:paraId="3EEFB195" w14:textId="77777777" w:rsidR="00AB4FE6" w:rsidRPr="00765BFC" w:rsidRDefault="00AB4FE6" w:rsidP="00AB4FE6">
            <w:pPr>
              <w:pStyle w:val="TableText0"/>
            </w:pPr>
            <w:r w:rsidRPr="00765BFC">
              <w:t>Total cost to Government was not presented</w:t>
            </w:r>
          </w:p>
        </w:tc>
        <w:tc>
          <w:tcPr>
            <w:tcW w:w="2251" w:type="pct"/>
          </w:tcPr>
          <w:p w14:paraId="0C7C6611" w14:textId="77777777" w:rsidR="00AB4FE6" w:rsidRPr="00765BFC" w:rsidRDefault="00AB4FE6" w:rsidP="00AB4FE6">
            <w:pPr>
              <w:pStyle w:val="TableText0"/>
            </w:pPr>
            <w:r w:rsidRPr="00765BFC">
              <w:t xml:space="preserve">Partially addressed. </w:t>
            </w:r>
          </w:p>
          <w:p w14:paraId="1B6451DA" w14:textId="77777777" w:rsidR="00AB4FE6" w:rsidRPr="00765BFC" w:rsidRDefault="00AB4FE6" w:rsidP="00AB4FE6">
            <w:pPr>
              <w:pStyle w:val="TableText0"/>
            </w:pPr>
          </w:p>
          <w:p w14:paraId="72A4CA18" w14:textId="77777777" w:rsidR="00AB4FE6" w:rsidRPr="00765BFC" w:rsidRDefault="00AB4FE6" w:rsidP="00AB4FE6">
            <w:pPr>
              <w:pStyle w:val="TableText0"/>
            </w:pPr>
            <w:r w:rsidRPr="00765BFC">
              <w:t>Additional costs of treatment related to newly diagnosed cases not considered. Unlike the modelled economic evaluation, the financial impact analysis assumes costs savings of fewer diabetes related complications will occur more than 5 years in the future.</w:t>
            </w:r>
          </w:p>
        </w:tc>
      </w:tr>
    </w:tbl>
    <w:p w14:paraId="130178DB" w14:textId="66B1F269" w:rsidR="00AB4FE6" w:rsidRPr="00765BFC" w:rsidRDefault="00AB4FE6" w:rsidP="00AB4FE6">
      <w:pPr>
        <w:pStyle w:val="Tablecaption"/>
      </w:pPr>
      <w:bookmarkStart w:id="13" w:name="_Hlk68275617"/>
      <w:bookmarkEnd w:id="12"/>
      <w:r w:rsidRPr="00765BFC">
        <w:t>Source: Table 1, p7 of the commentary</w:t>
      </w:r>
    </w:p>
    <w:p w14:paraId="7C6994E9" w14:textId="647EBD08" w:rsidR="00B411FE" w:rsidRPr="00765BFC" w:rsidRDefault="00AB4FE6" w:rsidP="00A7674C">
      <w:pPr>
        <w:pStyle w:val="Tablecaption"/>
      </w:pPr>
      <w:r w:rsidRPr="00765BFC">
        <w:t xml:space="preserve">Abbreviations: MSAC - Medical Services Advisory Committee; PoC – point of care; PDST-Pharmacy Diabetes Screening Trial; PSD - Public Summary Document; T2DM – type 2 diabetes mellitus </w:t>
      </w:r>
      <w:bookmarkEnd w:id="9"/>
      <w:bookmarkEnd w:id="13"/>
    </w:p>
    <w:p w14:paraId="4CB4FE7F" w14:textId="3DC608D6" w:rsidR="00F7484F" w:rsidRPr="00765BFC" w:rsidRDefault="00065623" w:rsidP="00A7674C">
      <w:pPr>
        <w:pStyle w:val="Heading1"/>
        <w:numPr>
          <w:ilvl w:val="0"/>
          <w:numId w:val="13"/>
        </w:numPr>
        <w:spacing w:before="240" w:after="240"/>
        <w:ind w:hanging="720"/>
        <w:jc w:val="both"/>
        <w:rPr>
          <w:rFonts w:ascii="Arial" w:hAnsi="Arial" w:cs="Arial"/>
        </w:rPr>
      </w:pPr>
      <w:r w:rsidRPr="00765BFC">
        <w:rPr>
          <w:rFonts w:ascii="Arial" w:hAnsi="Arial" w:cs="Arial"/>
        </w:rPr>
        <w:t>Prerequisites to implementation of any funding advice</w:t>
      </w:r>
    </w:p>
    <w:p w14:paraId="7763623E" w14:textId="1B5660C0" w:rsidR="00AB4FE6" w:rsidRPr="00765BFC" w:rsidRDefault="00AB4FE6" w:rsidP="00A7674C">
      <w:pPr>
        <w:spacing w:before="240"/>
        <w:rPr>
          <w:i/>
          <w:iCs/>
        </w:rPr>
      </w:pPr>
      <w:r w:rsidRPr="00765BFC">
        <w:t xml:space="preserve">The ADAR states that a formal training and assessment process would need to be implemented to ensure that pharmacists undertaking a remunerated screening service can demonstrate the requisite competencies to deliver the service at an appropriate standard. </w:t>
      </w:r>
      <w:r w:rsidRPr="00765BFC">
        <w:lastRenderedPageBreak/>
        <w:t>Similarly, the ADAR recognises that quality assurance processes be required for participating pharmacies to ensure effective uptake and consistent service delivery.</w:t>
      </w:r>
      <w:r w:rsidRPr="00765BFC">
        <w:rPr>
          <w:i/>
          <w:iCs/>
        </w:rPr>
        <w:t xml:space="preserve"> </w:t>
      </w:r>
    </w:p>
    <w:p w14:paraId="3ABCEE04" w14:textId="77777777" w:rsidR="00AB4FE6" w:rsidRPr="00765BFC" w:rsidRDefault="00AB4FE6" w:rsidP="00A7674C">
      <w:pPr>
        <w:spacing w:before="240"/>
      </w:pPr>
      <w:r w:rsidRPr="00765BFC">
        <w:t>The exact nature of the quality assurance system is not documented in the ADAR.</w:t>
      </w:r>
    </w:p>
    <w:p w14:paraId="7D03F547" w14:textId="3DA508D5" w:rsidR="00AB4FE6" w:rsidRPr="00765BFC" w:rsidRDefault="00AB4FE6" w:rsidP="00AB4FE6">
      <w:r w:rsidRPr="00765BFC">
        <w:t xml:space="preserve">Pathology accreditation standards are applicable for pathology laboratories seeking accreditation in order to be able to provide MBS pathology services. Community pharmacies that perform </w:t>
      </w:r>
      <w:r w:rsidR="00344F72" w:rsidRPr="00765BFC">
        <w:t>PoC</w:t>
      </w:r>
      <w:r w:rsidRPr="00765BFC">
        <w:t xml:space="preserve"> testing fall outside the scope of the proposed NPAAC Requirements for Point of Care Testing (First Edition 2015). However, the commentary considered the Requirements would provide guidance on good practice for the performance of </w:t>
      </w:r>
      <w:r w:rsidR="00344F72" w:rsidRPr="00765BFC">
        <w:t>PoC</w:t>
      </w:r>
      <w:r w:rsidRPr="00765BFC">
        <w:t xml:space="preserve"> testing in other health care settings. </w:t>
      </w:r>
    </w:p>
    <w:p w14:paraId="1BE59F3A" w14:textId="51F8B2B5" w:rsidR="00AB4FE6" w:rsidRPr="00765BFC" w:rsidRDefault="00AB4FE6" w:rsidP="00F2505E">
      <w:pPr>
        <w:spacing w:before="240"/>
        <w:rPr>
          <w:iCs/>
        </w:rPr>
      </w:pPr>
      <w:r w:rsidRPr="00765BFC">
        <w:rPr>
          <w:iCs/>
        </w:rPr>
        <w:t xml:space="preserve">MBS item </w:t>
      </w:r>
      <w:r w:rsidR="00D4570C" w:rsidRPr="00765BFC">
        <w:rPr>
          <w:iCs/>
        </w:rPr>
        <w:t>7</w:t>
      </w:r>
      <w:r w:rsidRPr="00765BFC">
        <w:rPr>
          <w:iCs/>
        </w:rPr>
        <w:t xml:space="preserve">3893 for </w:t>
      </w:r>
      <w:r w:rsidR="00344F72" w:rsidRPr="00765BFC">
        <w:rPr>
          <w:iCs/>
        </w:rPr>
        <w:t>PoC</w:t>
      </w:r>
      <w:r w:rsidR="00481E75" w:rsidRPr="00765BFC">
        <w:rPr>
          <w:iCs/>
        </w:rPr>
        <w:t xml:space="preserve"> </w:t>
      </w:r>
      <w:r w:rsidRPr="00765BFC">
        <w:rPr>
          <w:iCs/>
        </w:rPr>
        <w:t xml:space="preserve">HbA1c testing for diagnosis of diabetes requires that the practitioner or the organisation for which the practitioner works is participating in the Quality Assurance in Aboriginal Medical Services (QAAMS) Program. </w:t>
      </w:r>
    </w:p>
    <w:p w14:paraId="676EBDBE" w14:textId="30FBA579" w:rsidR="00481E75" w:rsidRPr="00765BFC" w:rsidRDefault="00481E75" w:rsidP="00F2505E">
      <w:pPr>
        <w:spacing w:before="240"/>
        <w:rPr>
          <w:iCs/>
        </w:rPr>
      </w:pPr>
      <w:r w:rsidRPr="00765BFC">
        <w:rPr>
          <w:iCs/>
        </w:rPr>
        <w:t xml:space="preserve">The 1 November 2021 MBS listing of </w:t>
      </w:r>
      <w:r w:rsidR="00344F72" w:rsidRPr="00765BFC">
        <w:rPr>
          <w:iCs/>
        </w:rPr>
        <w:t>PoC</w:t>
      </w:r>
      <w:r w:rsidRPr="00765BFC">
        <w:rPr>
          <w:iCs/>
        </w:rPr>
        <w:t xml:space="preserve"> HbA1c testing for the monitoring of established diabetes must be performed</w:t>
      </w:r>
      <w:r w:rsidR="009650DE" w:rsidRPr="00765BFC">
        <w:rPr>
          <w:iCs/>
        </w:rPr>
        <w:t>:</w:t>
      </w:r>
    </w:p>
    <w:p w14:paraId="46CA2927" w14:textId="1E25791D" w:rsidR="00481E75" w:rsidRPr="00765BFC" w:rsidRDefault="00481E75" w:rsidP="00481E75">
      <w:pPr>
        <w:pStyle w:val="ListParagraph"/>
        <w:numPr>
          <w:ilvl w:val="0"/>
          <w:numId w:val="31"/>
        </w:numPr>
        <w:rPr>
          <w:iCs/>
        </w:rPr>
      </w:pPr>
      <w:r w:rsidRPr="00765BFC">
        <w:rPr>
          <w:iCs/>
        </w:rPr>
        <w:t xml:space="preserve">by or on behalf of a medical practitioner who works in a general practice that is accredited against the point of care testing accreditation module under the National General Practice Accreditation Scheme; and </w:t>
      </w:r>
    </w:p>
    <w:p w14:paraId="33D0131A" w14:textId="229EF7B4" w:rsidR="00BB26AB" w:rsidRPr="00765BFC" w:rsidRDefault="00481E75" w:rsidP="00B411FE">
      <w:pPr>
        <w:pStyle w:val="ListParagraph"/>
        <w:numPr>
          <w:ilvl w:val="0"/>
          <w:numId w:val="31"/>
        </w:numPr>
        <w:rPr>
          <w:iCs/>
        </w:rPr>
      </w:pPr>
      <w:r w:rsidRPr="00765BFC">
        <w:rPr>
          <w:iCs/>
        </w:rPr>
        <w:t xml:space="preserve">using a method and instrument certified by the National Glycohemoglobin Standardization Program (NGSP), if the instrument has a total coefficient variation less than 3.0% at 48 mmol/mol (6.5%). </w:t>
      </w:r>
    </w:p>
    <w:p w14:paraId="36E07551" w14:textId="36CC5330" w:rsidR="008A6C0C" w:rsidRPr="00765BFC" w:rsidRDefault="00065623" w:rsidP="00F2505E">
      <w:pPr>
        <w:pStyle w:val="Heading1"/>
        <w:numPr>
          <w:ilvl w:val="0"/>
          <w:numId w:val="13"/>
        </w:numPr>
        <w:spacing w:before="240" w:after="240"/>
        <w:ind w:hanging="720"/>
        <w:jc w:val="both"/>
        <w:rPr>
          <w:rFonts w:ascii="Arial" w:hAnsi="Arial" w:cs="Arial"/>
        </w:rPr>
      </w:pPr>
      <w:r w:rsidRPr="00765BFC">
        <w:rPr>
          <w:rFonts w:ascii="Arial" w:hAnsi="Arial" w:cs="Arial"/>
        </w:rPr>
        <w:t>Proposal for public funding</w:t>
      </w:r>
    </w:p>
    <w:p w14:paraId="7DE9CFBB" w14:textId="29EA6D21" w:rsidR="006B2EE1" w:rsidRPr="00765BFC" w:rsidRDefault="00AB4FE6" w:rsidP="00A7674C">
      <w:pPr>
        <w:spacing w:before="240"/>
      </w:pPr>
      <w:r w:rsidRPr="00765BFC">
        <w:t>The ADAR did not present an explicit fee proposal.</w:t>
      </w:r>
      <w:r w:rsidR="00706B07" w:rsidRPr="00765BFC">
        <w:t xml:space="preserve"> </w:t>
      </w:r>
      <w:r w:rsidR="006B2EE1" w:rsidRPr="00765BFC">
        <w:t xml:space="preserve">The pre-ESC response clarified that the fee proposal was </w:t>
      </w:r>
      <w:r w:rsidR="00BC63E8" w:rsidRPr="00765BFC">
        <w:rPr>
          <w:b/>
        </w:rPr>
        <w:t>$redacted</w:t>
      </w:r>
      <w:r w:rsidR="00E25A45" w:rsidRPr="00765BFC" w:rsidDel="00E25A45">
        <w:t xml:space="preserve"> </w:t>
      </w:r>
      <w:r w:rsidR="006B2EE1" w:rsidRPr="00765BFC">
        <w:t xml:space="preserve">for AUSDRISK alone and </w:t>
      </w:r>
      <w:r w:rsidR="00BC63E8" w:rsidRPr="00765BFC">
        <w:rPr>
          <w:b/>
        </w:rPr>
        <w:t>$redacted</w:t>
      </w:r>
      <w:r w:rsidR="00E25A45" w:rsidRPr="00765BFC" w:rsidDel="00E25A45">
        <w:t xml:space="preserve"> </w:t>
      </w:r>
      <w:r w:rsidR="006B2EE1" w:rsidRPr="00765BFC">
        <w:t xml:space="preserve">for AUSDRISK and </w:t>
      </w:r>
      <w:r w:rsidR="00344F72" w:rsidRPr="00765BFC">
        <w:t>PoC</w:t>
      </w:r>
      <w:r w:rsidR="006B2EE1" w:rsidRPr="00765BFC">
        <w:t xml:space="preserve"> HbA1c testing. However, the pre-ESC response fee per occasion of service would need to be reconsidered in the event capital expenditure cannot be considered for these devices.</w:t>
      </w:r>
      <w:r w:rsidR="00706B07" w:rsidRPr="00765BFC">
        <w:t xml:space="preserve"> This was consistent with the screening service fees in the financial estimates. The modelled economic evaluation did not use the same cost of community pharmacy screening as the financial impact analysis.</w:t>
      </w:r>
    </w:p>
    <w:p w14:paraId="6120F03F" w14:textId="78899497" w:rsidR="00AB0901" w:rsidRPr="00765BFC" w:rsidRDefault="00AB0901" w:rsidP="00A510A6">
      <w:pPr>
        <w:spacing w:before="240"/>
      </w:pPr>
      <w:r w:rsidRPr="00765BFC">
        <w:fldChar w:fldCharType="begin"/>
      </w:r>
      <w:r w:rsidRPr="00765BFC">
        <w:instrText xml:space="preserve"> REF _Ref80353256 \h  \* MERGEFORMAT </w:instrText>
      </w:r>
      <w:r w:rsidRPr="00765BFC">
        <w:fldChar w:fldCharType="separate"/>
      </w:r>
      <w:r w:rsidR="003F1F53" w:rsidRPr="00765BFC">
        <w:t xml:space="preserve">Table </w:t>
      </w:r>
      <w:r w:rsidR="003F1F53" w:rsidRPr="003F1F53">
        <w:rPr>
          <w:noProof/>
        </w:rPr>
        <w:t>2</w:t>
      </w:r>
      <w:r w:rsidRPr="00765BFC">
        <w:fldChar w:fldCharType="end"/>
      </w:r>
      <w:r w:rsidRPr="00765BFC">
        <w:t xml:space="preserve"> presents the MBS fees for potentially comparable pathology and consultation items. MSAC may wish to advise on the appropriate reimbursed fee for the proposed intervention. </w:t>
      </w:r>
    </w:p>
    <w:p w14:paraId="47AD8657" w14:textId="2B8E58BC" w:rsidR="00AB0901" w:rsidRPr="00765BFC" w:rsidRDefault="00AB0901" w:rsidP="00A510A6">
      <w:pPr>
        <w:pStyle w:val="Caption"/>
        <w:spacing w:before="240"/>
        <w:rPr>
          <w:iCs w:val="0"/>
        </w:rPr>
      </w:pPr>
      <w:bookmarkStart w:id="14" w:name="_Ref80353256"/>
      <w:r w:rsidRPr="00765BFC">
        <w:rPr>
          <w:iCs w:val="0"/>
        </w:rPr>
        <w:t xml:space="preserve">Table </w:t>
      </w:r>
      <w:r w:rsidRPr="00765BFC">
        <w:rPr>
          <w:iCs w:val="0"/>
        </w:rPr>
        <w:fldChar w:fldCharType="begin"/>
      </w:r>
      <w:r w:rsidRPr="00765BFC">
        <w:rPr>
          <w:iCs w:val="0"/>
        </w:rPr>
        <w:instrText xml:space="preserve"> SEQ Table \* ARABIC </w:instrText>
      </w:r>
      <w:r w:rsidRPr="00765BFC">
        <w:rPr>
          <w:iCs w:val="0"/>
        </w:rPr>
        <w:fldChar w:fldCharType="separate"/>
      </w:r>
      <w:r w:rsidR="003F1F53">
        <w:rPr>
          <w:iCs w:val="0"/>
          <w:noProof/>
        </w:rPr>
        <w:t>2</w:t>
      </w:r>
      <w:r w:rsidRPr="00765BFC">
        <w:rPr>
          <w:iCs w:val="0"/>
          <w:noProof/>
        </w:rPr>
        <w:fldChar w:fldCharType="end"/>
      </w:r>
      <w:bookmarkEnd w:id="14"/>
      <w:r w:rsidRPr="00765BFC">
        <w:rPr>
          <w:iCs w:val="0"/>
          <w:noProof/>
        </w:rPr>
        <w:t>:</w:t>
      </w:r>
      <w:r w:rsidRPr="00765BFC">
        <w:rPr>
          <w:iCs w:val="0"/>
        </w:rPr>
        <w:t xml:space="preserve"> MBS fees for relevant pathology and consultation items</w:t>
      </w:r>
    </w:p>
    <w:tbl>
      <w:tblPr>
        <w:tblStyle w:val="TableGrid"/>
        <w:tblW w:w="0" w:type="auto"/>
        <w:tblLook w:val="04A0" w:firstRow="1" w:lastRow="0" w:firstColumn="1" w:lastColumn="0" w:noHBand="0" w:noVBand="1"/>
      </w:tblPr>
      <w:tblGrid>
        <w:gridCol w:w="988"/>
        <w:gridCol w:w="6095"/>
        <w:gridCol w:w="1933"/>
      </w:tblGrid>
      <w:tr w:rsidR="00AB0901" w:rsidRPr="00765BFC" w14:paraId="18F8BCBF" w14:textId="77777777" w:rsidTr="00AB0901">
        <w:trPr>
          <w:cantSplit/>
          <w:tblHeader/>
        </w:trPr>
        <w:tc>
          <w:tcPr>
            <w:tcW w:w="988" w:type="dxa"/>
          </w:tcPr>
          <w:p w14:paraId="67078F32" w14:textId="77777777" w:rsidR="00AB0901" w:rsidRPr="00765BFC" w:rsidRDefault="00AB0901" w:rsidP="00AB0901">
            <w:pPr>
              <w:pStyle w:val="Tabletext"/>
              <w:rPr>
                <w:b/>
                <w:bCs/>
              </w:rPr>
            </w:pPr>
            <w:r w:rsidRPr="00765BFC">
              <w:rPr>
                <w:b/>
                <w:bCs/>
              </w:rPr>
              <w:t>MBS item</w:t>
            </w:r>
          </w:p>
        </w:tc>
        <w:tc>
          <w:tcPr>
            <w:tcW w:w="6095" w:type="dxa"/>
          </w:tcPr>
          <w:p w14:paraId="280D57F8" w14:textId="77777777" w:rsidR="00AB0901" w:rsidRPr="00765BFC" w:rsidRDefault="00AB0901" w:rsidP="00AB0901">
            <w:pPr>
              <w:pStyle w:val="Tabletext"/>
              <w:rPr>
                <w:b/>
                <w:bCs/>
              </w:rPr>
            </w:pPr>
            <w:r w:rsidRPr="00765BFC">
              <w:rPr>
                <w:b/>
                <w:bCs/>
              </w:rPr>
              <w:t>Descriptor (abridged)</w:t>
            </w:r>
          </w:p>
        </w:tc>
        <w:tc>
          <w:tcPr>
            <w:tcW w:w="1933" w:type="dxa"/>
          </w:tcPr>
          <w:p w14:paraId="22F480AA" w14:textId="77777777" w:rsidR="00AB0901" w:rsidRPr="00765BFC" w:rsidRDefault="00AB0901" w:rsidP="00AB0901">
            <w:pPr>
              <w:pStyle w:val="Tabletext"/>
              <w:rPr>
                <w:b/>
                <w:bCs/>
                <w:vertAlign w:val="superscript"/>
              </w:rPr>
            </w:pPr>
            <w:r w:rsidRPr="00765BFC">
              <w:rPr>
                <w:b/>
                <w:bCs/>
              </w:rPr>
              <w:t xml:space="preserve">Fee and benefit </w:t>
            </w:r>
            <w:r w:rsidRPr="00765BFC">
              <w:rPr>
                <w:b/>
                <w:bCs/>
                <w:vertAlign w:val="superscript"/>
              </w:rPr>
              <w:t>a</w:t>
            </w:r>
          </w:p>
        </w:tc>
      </w:tr>
      <w:tr w:rsidR="00AB0901" w:rsidRPr="00765BFC" w14:paraId="1FAD7C5A" w14:textId="77777777" w:rsidTr="009F65BB">
        <w:tc>
          <w:tcPr>
            <w:tcW w:w="9016" w:type="dxa"/>
            <w:gridSpan w:val="3"/>
          </w:tcPr>
          <w:p w14:paraId="196DADB3" w14:textId="77777777" w:rsidR="00AB0901" w:rsidRPr="00765BFC" w:rsidRDefault="00AB0901" w:rsidP="00AB0901">
            <w:pPr>
              <w:pStyle w:val="Tabletext"/>
            </w:pPr>
            <w:r w:rsidRPr="00765BFC">
              <w:t>Pathology testing items</w:t>
            </w:r>
          </w:p>
        </w:tc>
      </w:tr>
      <w:tr w:rsidR="00AB0901" w:rsidRPr="00765BFC" w14:paraId="0F78BA6A" w14:textId="77777777" w:rsidTr="009F65BB">
        <w:tc>
          <w:tcPr>
            <w:tcW w:w="988" w:type="dxa"/>
          </w:tcPr>
          <w:p w14:paraId="5D8857BE" w14:textId="77777777" w:rsidR="00AB0901" w:rsidRPr="00765BFC" w:rsidRDefault="00AB0901" w:rsidP="00AB0901">
            <w:pPr>
              <w:pStyle w:val="Tabletext"/>
            </w:pPr>
            <w:r w:rsidRPr="00765BFC">
              <w:t>66841</w:t>
            </w:r>
          </w:p>
        </w:tc>
        <w:tc>
          <w:tcPr>
            <w:tcW w:w="6095" w:type="dxa"/>
          </w:tcPr>
          <w:p w14:paraId="529B0610" w14:textId="77777777" w:rsidR="00AB0901" w:rsidRPr="00765BFC" w:rsidRDefault="00AB0901" w:rsidP="00AB0901">
            <w:pPr>
              <w:pStyle w:val="Tabletext"/>
            </w:pPr>
            <w:r w:rsidRPr="00765BFC">
              <w:t>Quantitation of HbA1c (glycated haemoglobin) performed for the diagnosis of diabetes in asymptomatic patients at high risk.</w:t>
            </w:r>
          </w:p>
        </w:tc>
        <w:tc>
          <w:tcPr>
            <w:tcW w:w="1933" w:type="dxa"/>
            <w:vMerge w:val="restart"/>
          </w:tcPr>
          <w:p w14:paraId="20447F30" w14:textId="77777777" w:rsidR="00AB0901" w:rsidRPr="00765BFC" w:rsidRDefault="00AB0901" w:rsidP="00AB0901">
            <w:pPr>
              <w:pStyle w:val="Tabletext"/>
            </w:pPr>
            <w:r w:rsidRPr="00765BFC">
              <w:t xml:space="preserve">$16.80 </w:t>
            </w:r>
          </w:p>
          <w:p w14:paraId="7ED01313" w14:textId="77777777" w:rsidR="00AB0901" w:rsidRPr="00765BFC" w:rsidRDefault="00AB0901" w:rsidP="00AB0901">
            <w:pPr>
              <w:pStyle w:val="Tabletext"/>
            </w:pPr>
            <w:r w:rsidRPr="00765BFC">
              <w:t>Benefit: 85% = $14.30</w:t>
            </w:r>
          </w:p>
        </w:tc>
      </w:tr>
      <w:tr w:rsidR="00AB0901" w:rsidRPr="00765BFC" w14:paraId="7BA061E6" w14:textId="77777777" w:rsidTr="009F65BB">
        <w:tc>
          <w:tcPr>
            <w:tcW w:w="988" w:type="dxa"/>
          </w:tcPr>
          <w:p w14:paraId="25942763" w14:textId="77777777" w:rsidR="00AB0901" w:rsidRPr="00765BFC" w:rsidRDefault="00AB0901" w:rsidP="00AB0901">
            <w:pPr>
              <w:pStyle w:val="Tabletext"/>
            </w:pPr>
            <w:r w:rsidRPr="00765BFC">
              <w:t>73839</w:t>
            </w:r>
          </w:p>
        </w:tc>
        <w:tc>
          <w:tcPr>
            <w:tcW w:w="6095" w:type="dxa"/>
          </w:tcPr>
          <w:p w14:paraId="3FB7C141" w14:textId="77777777" w:rsidR="00AB0901" w:rsidRPr="00765BFC" w:rsidRDefault="00AB0901" w:rsidP="00AB0901">
            <w:pPr>
              <w:pStyle w:val="Tabletext"/>
            </w:pPr>
            <w:r w:rsidRPr="00765BFC">
              <w:t>Quantitation of HbA1c (glycated haemoglobin) performed for the diagnosis of diabetes in asymptomatic patients at high risk - not more than once in a 12 month period. (QAAMS item)</w:t>
            </w:r>
          </w:p>
        </w:tc>
        <w:tc>
          <w:tcPr>
            <w:tcW w:w="1933" w:type="dxa"/>
            <w:vMerge/>
          </w:tcPr>
          <w:p w14:paraId="077DAE9D" w14:textId="77777777" w:rsidR="00AB0901" w:rsidRPr="00765BFC" w:rsidRDefault="00AB0901" w:rsidP="00AB0901">
            <w:pPr>
              <w:pStyle w:val="Tabletext"/>
            </w:pPr>
          </w:p>
        </w:tc>
      </w:tr>
      <w:tr w:rsidR="00AB0901" w:rsidRPr="00765BFC" w14:paraId="17373B96" w14:textId="77777777" w:rsidTr="009F65BB">
        <w:tc>
          <w:tcPr>
            <w:tcW w:w="988" w:type="dxa"/>
          </w:tcPr>
          <w:p w14:paraId="52D89C7B" w14:textId="4FAEF520" w:rsidR="00AB0901" w:rsidRPr="00765BFC" w:rsidRDefault="00344623" w:rsidP="00AB0901">
            <w:pPr>
              <w:pStyle w:val="Tabletext"/>
            </w:pPr>
            <w:r w:rsidRPr="00765BFC">
              <w:t>73812</w:t>
            </w:r>
          </w:p>
        </w:tc>
        <w:tc>
          <w:tcPr>
            <w:tcW w:w="6095" w:type="dxa"/>
          </w:tcPr>
          <w:p w14:paraId="576E21EF" w14:textId="1983111B" w:rsidR="00344623" w:rsidRPr="00765BFC" w:rsidRDefault="00344623" w:rsidP="00344623">
            <w:pPr>
              <w:pStyle w:val="Tabletext"/>
            </w:pPr>
            <w:r w:rsidRPr="00765BFC">
              <w:t>Quantitation of glycated haemoglobin (HbA1c) performed in the management of established diabetes when performed:</w:t>
            </w:r>
          </w:p>
          <w:p w14:paraId="4760BC61" w14:textId="5433FB92" w:rsidR="00344623" w:rsidRPr="00765BFC" w:rsidRDefault="00344623" w:rsidP="00344623">
            <w:pPr>
              <w:pStyle w:val="Tabletext"/>
            </w:pPr>
            <w:r w:rsidRPr="00765BFC">
              <w:t>(a) as a point</w:t>
            </w:r>
            <w:r w:rsidRPr="00765BFC">
              <w:rPr>
                <w:rFonts w:ascii="Cambria Math" w:hAnsi="Cambria Math" w:cs="Cambria Math"/>
              </w:rPr>
              <w:t>‑</w:t>
            </w:r>
            <w:r w:rsidRPr="00765BFC">
              <w:t>of</w:t>
            </w:r>
            <w:r w:rsidRPr="00765BFC">
              <w:rPr>
                <w:rFonts w:ascii="Cambria Math" w:hAnsi="Cambria Math" w:cs="Cambria Math"/>
              </w:rPr>
              <w:t>‑</w:t>
            </w:r>
            <w:r w:rsidRPr="00765BFC">
              <w:t>care test; and</w:t>
            </w:r>
          </w:p>
          <w:p w14:paraId="3E0CE898" w14:textId="6946E3CF" w:rsidR="00344623" w:rsidRPr="00765BFC" w:rsidRDefault="00344623" w:rsidP="00344623">
            <w:pPr>
              <w:pStyle w:val="Tabletext"/>
            </w:pPr>
            <w:r w:rsidRPr="00765BFC">
              <w:t>(b) by or on behalf of a medical practitioner who works in a general practice that is accredited against the point of care testing accreditation module under the National General Practice Accreditation Scheme; and</w:t>
            </w:r>
          </w:p>
          <w:p w14:paraId="177BFFB2" w14:textId="5F9E58E2" w:rsidR="00344623" w:rsidRPr="00765BFC" w:rsidRDefault="00344623" w:rsidP="00344623">
            <w:pPr>
              <w:pStyle w:val="Tabletext"/>
            </w:pPr>
            <w:r w:rsidRPr="00765BFC">
              <w:lastRenderedPageBreak/>
              <w:t>(c) using a method and instrument certified by the National Glycohemoglobin Standardization Program (NGSP), if the instrument has a total coefficient variation less than 3.0% at 48 mmol/mol (6.5%)</w:t>
            </w:r>
          </w:p>
          <w:p w14:paraId="5AF7F220" w14:textId="58C4CA64" w:rsidR="00AB0901" w:rsidRPr="00765BFC" w:rsidRDefault="00344623" w:rsidP="00344623">
            <w:pPr>
              <w:pStyle w:val="Tabletext"/>
            </w:pPr>
            <w:r w:rsidRPr="00765BFC">
              <w:t>Applicable not more than 3 times per 12 months per patient</w:t>
            </w:r>
          </w:p>
        </w:tc>
        <w:tc>
          <w:tcPr>
            <w:tcW w:w="1933" w:type="dxa"/>
          </w:tcPr>
          <w:p w14:paraId="75108E7D" w14:textId="424DE46F" w:rsidR="00AB0901" w:rsidRPr="00765BFC" w:rsidRDefault="00344623" w:rsidP="00AB0901">
            <w:pPr>
              <w:pStyle w:val="Tabletext"/>
            </w:pPr>
            <w:r w:rsidRPr="00765BFC">
              <w:lastRenderedPageBreak/>
              <w:t>$11.80</w:t>
            </w:r>
          </w:p>
        </w:tc>
      </w:tr>
      <w:tr w:rsidR="00AB0901" w:rsidRPr="00765BFC" w14:paraId="3267D03B" w14:textId="77777777" w:rsidTr="009F65BB">
        <w:tc>
          <w:tcPr>
            <w:tcW w:w="988" w:type="dxa"/>
          </w:tcPr>
          <w:p w14:paraId="3CF5ABCE" w14:textId="77777777" w:rsidR="00AB0901" w:rsidRPr="00765BFC" w:rsidRDefault="00AB0901" w:rsidP="00AB0901">
            <w:pPr>
              <w:pStyle w:val="Tabletext"/>
            </w:pPr>
            <w:r w:rsidRPr="00765BFC">
              <w:t>66500</w:t>
            </w:r>
          </w:p>
        </w:tc>
        <w:tc>
          <w:tcPr>
            <w:tcW w:w="6095" w:type="dxa"/>
          </w:tcPr>
          <w:p w14:paraId="37CCCE29" w14:textId="77777777" w:rsidR="00AB0901" w:rsidRPr="00765BFC" w:rsidRDefault="00AB0901" w:rsidP="00AB0901">
            <w:pPr>
              <w:pStyle w:val="Tabletext"/>
            </w:pPr>
            <w:r w:rsidRPr="00765BFC">
              <w:t>Quantitation in serum, plasma, urine or other body fluid (except amniotic fluid), by any method except reagent tablet or reagent strip of glucose [or other specified substances]- 1 test</w:t>
            </w:r>
          </w:p>
        </w:tc>
        <w:tc>
          <w:tcPr>
            <w:tcW w:w="1933" w:type="dxa"/>
          </w:tcPr>
          <w:p w14:paraId="470DC9F2" w14:textId="77777777" w:rsidR="00AB0901" w:rsidRPr="00765BFC" w:rsidRDefault="00AB0901" w:rsidP="00AB0901">
            <w:pPr>
              <w:pStyle w:val="Tabletext"/>
            </w:pPr>
            <w:r w:rsidRPr="00765BFC">
              <w:t xml:space="preserve">$9.70 </w:t>
            </w:r>
          </w:p>
          <w:p w14:paraId="77091497" w14:textId="77777777" w:rsidR="00AB0901" w:rsidRPr="00765BFC" w:rsidRDefault="00AB0901" w:rsidP="00AB0901">
            <w:pPr>
              <w:pStyle w:val="Tabletext"/>
            </w:pPr>
            <w:r w:rsidRPr="00765BFC">
              <w:t>Benefit: 85% = $8.25</w:t>
            </w:r>
          </w:p>
        </w:tc>
      </w:tr>
      <w:tr w:rsidR="00AB0901" w:rsidRPr="00765BFC" w14:paraId="3A883745" w14:textId="77777777" w:rsidTr="009F65BB">
        <w:tc>
          <w:tcPr>
            <w:tcW w:w="988" w:type="dxa"/>
          </w:tcPr>
          <w:p w14:paraId="53AC2626" w14:textId="77777777" w:rsidR="00AB0901" w:rsidRPr="00765BFC" w:rsidRDefault="00AB0901" w:rsidP="00AB0901">
            <w:pPr>
              <w:pStyle w:val="Tabletext"/>
            </w:pPr>
            <w:r w:rsidRPr="00765BFC">
              <w:t>66542</w:t>
            </w:r>
          </w:p>
        </w:tc>
        <w:tc>
          <w:tcPr>
            <w:tcW w:w="6095" w:type="dxa"/>
          </w:tcPr>
          <w:p w14:paraId="0E405AEC" w14:textId="77777777" w:rsidR="00AB0901" w:rsidRPr="00765BFC" w:rsidRDefault="00AB0901" w:rsidP="00AB0901">
            <w:pPr>
              <w:pStyle w:val="Tabletext"/>
            </w:pPr>
            <w:r w:rsidRPr="00765BFC">
              <w:t xml:space="preserve">Oral glucose tolerance test for the diagnosis of diabetes mellitus that includes: (a) administration of glucose; and (b) at least 2 measurements of blood glucose. </w:t>
            </w:r>
          </w:p>
        </w:tc>
        <w:tc>
          <w:tcPr>
            <w:tcW w:w="1933" w:type="dxa"/>
          </w:tcPr>
          <w:p w14:paraId="55ECBE6A" w14:textId="77777777" w:rsidR="00AB0901" w:rsidRPr="00765BFC" w:rsidRDefault="00AB0901" w:rsidP="00AB0901">
            <w:pPr>
              <w:pStyle w:val="Tabletext"/>
            </w:pPr>
            <w:r w:rsidRPr="00765BFC">
              <w:t xml:space="preserve">$18.95 </w:t>
            </w:r>
          </w:p>
          <w:p w14:paraId="7651C890" w14:textId="77777777" w:rsidR="00AB0901" w:rsidRPr="00765BFC" w:rsidRDefault="00AB0901" w:rsidP="00AB0901">
            <w:pPr>
              <w:pStyle w:val="Tabletext"/>
            </w:pPr>
            <w:r w:rsidRPr="00765BFC">
              <w:t>Benefit: 85% = $16.15</w:t>
            </w:r>
          </w:p>
        </w:tc>
      </w:tr>
      <w:tr w:rsidR="00AB0901" w:rsidRPr="00765BFC" w14:paraId="72B77009" w14:textId="77777777" w:rsidTr="009F65BB">
        <w:tc>
          <w:tcPr>
            <w:tcW w:w="9016" w:type="dxa"/>
            <w:gridSpan w:val="3"/>
          </w:tcPr>
          <w:p w14:paraId="16BD2EC1" w14:textId="77777777" w:rsidR="00AB0901" w:rsidRPr="00765BFC" w:rsidRDefault="00AB0901" w:rsidP="00AB0901">
            <w:pPr>
              <w:pStyle w:val="Tabletext"/>
            </w:pPr>
            <w:r w:rsidRPr="00765BFC">
              <w:t>Consultation items (general practitioners)</w:t>
            </w:r>
          </w:p>
        </w:tc>
      </w:tr>
      <w:tr w:rsidR="00AB0901" w:rsidRPr="00765BFC" w14:paraId="43E06A20" w14:textId="77777777" w:rsidTr="009F65BB">
        <w:tc>
          <w:tcPr>
            <w:tcW w:w="988" w:type="dxa"/>
          </w:tcPr>
          <w:p w14:paraId="025205E1" w14:textId="77777777" w:rsidR="00AB0901" w:rsidRPr="00765BFC" w:rsidRDefault="00AB0901" w:rsidP="00AB0901">
            <w:pPr>
              <w:pStyle w:val="Tabletext"/>
            </w:pPr>
            <w:r w:rsidRPr="00765BFC">
              <w:t>3</w:t>
            </w:r>
          </w:p>
        </w:tc>
        <w:tc>
          <w:tcPr>
            <w:tcW w:w="6095" w:type="dxa"/>
          </w:tcPr>
          <w:p w14:paraId="1FB83EEA" w14:textId="77777777" w:rsidR="00AB0901" w:rsidRPr="00765BFC" w:rsidRDefault="00AB0901" w:rsidP="00AB0901">
            <w:pPr>
              <w:pStyle w:val="Tabletext"/>
            </w:pPr>
            <w:r w:rsidRPr="00765BFC">
              <w:rPr>
                <w:rFonts w:cs="Tahoma"/>
                <w:szCs w:val="20"/>
                <w:lang w:eastAsia="en-AU"/>
              </w:rPr>
              <w:t>Professional attendance by a general practitioner for an obvious problem characterised by the straightforward nature of the task that requires a short patient history and, if required, limited examination and management-each attendance</w:t>
            </w:r>
          </w:p>
        </w:tc>
        <w:tc>
          <w:tcPr>
            <w:tcW w:w="1933" w:type="dxa"/>
          </w:tcPr>
          <w:p w14:paraId="7A5256FF" w14:textId="77777777" w:rsidR="00AB0901" w:rsidRPr="00765BFC" w:rsidRDefault="00AB0901" w:rsidP="00AB0901">
            <w:pPr>
              <w:pStyle w:val="Tabletext"/>
            </w:pPr>
            <w:r w:rsidRPr="00765BFC">
              <w:t>$17.90</w:t>
            </w:r>
          </w:p>
        </w:tc>
      </w:tr>
      <w:tr w:rsidR="00AB0901" w:rsidRPr="00765BFC" w14:paraId="5BDAFE08" w14:textId="77777777" w:rsidTr="009F65BB">
        <w:tc>
          <w:tcPr>
            <w:tcW w:w="988" w:type="dxa"/>
          </w:tcPr>
          <w:p w14:paraId="13542046" w14:textId="77777777" w:rsidR="00AB0901" w:rsidRPr="00765BFC" w:rsidRDefault="00AB0901" w:rsidP="00AB0901">
            <w:pPr>
              <w:pStyle w:val="Tabletext"/>
            </w:pPr>
            <w:r w:rsidRPr="00765BFC">
              <w:t>23</w:t>
            </w:r>
          </w:p>
        </w:tc>
        <w:tc>
          <w:tcPr>
            <w:tcW w:w="6095" w:type="dxa"/>
          </w:tcPr>
          <w:p w14:paraId="1D66DE52" w14:textId="77777777" w:rsidR="00AB0901" w:rsidRPr="00765BFC" w:rsidRDefault="00AB0901" w:rsidP="00AB0901">
            <w:pPr>
              <w:pStyle w:val="Tabletext"/>
            </w:pPr>
            <w:r w:rsidRPr="00765BFC">
              <w:t>Professional attendance by a general practitioner lasting less than 20 minutes including any of the following that are clinically relevant:</w:t>
            </w:r>
          </w:p>
          <w:p w14:paraId="0E6BAECF" w14:textId="77777777" w:rsidR="00AB0901" w:rsidRPr="00765BFC" w:rsidRDefault="00AB0901" w:rsidP="00AB0901">
            <w:pPr>
              <w:pStyle w:val="Tabletext"/>
            </w:pPr>
            <w:r w:rsidRPr="00765BFC">
              <w:t>(a) taking a patient history;</w:t>
            </w:r>
          </w:p>
          <w:p w14:paraId="541DE575" w14:textId="77777777" w:rsidR="00AB0901" w:rsidRPr="00765BFC" w:rsidRDefault="00AB0901" w:rsidP="00AB0901">
            <w:pPr>
              <w:pStyle w:val="Tabletext"/>
            </w:pPr>
            <w:r w:rsidRPr="00765BFC">
              <w:t>(b) performing a clinical examination;</w:t>
            </w:r>
          </w:p>
          <w:p w14:paraId="19F8A46E" w14:textId="77777777" w:rsidR="00AB0901" w:rsidRPr="00765BFC" w:rsidRDefault="00AB0901" w:rsidP="00AB0901">
            <w:pPr>
              <w:pStyle w:val="Tabletext"/>
            </w:pPr>
            <w:r w:rsidRPr="00765BFC">
              <w:t>(c) arranging any necessary investigation;</w:t>
            </w:r>
          </w:p>
          <w:p w14:paraId="72C8CB27" w14:textId="77777777" w:rsidR="00AB0901" w:rsidRPr="00765BFC" w:rsidRDefault="00AB0901" w:rsidP="00AB0901">
            <w:pPr>
              <w:pStyle w:val="Tabletext"/>
            </w:pPr>
            <w:r w:rsidRPr="00765BFC">
              <w:t>(d) implementing a management plan;</w:t>
            </w:r>
          </w:p>
          <w:p w14:paraId="1C26840B" w14:textId="77777777" w:rsidR="00AB0901" w:rsidRPr="00765BFC" w:rsidRDefault="00AB0901" w:rsidP="00AB0901">
            <w:pPr>
              <w:pStyle w:val="Tabletext"/>
            </w:pPr>
            <w:r w:rsidRPr="00765BFC">
              <w:t>(e) providing appropriate preventive health care;</w:t>
            </w:r>
          </w:p>
          <w:p w14:paraId="0CA44AA1" w14:textId="77777777" w:rsidR="00AB0901" w:rsidRPr="00765BFC" w:rsidRDefault="00AB0901" w:rsidP="00AB0901">
            <w:pPr>
              <w:pStyle w:val="Tabletext"/>
            </w:pPr>
            <w:r w:rsidRPr="00765BFC">
              <w:t>for one or more health-related issues, with appropriate documentation-each attendance</w:t>
            </w:r>
          </w:p>
        </w:tc>
        <w:tc>
          <w:tcPr>
            <w:tcW w:w="1933" w:type="dxa"/>
          </w:tcPr>
          <w:p w14:paraId="15CFB18C" w14:textId="77777777" w:rsidR="00AB0901" w:rsidRPr="00765BFC" w:rsidRDefault="00AB0901" w:rsidP="00AB0901">
            <w:pPr>
              <w:pStyle w:val="Tabletext"/>
            </w:pPr>
            <w:r w:rsidRPr="00765BFC">
              <w:t>$39.10</w:t>
            </w:r>
          </w:p>
        </w:tc>
      </w:tr>
      <w:tr w:rsidR="00AB0901" w:rsidRPr="00765BFC" w14:paraId="55634576" w14:textId="77777777" w:rsidTr="009F65BB">
        <w:tc>
          <w:tcPr>
            <w:tcW w:w="9016" w:type="dxa"/>
            <w:gridSpan w:val="3"/>
          </w:tcPr>
          <w:p w14:paraId="7B505F41" w14:textId="77777777" w:rsidR="00AB0901" w:rsidRPr="00765BFC" w:rsidRDefault="00AB0901" w:rsidP="00AB0901">
            <w:pPr>
              <w:pStyle w:val="Tabletext"/>
            </w:pPr>
            <w:r w:rsidRPr="00765BFC">
              <w:t>Consultation items (nurse practitioners)</w:t>
            </w:r>
          </w:p>
        </w:tc>
      </w:tr>
      <w:tr w:rsidR="00AB0901" w:rsidRPr="00765BFC" w14:paraId="7C4B7E35" w14:textId="77777777" w:rsidTr="009F65BB">
        <w:tc>
          <w:tcPr>
            <w:tcW w:w="988" w:type="dxa"/>
          </w:tcPr>
          <w:p w14:paraId="5C6C9BA7" w14:textId="77777777" w:rsidR="00AB0901" w:rsidRPr="00765BFC" w:rsidRDefault="00AB0901" w:rsidP="00AB0901">
            <w:pPr>
              <w:pStyle w:val="Tabletext"/>
            </w:pPr>
            <w:r w:rsidRPr="00765BFC">
              <w:t>82200</w:t>
            </w:r>
          </w:p>
        </w:tc>
        <w:tc>
          <w:tcPr>
            <w:tcW w:w="6095" w:type="dxa"/>
          </w:tcPr>
          <w:p w14:paraId="4D9C4310" w14:textId="77777777" w:rsidR="00AB0901" w:rsidRPr="00765BFC" w:rsidRDefault="00AB0901" w:rsidP="00AB0901">
            <w:pPr>
              <w:pStyle w:val="Tabletext"/>
            </w:pPr>
            <w:r w:rsidRPr="00765BFC">
              <w:t>Professional attendance by a participating nurse practitioner for an obvious problem characterised by the straightforward nature of the task that requires a short patient history and, if required, limited examination and management.</w:t>
            </w:r>
          </w:p>
        </w:tc>
        <w:tc>
          <w:tcPr>
            <w:tcW w:w="1933" w:type="dxa"/>
          </w:tcPr>
          <w:p w14:paraId="7EC59E24" w14:textId="77777777" w:rsidR="00AB0901" w:rsidRPr="00765BFC" w:rsidRDefault="00AB0901" w:rsidP="00AB0901">
            <w:pPr>
              <w:pStyle w:val="Tabletext"/>
            </w:pPr>
            <w:r w:rsidRPr="00765BFC">
              <w:t xml:space="preserve">$10.00 </w:t>
            </w:r>
          </w:p>
          <w:p w14:paraId="7E50C967" w14:textId="77777777" w:rsidR="00AB0901" w:rsidRPr="00765BFC" w:rsidRDefault="00AB0901" w:rsidP="00AB0901">
            <w:pPr>
              <w:pStyle w:val="Tabletext"/>
            </w:pPr>
            <w:r w:rsidRPr="00765BFC">
              <w:t>Benefit: 85% = $8.50</w:t>
            </w:r>
          </w:p>
        </w:tc>
      </w:tr>
      <w:tr w:rsidR="00AB0901" w:rsidRPr="00765BFC" w14:paraId="7CABEF64" w14:textId="77777777" w:rsidTr="009F65BB">
        <w:tc>
          <w:tcPr>
            <w:tcW w:w="988" w:type="dxa"/>
          </w:tcPr>
          <w:p w14:paraId="7735B8F4" w14:textId="77777777" w:rsidR="00AB0901" w:rsidRPr="00765BFC" w:rsidRDefault="00AB0901" w:rsidP="00AB0901">
            <w:pPr>
              <w:pStyle w:val="Tabletext"/>
            </w:pPr>
            <w:r w:rsidRPr="00765BFC">
              <w:t>82205</w:t>
            </w:r>
          </w:p>
        </w:tc>
        <w:tc>
          <w:tcPr>
            <w:tcW w:w="6095" w:type="dxa"/>
          </w:tcPr>
          <w:p w14:paraId="630552AA" w14:textId="77777777" w:rsidR="00AB0901" w:rsidRPr="00765BFC" w:rsidRDefault="00AB0901" w:rsidP="00AB0901">
            <w:pPr>
              <w:pStyle w:val="Tabletext"/>
            </w:pPr>
            <w:r w:rsidRPr="00765BFC">
              <w:t>Professional attendance by a participating nurse practitioner lasting less than 20 minutes and including any of the following:</w:t>
            </w:r>
          </w:p>
          <w:p w14:paraId="5E411E7F" w14:textId="77777777" w:rsidR="00AB0901" w:rsidRPr="00765BFC" w:rsidRDefault="00AB0901" w:rsidP="00AB0901">
            <w:pPr>
              <w:pStyle w:val="Tabletext"/>
            </w:pPr>
            <w:r w:rsidRPr="00765BFC">
              <w:t>a)    taking a history;</w:t>
            </w:r>
          </w:p>
          <w:p w14:paraId="033BC6B5" w14:textId="77777777" w:rsidR="00AB0901" w:rsidRPr="00765BFC" w:rsidRDefault="00AB0901" w:rsidP="00AB0901">
            <w:pPr>
              <w:pStyle w:val="Tabletext"/>
            </w:pPr>
            <w:r w:rsidRPr="00765BFC">
              <w:t>b)    undertaking clinical examination;</w:t>
            </w:r>
          </w:p>
          <w:p w14:paraId="2742B5B1" w14:textId="77777777" w:rsidR="00AB0901" w:rsidRPr="00765BFC" w:rsidRDefault="00AB0901" w:rsidP="00AB0901">
            <w:pPr>
              <w:pStyle w:val="Tabletext"/>
            </w:pPr>
            <w:r w:rsidRPr="00765BFC">
              <w:t>c)    arranging any necessary investigation;</w:t>
            </w:r>
          </w:p>
          <w:p w14:paraId="45411A06" w14:textId="77777777" w:rsidR="00AB0901" w:rsidRPr="00765BFC" w:rsidRDefault="00AB0901" w:rsidP="00AB0901">
            <w:pPr>
              <w:pStyle w:val="Tabletext"/>
            </w:pPr>
            <w:r w:rsidRPr="00765BFC">
              <w:t>d)    implementing a management plan;</w:t>
            </w:r>
          </w:p>
          <w:p w14:paraId="6D903709" w14:textId="77777777" w:rsidR="00AB0901" w:rsidRPr="00765BFC" w:rsidRDefault="00AB0901" w:rsidP="00AB0901">
            <w:pPr>
              <w:pStyle w:val="Tabletext"/>
            </w:pPr>
            <w:r w:rsidRPr="00765BFC">
              <w:t>e)    providing appropriate preventive health care,</w:t>
            </w:r>
          </w:p>
          <w:p w14:paraId="509C52D3" w14:textId="77777777" w:rsidR="00AB0901" w:rsidRPr="00765BFC" w:rsidRDefault="00AB0901" w:rsidP="00AB0901">
            <w:pPr>
              <w:pStyle w:val="Tabletext"/>
            </w:pPr>
            <w:r w:rsidRPr="00765BFC">
              <w:t>for 1 or more health related issues, with appropriate documentation.</w:t>
            </w:r>
          </w:p>
        </w:tc>
        <w:tc>
          <w:tcPr>
            <w:tcW w:w="1933" w:type="dxa"/>
          </w:tcPr>
          <w:p w14:paraId="18223A8D" w14:textId="77777777" w:rsidR="00AB0901" w:rsidRPr="00765BFC" w:rsidRDefault="00AB0901" w:rsidP="00AB0901">
            <w:pPr>
              <w:pStyle w:val="Tabletext"/>
            </w:pPr>
            <w:r w:rsidRPr="00765BFC">
              <w:t xml:space="preserve">$21.80 </w:t>
            </w:r>
          </w:p>
          <w:p w14:paraId="742CFB27" w14:textId="77777777" w:rsidR="00AB0901" w:rsidRPr="00765BFC" w:rsidRDefault="00AB0901" w:rsidP="00AB0901">
            <w:pPr>
              <w:pStyle w:val="Tabletext"/>
            </w:pPr>
            <w:r w:rsidRPr="00765BFC">
              <w:t>Benefit: 85% = $18.55</w:t>
            </w:r>
          </w:p>
        </w:tc>
      </w:tr>
      <w:tr w:rsidR="00AB0901" w:rsidRPr="00765BFC" w14:paraId="3D36FC66" w14:textId="77777777" w:rsidTr="009F65BB">
        <w:tc>
          <w:tcPr>
            <w:tcW w:w="9016" w:type="dxa"/>
            <w:gridSpan w:val="3"/>
          </w:tcPr>
          <w:p w14:paraId="6B0BC2A4" w14:textId="77777777" w:rsidR="00AB0901" w:rsidRPr="00765BFC" w:rsidRDefault="00AB0901" w:rsidP="00AB0901">
            <w:pPr>
              <w:pStyle w:val="Tabletext"/>
            </w:pPr>
            <w:r w:rsidRPr="00765BFC">
              <w:t xml:space="preserve">Consultation items (other medical practitioners) </w:t>
            </w:r>
          </w:p>
        </w:tc>
      </w:tr>
      <w:tr w:rsidR="00AB0901" w:rsidRPr="00765BFC" w14:paraId="0FFB4920" w14:textId="77777777" w:rsidTr="009F65BB">
        <w:tc>
          <w:tcPr>
            <w:tcW w:w="988" w:type="dxa"/>
          </w:tcPr>
          <w:p w14:paraId="017DA169" w14:textId="77777777" w:rsidR="00AB0901" w:rsidRPr="00765BFC" w:rsidRDefault="00AB0901" w:rsidP="00AB0901">
            <w:pPr>
              <w:pStyle w:val="Tabletext"/>
            </w:pPr>
            <w:r w:rsidRPr="00765BFC">
              <w:t>53</w:t>
            </w:r>
          </w:p>
        </w:tc>
        <w:tc>
          <w:tcPr>
            <w:tcW w:w="6095" w:type="dxa"/>
          </w:tcPr>
          <w:p w14:paraId="4BA5F024" w14:textId="77777777" w:rsidR="00AB0901" w:rsidRPr="00765BFC" w:rsidRDefault="00AB0901" w:rsidP="00AB0901">
            <w:pPr>
              <w:pStyle w:val="Tabletext"/>
            </w:pPr>
            <w:r w:rsidRPr="00765BFC">
              <w:t>Professional attendance at consulting rooms of more than 5 minutes in duration but not more than 25 minutes (other than a service to which any other item applies)-each attendance, by:</w:t>
            </w:r>
          </w:p>
          <w:p w14:paraId="37FA7B5B" w14:textId="77777777" w:rsidR="00AB0901" w:rsidRPr="00765BFC" w:rsidRDefault="00AB0901" w:rsidP="00AB0901">
            <w:pPr>
              <w:pStyle w:val="Tabletext"/>
            </w:pPr>
            <w:r w:rsidRPr="00765BFC">
              <w:t>(a) a medical practitioner (who is not a general practitioner); or</w:t>
            </w:r>
          </w:p>
          <w:p w14:paraId="1F5B350B" w14:textId="77777777" w:rsidR="00AB0901" w:rsidRPr="00765BFC" w:rsidRDefault="00AB0901" w:rsidP="00AB0901">
            <w:pPr>
              <w:pStyle w:val="Tabletext"/>
            </w:pPr>
            <w:r w:rsidRPr="00765BFC">
              <w:t>(b) a Group A1 disqualified general practitioner, as defined in the dictionary of the General Medical Services Table (GMST).</w:t>
            </w:r>
          </w:p>
        </w:tc>
        <w:tc>
          <w:tcPr>
            <w:tcW w:w="1933" w:type="dxa"/>
          </w:tcPr>
          <w:p w14:paraId="090E9874" w14:textId="77777777" w:rsidR="00AB0901" w:rsidRPr="00765BFC" w:rsidRDefault="00AB0901" w:rsidP="00AB0901">
            <w:pPr>
              <w:pStyle w:val="Tabletext"/>
            </w:pPr>
            <w:r w:rsidRPr="00765BFC">
              <w:t>$21.00</w:t>
            </w:r>
          </w:p>
        </w:tc>
      </w:tr>
    </w:tbl>
    <w:p w14:paraId="3630FFD5" w14:textId="77777777" w:rsidR="00AB0901" w:rsidRPr="00765BFC" w:rsidRDefault="00AB0901" w:rsidP="00AB0901">
      <w:pPr>
        <w:pStyle w:val="Tablecaption"/>
      </w:pPr>
      <w:r w:rsidRPr="00765BFC">
        <w:t>Source: MBS Schedule July 2021</w:t>
      </w:r>
    </w:p>
    <w:p w14:paraId="3EB259C8" w14:textId="00E89ACA" w:rsidR="00BE396E" w:rsidRPr="00765BFC" w:rsidRDefault="00AB0901" w:rsidP="00A510A6">
      <w:pPr>
        <w:pStyle w:val="Tablecaption"/>
      </w:pPr>
      <w:r w:rsidRPr="00765BFC">
        <w:rPr>
          <w:vertAlign w:val="superscript"/>
        </w:rPr>
        <w:t>a</w:t>
      </w:r>
      <w:r w:rsidRPr="00765BFC">
        <w:t xml:space="preserve"> 85% benefit presented as the proposed service is not expected to be rendered to a patient as part of an episode of hospital treatment or hospital-substitute treatment</w:t>
      </w:r>
    </w:p>
    <w:p w14:paraId="5B2B1A02" w14:textId="2D0E852E" w:rsidR="00775963" w:rsidRPr="00765BFC" w:rsidRDefault="00775963" w:rsidP="00A510A6">
      <w:pPr>
        <w:pStyle w:val="Heading1"/>
        <w:numPr>
          <w:ilvl w:val="0"/>
          <w:numId w:val="13"/>
        </w:numPr>
        <w:spacing w:before="240" w:after="240"/>
        <w:ind w:hanging="720"/>
        <w:jc w:val="both"/>
        <w:rPr>
          <w:rFonts w:ascii="Arial" w:hAnsi="Arial" w:cs="Arial"/>
        </w:rPr>
      </w:pPr>
      <w:r w:rsidRPr="00765BFC">
        <w:rPr>
          <w:rFonts w:ascii="Arial" w:hAnsi="Arial" w:cs="Arial"/>
        </w:rPr>
        <w:t xml:space="preserve">Summary of </w:t>
      </w:r>
      <w:r w:rsidR="002D17D0" w:rsidRPr="00765BFC">
        <w:rPr>
          <w:rFonts w:ascii="Arial" w:hAnsi="Arial" w:cs="Arial"/>
        </w:rPr>
        <w:t>p</w:t>
      </w:r>
      <w:r w:rsidRPr="00765BFC">
        <w:rPr>
          <w:rFonts w:ascii="Arial" w:hAnsi="Arial" w:cs="Arial"/>
        </w:rPr>
        <w:t xml:space="preserve">ublic </w:t>
      </w:r>
      <w:r w:rsidR="002D17D0" w:rsidRPr="00765BFC">
        <w:rPr>
          <w:rFonts w:ascii="Arial" w:hAnsi="Arial" w:cs="Arial"/>
        </w:rPr>
        <w:t>c</w:t>
      </w:r>
      <w:r w:rsidRPr="00765BFC">
        <w:rPr>
          <w:rFonts w:ascii="Arial" w:hAnsi="Arial" w:cs="Arial"/>
        </w:rPr>
        <w:t xml:space="preserve">onsultation </w:t>
      </w:r>
      <w:r w:rsidR="002D17D0" w:rsidRPr="00765BFC">
        <w:rPr>
          <w:rFonts w:ascii="Arial" w:hAnsi="Arial" w:cs="Arial"/>
        </w:rPr>
        <w:t>f</w:t>
      </w:r>
      <w:r w:rsidRPr="00765BFC">
        <w:rPr>
          <w:rFonts w:ascii="Arial" w:hAnsi="Arial" w:cs="Arial"/>
        </w:rPr>
        <w:t>eedback/</w:t>
      </w:r>
      <w:r w:rsidR="002D17D0" w:rsidRPr="00765BFC">
        <w:rPr>
          <w:rFonts w:ascii="Arial" w:hAnsi="Arial" w:cs="Arial"/>
        </w:rPr>
        <w:t>c</w:t>
      </w:r>
      <w:r w:rsidRPr="00765BFC">
        <w:rPr>
          <w:rFonts w:ascii="Arial" w:hAnsi="Arial" w:cs="Arial"/>
        </w:rPr>
        <w:t xml:space="preserve">onsumer </w:t>
      </w:r>
      <w:r w:rsidR="002D17D0" w:rsidRPr="00765BFC">
        <w:rPr>
          <w:rFonts w:ascii="Arial" w:hAnsi="Arial" w:cs="Arial"/>
        </w:rPr>
        <w:t>i</w:t>
      </w:r>
      <w:r w:rsidRPr="00765BFC">
        <w:rPr>
          <w:rFonts w:ascii="Arial" w:hAnsi="Arial" w:cs="Arial"/>
        </w:rPr>
        <w:t>ssues</w:t>
      </w:r>
    </w:p>
    <w:p w14:paraId="51DD302F" w14:textId="60EABE13" w:rsidR="0088682D" w:rsidRPr="00765BFC" w:rsidRDefault="0088682D" w:rsidP="0088682D">
      <w:pPr>
        <w:rPr>
          <w:rFonts w:eastAsia="Calibri"/>
          <w:szCs w:val="24"/>
          <w:lang w:eastAsia="en-US"/>
        </w:rPr>
      </w:pPr>
      <w:r w:rsidRPr="00765BFC">
        <w:rPr>
          <w:rFonts w:eastAsia="Calibri"/>
          <w:iCs/>
          <w:szCs w:val="24"/>
          <w:lang w:eastAsia="en-US"/>
        </w:rPr>
        <w:t xml:space="preserve">Consultation feedback was received from </w:t>
      </w:r>
      <w:r w:rsidRPr="00765BFC">
        <w:rPr>
          <w:rFonts w:eastAsia="Calibri"/>
          <w:szCs w:val="24"/>
          <w:lang w:eastAsia="en-US"/>
        </w:rPr>
        <w:t xml:space="preserve">five health professional organisations, two consumer organisations and one health professional individual (pharmacist). The seven organisations that provided input on the application were: </w:t>
      </w:r>
    </w:p>
    <w:p w14:paraId="2D8E6181" w14:textId="77777777" w:rsidR="0088682D" w:rsidRPr="00765BFC" w:rsidRDefault="0088682D" w:rsidP="0088682D">
      <w:pPr>
        <w:numPr>
          <w:ilvl w:val="0"/>
          <w:numId w:val="42"/>
        </w:numPr>
        <w:spacing w:after="240"/>
        <w:ind w:left="714" w:hanging="357"/>
        <w:contextualSpacing/>
        <w:rPr>
          <w:rFonts w:eastAsia="Calibri"/>
          <w:szCs w:val="24"/>
          <w:lang w:eastAsia="en-US"/>
        </w:rPr>
      </w:pPr>
      <w:r w:rsidRPr="00765BFC">
        <w:rPr>
          <w:rFonts w:eastAsia="Calibri"/>
          <w:szCs w:val="24"/>
          <w:lang w:eastAsia="en-US"/>
        </w:rPr>
        <w:t>Australian Diabetes Educators Association (ADEA)</w:t>
      </w:r>
    </w:p>
    <w:p w14:paraId="4A3F50F4" w14:textId="77777777" w:rsidR="0088682D" w:rsidRPr="00765BFC" w:rsidRDefault="0088682D" w:rsidP="0088682D">
      <w:pPr>
        <w:numPr>
          <w:ilvl w:val="0"/>
          <w:numId w:val="42"/>
        </w:numPr>
        <w:spacing w:after="240"/>
        <w:ind w:left="714" w:hanging="357"/>
        <w:contextualSpacing/>
        <w:rPr>
          <w:rFonts w:eastAsia="Calibri"/>
          <w:szCs w:val="24"/>
          <w:lang w:eastAsia="en-US"/>
        </w:rPr>
      </w:pPr>
      <w:r w:rsidRPr="00765BFC">
        <w:rPr>
          <w:rFonts w:eastAsia="Calibri"/>
          <w:szCs w:val="24"/>
          <w:lang w:eastAsia="en-US"/>
        </w:rPr>
        <w:lastRenderedPageBreak/>
        <w:t>Australian Diabetes Society (ADS)</w:t>
      </w:r>
    </w:p>
    <w:p w14:paraId="7A11783B" w14:textId="77777777" w:rsidR="0088682D" w:rsidRPr="00765BFC" w:rsidRDefault="0088682D" w:rsidP="0088682D">
      <w:pPr>
        <w:numPr>
          <w:ilvl w:val="0"/>
          <w:numId w:val="42"/>
        </w:numPr>
        <w:spacing w:after="240"/>
        <w:ind w:left="714" w:hanging="357"/>
        <w:contextualSpacing/>
        <w:rPr>
          <w:rFonts w:eastAsia="Calibri"/>
          <w:szCs w:val="24"/>
          <w:lang w:eastAsia="en-US"/>
        </w:rPr>
      </w:pPr>
      <w:r w:rsidRPr="00765BFC">
        <w:rPr>
          <w:rFonts w:eastAsia="Calibri"/>
          <w:szCs w:val="24"/>
          <w:lang w:eastAsia="en-US"/>
        </w:rPr>
        <w:t>Australian Medical Association (AMA)</w:t>
      </w:r>
    </w:p>
    <w:p w14:paraId="0B3E563D" w14:textId="77777777" w:rsidR="0088682D" w:rsidRPr="00765BFC" w:rsidRDefault="0088682D" w:rsidP="0088682D">
      <w:pPr>
        <w:numPr>
          <w:ilvl w:val="0"/>
          <w:numId w:val="42"/>
        </w:numPr>
        <w:spacing w:after="240"/>
        <w:ind w:left="714" w:hanging="357"/>
        <w:contextualSpacing/>
        <w:rPr>
          <w:rFonts w:eastAsia="Calibri"/>
          <w:szCs w:val="24"/>
          <w:lang w:eastAsia="en-US"/>
        </w:rPr>
      </w:pPr>
      <w:r w:rsidRPr="00765BFC">
        <w:rPr>
          <w:rFonts w:eastAsia="Calibri"/>
          <w:szCs w:val="24"/>
          <w:lang w:eastAsia="en-US"/>
        </w:rPr>
        <w:t xml:space="preserve">Australian Pharmaceutical Society of Australia (PSA) </w:t>
      </w:r>
    </w:p>
    <w:p w14:paraId="717F1DBA" w14:textId="77777777" w:rsidR="0088682D" w:rsidRPr="00765BFC" w:rsidRDefault="0088682D" w:rsidP="0088682D">
      <w:pPr>
        <w:numPr>
          <w:ilvl w:val="0"/>
          <w:numId w:val="42"/>
        </w:numPr>
        <w:spacing w:after="240"/>
        <w:ind w:left="714" w:hanging="357"/>
        <w:contextualSpacing/>
        <w:rPr>
          <w:rFonts w:eastAsia="Calibri"/>
          <w:szCs w:val="24"/>
          <w:lang w:eastAsia="en-US"/>
        </w:rPr>
      </w:pPr>
      <w:r w:rsidRPr="00765BFC">
        <w:rPr>
          <w:rFonts w:eastAsia="Calibri"/>
          <w:szCs w:val="24"/>
          <w:lang w:eastAsia="en-US"/>
        </w:rPr>
        <w:t>Diabetes Australia (DA)</w:t>
      </w:r>
    </w:p>
    <w:p w14:paraId="34A451EC" w14:textId="77777777" w:rsidR="0088682D" w:rsidRPr="00765BFC" w:rsidRDefault="0088682D" w:rsidP="0088682D">
      <w:pPr>
        <w:numPr>
          <w:ilvl w:val="0"/>
          <w:numId w:val="42"/>
        </w:numPr>
        <w:spacing w:after="240"/>
        <w:ind w:left="714" w:hanging="357"/>
        <w:contextualSpacing/>
        <w:rPr>
          <w:rFonts w:eastAsia="Calibri"/>
          <w:szCs w:val="24"/>
          <w:lang w:eastAsia="en-US"/>
        </w:rPr>
      </w:pPr>
      <w:r w:rsidRPr="00765BFC">
        <w:rPr>
          <w:rFonts w:eastAsia="Calibri"/>
          <w:szCs w:val="24"/>
          <w:lang w:eastAsia="en-US"/>
        </w:rPr>
        <w:t>Diabetes South Australia (SA)</w:t>
      </w:r>
    </w:p>
    <w:p w14:paraId="1EE78D33" w14:textId="77777777" w:rsidR="0088682D" w:rsidRPr="00765BFC" w:rsidRDefault="0088682D" w:rsidP="0088682D">
      <w:pPr>
        <w:numPr>
          <w:ilvl w:val="0"/>
          <w:numId w:val="42"/>
        </w:numPr>
        <w:spacing w:after="240"/>
        <w:ind w:left="714" w:hanging="357"/>
        <w:rPr>
          <w:rFonts w:eastAsia="Calibri"/>
          <w:szCs w:val="24"/>
          <w:lang w:eastAsia="en-US"/>
        </w:rPr>
      </w:pPr>
      <w:r w:rsidRPr="00765BFC">
        <w:rPr>
          <w:rFonts w:eastAsia="Calibri"/>
          <w:szCs w:val="24"/>
          <w:lang w:eastAsia="en-US"/>
        </w:rPr>
        <w:t>Royal Australian College of General Practitioners (RACGP).</w:t>
      </w:r>
    </w:p>
    <w:p w14:paraId="61113D67" w14:textId="77777777" w:rsidR="0088682D" w:rsidRPr="00765BFC" w:rsidRDefault="0088682D" w:rsidP="00C53718">
      <w:pPr>
        <w:spacing w:before="240" w:after="240"/>
        <w:rPr>
          <w:rFonts w:eastAsia="Calibri"/>
          <w:szCs w:val="24"/>
          <w:lang w:eastAsia="en-US"/>
        </w:rPr>
      </w:pPr>
      <w:r w:rsidRPr="00765BFC">
        <w:rPr>
          <w:rFonts w:eastAsia="Calibri"/>
          <w:szCs w:val="24"/>
          <w:lang w:eastAsia="en-US"/>
        </w:rPr>
        <w:t xml:space="preserve">Consultation feedback from five of the seven organisations (ADS, ADEA, DA, Diabetes SA and PSA) and the individual were </w:t>
      </w:r>
      <w:bookmarkStart w:id="15" w:name="_Hlk84949175"/>
      <w:r w:rsidRPr="00765BFC">
        <w:rPr>
          <w:rFonts w:eastAsia="Calibri"/>
          <w:szCs w:val="24"/>
          <w:lang w:eastAsia="en-US"/>
        </w:rPr>
        <w:t xml:space="preserve">mostly supportive of the proposed service: community pharmacy-based opportunistic screening for pre-diabetes and T2DM. Collectively, the supportive responses considered the benefits of the proposed service included early identification of individuals at high risk of T2DM (pre-diabetes) and/or with undiagnosed T2D, enabling timely referral to a General Practitioner (GP) and if appropriate referral to a credentialled diabetes educator and accredited practising dietitian (and other allied health professionals) for education regarding the self-management. The responses expect that this would lead to earlier lifestyle intervention which would reduce the risk of developing T2DM and delay or prevent diabetes-related complications such as heart disease, stroke, kidney disease, blindness, anxiety, depression and amputations. The ADS, ADEA and DA also considered the proposed service aligns with the </w:t>
      </w:r>
      <w:r w:rsidRPr="00765BFC">
        <w:rPr>
          <w:rFonts w:eastAsia="Calibri"/>
          <w:i/>
          <w:iCs/>
          <w:szCs w:val="24"/>
          <w:lang w:eastAsia="en-US"/>
        </w:rPr>
        <w:t>Australian National Diabetes Strategy</w:t>
      </w:r>
      <w:r w:rsidRPr="00765BFC">
        <w:rPr>
          <w:rFonts w:eastAsia="Calibri"/>
          <w:szCs w:val="24"/>
          <w:lang w:eastAsia="en-US"/>
        </w:rPr>
        <w:t xml:space="preserve">. </w:t>
      </w:r>
    </w:p>
    <w:p w14:paraId="6D6D8B35" w14:textId="77777777" w:rsidR="0088682D" w:rsidRPr="00765BFC" w:rsidRDefault="0088682D" w:rsidP="0088682D">
      <w:pPr>
        <w:spacing w:after="160"/>
        <w:rPr>
          <w:rFonts w:eastAsia="Calibri"/>
          <w:szCs w:val="24"/>
          <w:lang w:val="en-US" w:eastAsia="en-US"/>
        </w:rPr>
      </w:pPr>
      <w:r w:rsidRPr="00765BFC">
        <w:rPr>
          <w:rFonts w:eastAsia="Calibri"/>
          <w:szCs w:val="24"/>
          <w:lang w:eastAsia="en-US"/>
        </w:rPr>
        <w:t xml:space="preserve">Consultation feedback from the AMA and RACGP acknowledged the importance to improve the identification and management of people with diabetes but was not supportive of the application, expressing a number of concerns with the proposed medical service and the evidence from the PDST. </w:t>
      </w:r>
    </w:p>
    <w:p w14:paraId="08F3BA5D" w14:textId="178EFE6A" w:rsidR="0088682D" w:rsidRPr="00765BFC" w:rsidRDefault="0088682D" w:rsidP="00C53718">
      <w:pPr>
        <w:spacing w:after="240"/>
        <w:rPr>
          <w:rFonts w:eastAsia="Calibri"/>
          <w:szCs w:val="24"/>
          <w:lang w:eastAsia="en-US"/>
        </w:rPr>
      </w:pPr>
      <w:r w:rsidRPr="00765BFC">
        <w:rPr>
          <w:rFonts w:eastAsia="Calibri"/>
          <w:szCs w:val="24"/>
          <w:lang w:eastAsia="en-US"/>
        </w:rPr>
        <w:t>The following considerations were raised in the consultation responses:</w:t>
      </w:r>
    </w:p>
    <w:p w14:paraId="09413A49" w14:textId="77777777" w:rsidR="0088682D" w:rsidRPr="00765BFC" w:rsidRDefault="0088682D" w:rsidP="0088682D">
      <w:pPr>
        <w:numPr>
          <w:ilvl w:val="0"/>
          <w:numId w:val="43"/>
        </w:numPr>
        <w:spacing w:after="240"/>
        <w:contextualSpacing/>
        <w:rPr>
          <w:rFonts w:eastAsia="Calibri"/>
          <w:szCs w:val="24"/>
          <w:lang w:val="en-US" w:eastAsia="en-US"/>
        </w:rPr>
      </w:pPr>
      <w:r w:rsidRPr="00765BFC">
        <w:rPr>
          <w:rFonts w:eastAsia="Calibri"/>
          <w:i/>
          <w:iCs/>
          <w:szCs w:val="24"/>
          <w:lang w:eastAsia="en-US"/>
        </w:rPr>
        <w:t xml:space="preserve">Proposed service is outside pharmacist scope of practice </w:t>
      </w:r>
    </w:p>
    <w:p w14:paraId="2665B459" w14:textId="77777777" w:rsidR="0088682D" w:rsidRPr="00765BFC" w:rsidRDefault="0088682D" w:rsidP="00C53718">
      <w:pPr>
        <w:spacing w:after="240"/>
        <w:ind w:left="720"/>
        <w:rPr>
          <w:rFonts w:eastAsia="Calibri"/>
          <w:szCs w:val="24"/>
          <w:lang w:eastAsia="en-US"/>
        </w:rPr>
      </w:pPr>
      <w:r w:rsidRPr="00765BFC">
        <w:rPr>
          <w:rFonts w:eastAsia="Calibri"/>
          <w:szCs w:val="24"/>
          <w:lang w:eastAsia="en-US"/>
        </w:rPr>
        <w:t>The AMA recommended MSAC consult the Pharmacy Board to determine their views and if necessary, conduct a consultation on expanding pharmacist scopes of practice into medical services.</w:t>
      </w:r>
    </w:p>
    <w:p w14:paraId="5D419B7E" w14:textId="77777777" w:rsidR="0088682D" w:rsidRPr="00765BFC" w:rsidRDefault="0088682D" w:rsidP="00C53718">
      <w:pPr>
        <w:numPr>
          <w:ilvl w:val="0"/>
          <w:numId w:val="43"/>
        </w:numPr>
        <w:spacing w:before="240" w:after="240"/>
        <w:contextualSpacing/>
        <w:rPr>
          <w:rFonts w:eastAsia="Calibri"/>
          <w:szCs w:val="24"/>
          <w:lang w:eastAsia="en-US"/>
        </w:rPr>
      </w:pPr>
      <w:r w:rsidRPr="00765BFC">
        <w:rPr>
          <w:rFonts w:eastAsia="Calibri"/>
          <w:i/>
          <w:iCs/>
          <w:szCs w:val="24"/>
          <w:lang w:eastAsia="en-US"/>
        </w:rPr>
        <w:t>Proposed service may fragment patient care and reduce the comprehensiveness of care</w:t>
      </w:r>
    </w:p>
    <w:p w14:paraId="38F71D1F" w14:textId="77777777" w:rsidR="0088682D" w:rsidRPr="00765BFC" w:rsidRDefault="0088682D" w:rsidP="00C53718">
      <w:pPr>
        <w:spacing w:after="240"/>
        <w:ind w:left="720"/>
        <w:rPr>
          <w:rFonts w:eastAsia="Calibri"/>
          <w:szCs w:val="24"/>
          <w:lang w:eastAsia="en-US"/>
        </w:rPr>
      </w:pPr>
      <w:r w:rsidRPr="00765BFC">
        <w:rPr>
          <w:rFonts w:eastAsia="Calibri"/>
          <w:szCs w:val="24"/>
          <w:lang w:eastAsia="en-US"/>
        </w:rPr>
        <w:t>The AMA and RACGP expressed concern that the proposed medical service encourages one-off, opportunistic screening for a single medical condition without the background biopsychosocial information of the individual and without the history of previous screening. The AMA and RACGP highlighted that GPs provide comprehensive patient care whereas the proposed pharmacy service model has the potential to fragment patient care and that poorly coordinated patient care within the health system and inadequate links between health and social services results in poorer health outcomes and increased health care cost. The AMA considered there were more useful models of care involving pharmacists that should be considered as part of a patient-centred medical home model rather than further fragmenting care.</w:t>
      </w:r>
    </w:p>
    <w:p w14:paraId="54B4F623" w14:textId="77777777" w:rsidR="0088682D" w:rsidRPr="00765BFC" w:rsidRDefault="0088682D" w:rsidP="00C53718">
      <w:pPr>
        <w:numPr>
          <w:ilvl w:val="0"/>
          <w:numId w:val="43"/>
        </w:numPr>
        <w:spacing w:before="240"/>
        <w:ind w:left="714" w:hanging="357"/>
        <w:rPr>
          <w:rFonts w:eastAsia="Calibri"/>
          <w:szCs w:val="24"/>
          <w:lang w:val="en-US" w:eastAsia="en-US"/>
        </w:rPr>
      </w:pPr>
      <w:r w:rsidRPr="00765BFC">
        <w:rPr>
          <w:rFonts w:eastAsia="Calibri"/>
          <w:i/>
          <w:szCs w:val="24"/>
          <w:lang w:eastAsia="en-US"/>
        </w:rPr>
        <w:t>Pharmacists ability to confirm diabetes status and testing history</w:t>
      </w:r>
    </w:p>
    <w:p w14:paraId="4698F004" w14:textId="20606D30" w:rsidR="0088682D" w:rsidRPr="00765BFC" w:rsidRDefault="0088682D" w:rsidP="00C53718">
      <w:pPr>
        <w:spacing w:after="240"/>
        <w:ind w:left="720"/>
        <w:rPr>
          <w:rFonts w:eastAsia="Calibri"/>
          <w:iCs/>
          <w:szCs w:val="24"/>
          <w:lang w:eastAsia="en-US"/>
        </w:rPr>
      </w:pPr>
      <w:r w:rsidRPr="00765BFC">
        <w:rPr>
          <w:rFonts w:eastAsia="Calibri"/>
          <w:iCs/>
          <w:szCs w:val="24"/>
          <w:lang w:eastAsia="en-US"/>
        </w:rPr>
        <w:t xml:space="preserve">The AMA and RACGP raised concern that it is unclear how pharmacists plan to confirm whether an individual has had a recent diabetes test which was likely initiated by a GP, which is crucial to determine whether costs and services are being duplicated. </w:t>
      </w:r>
    </w:p>
    <w:p w14:paraId="743CA23E" w14:textId="77777777" w:rsidR="0088682D" w:rsidRPr="00765BFC" w:rsidRDefault="0088682D" w:rsidP="0088682D">
      <w:pPr>
        <w:numPr>
          <w:ilvl w:val="0"/>
          <w:numId w:val="43"/>
        </w:numPr>
        <w:spacing w:after="240"/>
        <w:contextualSpacing/>
        <w:rPr>
          <w:rFonts w:eastAsia="Calibri"/>
          <w:szCs w:val="24"/>
          <w:lang w:val="en-US" w:eastAsia="en-US"/>
        </w:rPr>
      </w:pPr>
      <w:r w:rsidRPr="00765BFC">
        <w:rPr>
          <w:rFonts w:eastAsia="Calibri"/>
          <w:i/>
          <w:iCs/>
          <w:szCs w:val="24"/>
          <w:lang w:eastAsia="en-US"/>
        </w:rPr>
        <w:lastRenderedPageBreak/>
        <w:t>Alignment with clinical guidelines for managing T2DM</w:t>
      </w:r>
    </w:p>
    <w:p w14:paraId="552907BA" w14:textId="6717F9F8" w:rsidR="0088682D" w:rsidRPr="00765BFC" w:rsidRDefault="0088682D" w:rsidP="00C53718">
      <w:pPr>
        <w:spacing w:after="240"/>
        <w:ind w:left="720"/>
        <w:rPr>
          <w:rFonts w:eastAsia="Calibri"/>
          <w:i/>
          <w:szCs w:val="24"/>
          <w:lang w:eastAsia="en-US"/>
        </w:rPr>
      </w:pPr>
      <w:r w:rsidRPr="00765BFC">
        <w:rPr>
          <w:rFonts w:eastAsia="Calibri"/>
          <w:iCs/>
          <w:szCs w:val="24"/>
          <w:lang w:eastAsia="en-US"/>
        </w:rPr>
        <w:t xml:space="preserve">The AMA and RACGP noted that the PDST allowed anyone aged 35-74 to be screened, as long as a </w:t>
      </w:r>
      <w:r w:rsidRPr="00765BFC">
        <w:rPr>
          <w:rFonts w:eastAsia="Calibri"/>
          <w:szCs w:val="24"/>
          <w:lang w:eastAsia="en-US"/>
        </w:rPr>
        <w:t>diabetes screening test has not been conducted in the past 12</w:t>
      </w:r>
      <w:r w:rsidR="005D1507" w:rsidRPr="00765BFC">
        <w:rPr>
          <w:rFonts w:eastAsia="Calibri"/>
          <w:szCs w:val="24"/>
          <w:lang w:eastAsia="en-US"/>
        </w:rPr>
        <w:t xml:space="preserve"> </w:t>
      </w:r>
      <w:r w:rsidRPr="00765BFC">
        <w:rPr>
          <w:rFonts w:eastAsia="Calibri"/>
          <w:szCs w:val="24"/>
          <w:lang w:eastAsia="en-US"/>
        </w:rPr>
        <w:t>months. This differed to</w:t>
      </w:r>
      <w:r w:rsidRPr="00765BFC">
        <w:rPr>
          <w:rFonts w:eastAsia="Calibri"/>
          <w:iCs/>
          <w:szCs w:val="24"/>
          <w:lang w:eastAsia="en-US"/>
        </w:rPr>
        <w:t xml:space="preserve"> the clinical guidelines on the management of T2DM</w:t>
      </w:r>
      <w:r w:rsidRPr="00765BFC">
        <w:rPr>
          <w:rFonts w:eastAsia="Calibri"/>
          <w:iCs/>
          <w:szCs w:val="24"/>
          <w:vertAlign w:val="superscript"/>
          <w:lang w:eastAsia="en-US"/>
        </w:rPr>
        <w:footnoteReference w:id="7"/>
      </w:r>
      <w:r w:rsidRPr="00765BFC">
        <w:rPr>
          <w:rFonts w:eastAsia="Calibri"/>
          <w:iCs/>
          <w:szCs w:val="24"/>
          <w:lang w:eastAsia="en-US"/>
        </w:rPr>
        <w:t xml:space="preserve"> which recommend patients without a high risk of type 2 diabetes to be screened using AUSDRISK every three years from when they reach 40 years of age</w:t>
      </w:r>
      <w:r w:rsidRPr="00765BFC">
        <w:rPr>
          <w:rFonts w:eastAsia="Calibri"/>
          <w:i/>
          <w:szCs w:val="24"/>
          <w:lang w:eastAsia="en-US"/>
        </w:rPr>
        <w:t>.</w:t>
      </w:r>
    </w:p>
    <w:p w14:paraId="6793A139" w14:textId="77777777" w:rsidR="0088682D" w:rsidRPr="00765BFC" w:rsidRDefault="0088682D" w:rsidP="00C53718">
      <w:pPr>
        <w:numPr>
          <w:ilvl w:val="0"/>
          <w:numId w:val="43"/>
        </w:numPr>
        <w:spacing w:before="240" w:after="240"/>
        <w:contextualSpacing/>
        <w:rPr>
          <w:rFonts w:eastAsia="Calibri"/>
          <w:szCs w:val="24"/>
          <w:lang w:val="en-US" w:eastAsia="en-US"/>
        </w:rPr>
      </w:pPr>
      <w:r w:rsidRPr="00765BFC">
        <w:rPr>
          <w:rFonts w:eastAsia="Calibri"/>
          <w:i/>
          <w:iCs/>
          <w:szCs w:val="24"/>
          <w:lang w:eastAsia="en-US"/>
        </w:rPr>
        <w:t>Populations at high risk of T2DM</w:t>
      </w:r>
    </w:p>
    <w:p w14:paraId="259D04C4" w14:textId="77777777" w:rsidR="0088682D" w:rsidRPr="00765BFC" w:rsidRDefault="0088682D" w:rsidP="00C53718">
      <w:pPr>
        <w:spacing w:after="240"/>
        <w:ind w:left="720"/>
        <w:rPr>
          <w:rFonts w:eastAsia="Calibri"/>
          <w:iCs/>
          <w:szCs w:val="24"/>
          <w:lang w:eastAsia="en-US"/>
        </w:rPr>
      </w:pPr>
      <w:r w:rsidRPr="00765BFC">
        <w:rPr>
          <w:rFonts w:eastAsia="Calibri"/>
          <w:szCs w:val="24"/>
          <w:lang w:eastAsia="en-US"/>
        </w:rPr>
        <w:t>Feedback from ADS, ADEA, DA, PSA and Diabetes SA raised that Aboriginal and Torres Strait Islander people have higher rates of undiagnosed diabetes and therefore culturally sensitive screening programs (along with lifestyle information and support) should be supported to enable earlier detection</w:t>
      </w:r>
      <w:r w:rsidRPr="00765BFC">
        <w:rPr>
          <w:rFonts w:eastAsia="Calibri"/>
          <w:szCs w:val="24"/>
          <w:lang w:val="en-US" w:eastAsia="en-US"/>
        </w:rPr>
        <w:t xml:space="preserve"> intervention to delay or prevent diabetes-related complications. However, Diabetes SA and the RACGP expressed that the PDST protocol did not target Aboriginal and Torres Strait Islander populations and did not address other populations at higher risk of T2DM or</w:t>
      </w:r>
      <w:bookmarkEnd w:id="15"/>
      <w:r w:rsidRPr="00765BFC">
        <w:rPr>
          <w:rFonts w:eastAsia="Calibri"/>
          <w:iCs/>
          <w:szCs w:val="24"/>
          <w:lang w:eastAsia="en-US"/>
        </w:rPr>
        <w:t xml:space="preserve"> emerging populations who are younger than the 35 year age cut-off in the PDST. </w:t>
      </w:r>
    </w:p>
    <w:p w14:paraId="29406869" w14:textId="77777777" w:rsidR="0088682D" w:rsidRPr="00765BFC" w:rsidRDefault="0088682D" w:rsidP="0088682D">
      <w:pPr>
        <w:numPr>
          <w:ilvl w:val="0"/>
          <w:numId w:val="43"/>
        </w:numPr>
        <w:spacing w:after="240"/>
        <w:contextualSpacing/>
        <w:rPr>
          <w:rFonts w:eastAsia="Calibri"/>
          <w:szCs w:val="24"/>
          <w:lang w:val="en-US" w:eastAsia="en-US"/>
        </w:rPr>
      </w:pPr>
      <w:r w:rsidRPr="00765BFC">
        <w:rPr>
          <w:rFonts w:eastAsia="Calibri"/>
          <w:i/>
          <w:iCs/>
          <w:szCs w:val="24"/>
          <w:lang w:eastAsia="en-US"/>
        </w:rPr>
        <w:t>Appropriateness of the comparator in the PDST</w:t>
      </w:r>
    </w:p>
    <w:p w14:paraId="26F242A3" w14:textId="70AEB36C" w:rsidR="0088682D" w:rsidRPr="00765BFC" w:rsidRDefault="0088682D" w:rsidP="00C53718">
      <w:pPr>
        <w:spacing w:after="240"/>
        <w:ind w:left="720"/>
        <w:rPr>
          <w:rFonts w:eastAsia="Calibri"/>
          <w:szCs w:val="24"/>
          <w:lang w:eastAsia="en-US"/>
        </w:rPr>
      </w:pPr>
      <w:r w:rsidRPr="00765BFC">
        <w:rPr>
          <w:rFonts w:eastAsia="Calibri"/>
          <w:szCs w:val="24"/>
          <w:lang w:eastAsia="en-US"/>
        </w:rPr>
        <w:t xml:space="preserve">The AMA and RACGP highlighted that the PDST did not have an appropriate control group and did not research the effectiveness or cost-effectiveness in the context of wider public health or other more readily available and evidence-based medical services. Similarly, Diabetes SA and the individual pharmacist considered that the appropriate comparator for the proposed intervention would be diabetes screening in the GP setting. </w:t>
      </w:r>
    </w:p>
    <w:p w14:paraId="2A2269A5" w14:textId="77777777" w:rsidR="0088682D" w:rsidRPr="00765BFC" w:rsidRDefault="0088682D" w:rsidP="0088682D">
      <w:pPr>
        <w:numPr>
          <w:ilvl w:val="0"/>
          <w:numId w:val="43"/>
        </w:numPr>
        <w:spacing w:after="240"/>
        <w:contextualSpacing/>
        <w:rPr>
          <w:rFonts w:eastAsia="Calibri"/>
          <w:i/>
          <w:iCs/>
          <w:szCs w:val="24"/>
          <w:lang w:eastAsia="en-US"/>
        </w:rPr>
      </w:pPr>
      <w:r w:rsidRPr="00765BFC">
        <w:rPr>
          <w:rFonts w:eastAsia="Calibri"/>
          <w:i/>
          <w:iCs/>
          <w:szCs w:val="24"/>
          <w:lang w:eastAsia="en-US"/>
        </w:rPr>
        <w:t xml:space="preserve">Equitable access for rural and remote communities </w:t>
      </w:r>
    </w:p>
    <w:p w14:paraId="053B9784" w14:textId="77777777" w:rsidR="0088682D" w:rsidRPr="00765BFC" w:rsidRDefault="0088682D" w:rsidP="00C53718">
      <w:pPr>
        <w:spacing w:after="240"/>
        <w:ind w:left="720"/>
        <w:rPr>
          <w:rFonts w:eastAsia="Calibri"/>
          <w:szCs w:val="24"/>
          <w:lang w:eastAsia="en-US"/>
        </w:rPr>
      </w:pPr>
      <w:r w:rsidRPr="00765BFC">
        <w:rPr>
          <w:rFonts w:eastAsia="Calibri"/>
          <w:szCs w:val="24"/>
          <w:lang w:eastAsia="en-US"/>
        </w:rPr>
        <w:t xml:space="preserve">Consultation feedback from ADS, ADEA and DA considered that access to traditional medical or clinic-led diabetes screening can be limited in rural and remote areas and by enabling pharmacy-led screening, there is potential to reduce this service gap. However, the RACGP noted that pharmacies can only provide the diabetes screening service if they have two trained pharmacists on duty at the same time, and a private room is available. </w:t>
      </w:r>
    </w:p>
    <w:p w14:paraId="0C3CA274" w14:textId="77777777" w:rsidR="0088682D" w:rsidRPr="00765BFC" w:rsidRDefault="0088682D" w:rsidP="0088682D">
      <w:pPr>
        <w:keepNext/>
        <w:numPr>
          <w:ilvl w:val="0"/>
          <w:numId w:val="43"/>
        </w:numPr>
        <w:spacing w:after="240"/>
        <w:ind w:left="714" w:hanging="357"/>
        <w:contextualSpacing/>
        <w:rPr>
          <w:rFonts w:eastAsia="Calibri"/>
          <w:szCs w:val="24"/>
          <w:lang w:val="en-US" w:eastAsia="en-US"/>
        </w:rPr>
      </w:pPr>
      <w:r w:rsidRPr="00765BFC">
        <w:rPr>
          <w:rFonts w:eastAsia="Calibri"/>
          <w:i/>
          <w:iCs/>
          <w:szCs w:val="24"/>
          <w:lang w:eastAsia="en-US"/>
        </w:rPr>
        <w:t>Potential for misdiagnosis</w:t>
      </w:r>
    </w:p>
    <w:p w14:paraId="0D30FD7B" w14:textId="77777777" w:rsidR="0088682D" w:rsidRPr="00765BFC" w:rsidRDefault="0088682D" w:rsidP="00C53718">
      <w:pPr>
        <w:spacing w:after="240"/>
        <w:ind w:left="720"/>
        <w:rPr>
          <w:rFonts w:eastAsia="Calibri"/>
          <w:szCs w:val="24"/>
          <w:lang w:eastAsia="en-US"/>
        </w:rPr>
      </w:pPr>
      <w:r w:rsidRPr="00765BFC">
        <w:rPr>
          <w:rFonts w:eastAsia="Calibri"/>
          <w:szCs w:val="24"/>
          <w:lang w:eastAsia="en-US"/>
        </w:rPr>
        <w:t xml:space="preserve">The ADS, ADEA and DA collectively expressed concerns that misdiagnosis as a result of either false positive or false negative screening results may be a potential issue, as with all screening programs. However, ADS, ADEA and DA considered that these risks may be minimized through appropriate education of pharmacists and quality control of testing apparatus, as well as referral of positive results to GPs. The AMA, Diabetes SA and PSA raised the potential risk of undermanaged ‘diagnosis’ if referrals are not made and that understanding the GP referral uptake rates (or lack of), particularly those diagnosed with diabetes would be informative. </w:t>
      </w:r>
    </w:p>
    <w:p w14:paraId="5FECDBB3" w14:textId="77777777" w:rsidR="0088682D" w:rsidRPr="00765BFC" w:rsidRDefault="0088682D" w:rsidP="0088682D">
      <w:pPr>
        <w:numPr>
          <w:ilvl w:val="0"/>
          <w:numId w:val="43"/>
        </w:numPr>
        <w:spacing w:after="240"/>
        <w:contextualSpacing/>
        <w:rPr>
          <w:rFonts w:eastAsia="Calibri"/>
          <w:szCs w:val="24"/>
          <w:lang w:eastAsia="en-US"/>
        </w:rPr>
      </w:pPr>
      <w:r w:rsidRPr="00765BFC">
        <w:rPr>
          <w:rFonts w:eastAsia="Calibri"/>
          <w:i/>
          <w:iCs/>
          <w:szCs w:val="24"/>
          <w:lang w:eastAsia="en-US"/>
        </w:rPr>
        <w:t>Patient education and support</w:t>
      </w:r>
    </w:p>
    <w:p w14:paraId="1CB54F33" w14:textId="77777777" w:rsidR="0088682D" w:rsidRPr="00765BFC" w:rsidRDefault="0088682D" w:rsidP="0088682D">
      <w:pPr>
        <w:ind w:left="720"/>
        <w:rPr>
          <w:rFonts w:eastAsia="Calibri"/>
          <w:szCs w:val="24"/>
          <w:lang w:eastAsia="en-US"/>
        </w:rPr>
      </w:pPr>
      <w:r w:rsidRPr="00765BFC">
        <w:rPr>
          <w:rFonts w:eastAsia="Calibri"/>
          <w:szCs w:val="24"/>
          <w:lang w:eastAsia="en-US"/>
        </w:rPr>
        <w:t>Diabetes SA noted that the report does not provide any detail about what education and support people in the trial received to assist them reduce their lifestyle risk factors. Diabetes SA considered it important to understand what people in the trial perceived to be their benefits and disadvantages of participating in this trial.</w:t>
      </w:r>
    </w:p>
    <w:p w14:paraId="248C7CB7" w14:textId="58E99131" w:rsidR="00F60D2C" w:rsidRPr="00765BFC" w:rsidRDefault="00F60D2C" w:rsidP="00A510A6">
      <w:pPr>
        <w:spacing w:before="240" w:after="120"/>
        <w:rPr>
          <w:iCs/>
          <w:szCs w:val="24"/>
        </w:rPr>
      </w:pPr>
      <w:r w:rsidRPr="00765BFC">
        <w:rPr>
          <w:iCs/>
          <w:szCs w:val="24"/>
        </w:rPr>
        <w:lastRenderedPageBreak/>
        <w:t xml:space="preserve">The PDST surveyed participants three months after their screening date. Surveys were sent to </w:t>
      </w:r>
      <w:r w:rsidR="00E25A45" w:rsidRPr="00765BFC">
        <w:rPr>
          <w:b/>
          <w:bCs/>
        </w:rPr>
        <w:t>redacted</w:t>
      </w:r>
      <w:r w:rsidRPr="00765BFC">
        <w:rPr>
          <w:iCs/>
          <w:szCs w:val="24"/>
        </w:rPr>
        <w:t xml:space="preserve"> referred participants and </w:t>
      </w:r>
      <w:r w:rsidR="00E25A45" w:rsidRPr="00765BFC">
        <w:rPr>
          <w:b/>
          <w:bCs/>
        </w:rPr>
        <w:t>redacted</w:t>
      </w:r>
      <w:r w:rsidRPr="00765BFC">
        <w:rPr>
          <w:iCs/>
          <w:szCs w:val="24"/>
        </w:rPr>
        <w:t xml:space="preserve"> responses were received (response rate </w:t>
      </w:r>
      <w:r w:rsidR="00E25A45" w:rsidRPr="00765BFC">
        <w:rPr>
          <w:b/>
          <w:bCs/>
        </w:rPr>
        <w:t>redacted</w:t>
      </w:r>
      <w:r w:rsidRPr="00765BFC">
        <w:rPr>
          <w:iCs/>
          <w:szCs w:val="24"/>
        </w:rPr>
        <w:t xml:space="preserve">). A further </w:t>
      </w:r>
      <w:r w:rsidR="00E25A45" w:rsidRPr="00765BFC">
        <w:rPr>
          <w:b/>
          <w:bCs/>
        </w:rPr>
        <w:t>redacted</w:t>
      </w:r>
      <w:r w:rsidR="00E25A45" w:rsidRPr="00765BFC" w:rsidDel="00E25A45">
        <w:t xml:space="preserve"> </w:t>
      </w:r>
      <w:r w:rsidRPr="00765BFC">
        <w:rPr>
          <w:iCs/>
          <w:szCs w:val="24"/>
        </w:rPr>
        <w:t xml:space="preserve">surveys were emailed to all non-referred participants and </w:t>
      </w:r>
      <w:r w:rsidR="00E25A45" w:rsidRPr="00765BFC">
        <w:rPr>
          <w:b/>
          <w:bCs/>
        </w:rPr>
        <w:t>redacted</w:t>
      </w:r>
      <w:r w:rsidRPr="00765BFC">
        <w:rPr>
          <w:iCs/>
          <w:szCs w:val="24"/>
        </w:rPr>
        <w:t xml:space="preserve"> responses were received (response rate </w:t>
      </w:r>
      <w:r w:rsidR="00E25A45" w:rsidRPr="00765BFC">
        <w:rPr>
          <w:b/>
          <w:bCs/>
        </w:rPr>
        <w:t>redacted</w:t>
      </w:r>
      <w:r w:rsidRPr="00765BFC">
        <w:rPr>
          <w:iCs/>
          <w:szCs w:val="24"/>
        </w:rPr>
        <w:t>).</w:t>
      </w:r>
      <w:r w:rsidR="00961042" w:rsidRPr="00765BFC">
        <w:rPr>
          <w:iCs/>
          <w:szCs w:val="24"/>
        </w:rPr>
        <w:t xml:space="preserve"> The key findings included:</w:t>
      </w:r>
    </w:p>
    <w:p w14:paraId="65F9F89F" w14:textId="63167E5F" w:rsidR="00F60D2C" w:rsidRPr="00765BFC" w:rsidRDefault="00F60D2C" w:rsidP="00F60D2C">
      <w:pPr>
        <w:pStyle w:val="ListParagraph"/>
        <w:numPr>
          <w:ilvl w:val="0"/>
          <w:numId w:val="30"/>
        </w:numPr>
        <w:rPr>
          <w:iCs/>
          <w:szCs w:val="24"/>
        </w:rPr>
      </w:pPr>
      <w:r w:rsidRPr="00765BFC">
        <w:rPr>
          <w:iCs/>
          <w:szCs w:val="24"/>
        </w:rPr>
        <w:t xml:space="preserve">more than </w:t>
      </w:r>
      <w:r w:rsidR="00E25A45" w:rsidRPr="00765BFC">
        <w:rPr>
          <w:b/>
          <w:bCs/>
        </w:rPr>
        <w:t>redacted</w:t>
      </w:r>
      <w:r w:rsidR="00E25A45" w:rsidRPr="00765BFC" w:rsidDel="00E25A45">
        <w:t xml:space="preserve"> </w:t>
      </w:r>
      <w:r w:rsidRPr="00765BFC">
        <w:rPr>
          <w:iCs/>
          <w:szCs w:val="24"/>
        </w:rPr>
        <w:t xml:space="preserve">of respondents rating the service as professional or very professional; </w:t>
      </w:r>
    </w:p>
    <w:p w14:paraId="4851CE67" w14:textId="66FD6B29" w:rsidR="00F60D2C" w:rsidRPr="00765BFC" w:rsidRDefault="00F60D2C" w:rsidP="00F60D2C">
      <w:pPr>
        <w:pStyle w:val="ListParagraph"/>
        <w:numPr>
          <w:ilvl w:val="0"/>
          <w:numId w:val="30"/>
        </w:numPr>
        <w:rPr>
          <w:iCs/>
          <w:szCs w:val="24"/>
        </w:rPr>
      </w:pPr>
      <w:r w:rsidRPr="00765BFC">
        <w:rPr>
          <w:iCs/>
          <w:szCs w:val="24"/>
        </w:rPr>
        <w:t xml:space="preserve">more than </w:t>
      </w:r>
      <w:r w:rsidR="00E25A45" w:rsidRPr="00765BFC">
        <w:rPr>
          <w:b/>
          <w:bCs/>
        </w:rPr>
        <w:t>redacted</w:t>
      </w:r>
      <w:r w:rsidR="00E25A45" w:rsidRPr="00765BFC" w:rsidDel="00E25A45">
        <w:t xml:space="preserve"> </w:t>
      </w:r>
      <w:r w:rsidR="00961042" w:rsidRPr="00765BFC">
        <w:rPr>
          <w:iCs/>
          <w:szCs w:val="24"/>
        </w:rPr>
        <w:t>of respondents stating</w:t>
      </w:r>
      <w:r w:rsidRPr="00765BFC">
        <w:rPr>
          <w:iCs/>
          <w:szCs w:val="24"/>
        </w:rPr>
        <w:t xml:space="preserve"> that they would recommend the screening service to a family member or friend;</w:t>
      </w:r>
    </w:p>
    <w:p w14:paraId="5184F7D8" w14:textId="1139133E" w:rsidR="00B411FE" w:rsidRPr="00765BFC" w:rsidRDefault="00F60D2C" w:rsidP="00F51939">
      <w:pPr>
        <w:pStyle w:val="ListParagraph"/>
        <w:numPr>
          <w:ilvl w:val="0"/>
          <w:numId w:val="30"/>
        </w:numPr>
        <w:rPr>
          <w:szCs w:val="24"/>
        </w:rPr>
      </w:pPr>
      <w:r w:rsidRPr="00765BFC">
        <w:rPr>
          <w:iCs/>
          <w:szCs w:val="24"/>
        </w:rPr>
        <w:t xml:space="preserve">more than </w:t>
      </w:r>
      <w:r w:rsidR="00E25A45" w:rsidRPr="00765BFC">
        <w:rPr>
          <w:b/>
          <w:bCs/>
        </w:rPr>
        <w:t>redacted</w:t>
      </w:r>
      <w:r w:rsidR="00E25A45" w:rsidRPr="00765BFC" w:rsidDel="00E25A45">
        <w:t xml:space="preserve"> </w:t>
      </w:r>
      <w:r w:rsidR="00961042" w:rsidRPr="00765BFC">
        <w:rPr>
          <w:iCs/>
          <w:szCs w:val="24"/>
        </w:rPr>
        <w:t xml:space="preserve">of respondents were either satisfied or very satisfied with the way the pharmacist explained their screening test results; </w:t>
      </w:r>
    </w:p>
    <w:p w14:paraId="39696E91" w14:textId="72BBE70A" w:rsidR="00961042" w:rsidRPr="00765BFC" w:rsidRDefault="00961042" w:rsidP="00F51939">
      <w:pPr>
        <w:pStyle w:val="ListParagraph"/>
        <w:numPr>
          <w:ilvl w:val="0"/>
          <w:numId w:val="30"/>
        </w:numPr>
        <w:rPr>
          <w:szCs w:val="24"/>
        </w:rPr>
      </w:pPr>
      <w:r w:rsidRPr="00765BFC">
        <w:rPr>
          <w:szCs w:val="24"/>
        </w:rPr>
        <w:t xml:space="preserve">a small number of participants were not satisfied with the amount of information provided and some appeared not to value a service that did not include a blood test; and </w:t>
      </w:r>
    </w:p>
    <w:p w14:paraId="0BDA39D8" w14:textId="0BB1C162" w:rsidR="00961042" w:rsidRPr="00765BFC" w:rsidRDefault="00961042" w:rsidP="00961042">
      <w:pPr>
        <w:pStyle w:val="ListParagraph"/>
        <w:numPr>
          <w:ilvl w:val="0"/>
          <w:numId w:val="30"/>
        </w:numPr>
        <w:rPr>
          <w:szCs w:val="24"/>
        </w:rPr>
      </w:pPr>
      <w:r w:rsidRPr="00765BFC">
        <w:rPr>
          <w:szCs w:val="24"/>
        </w:rPr>
        <w:t xml:space="preserve">more than </w:t>
      </w:r>
      <w:r w:rsidR="00E25A45" w:rsidRPr="00765BFC">
        <w:rPr>
          <w:b/>
          <w:bCs/>
        </w:rPr>
        <w:t>redacted</w:t>
      </w:r>
      <w:r w:rsidR="00E25A45" w:rsidRPr="00765BFC" w:rsidDel="00E25A45">
        <w:t xml:space="preserve"> </w:t>
      </w:r>
      <w:r w:rsidRPr="00765BFC">
        <w:rPr>
          <w:szCs w:val="24"/>
        </w:rPr>
        <w:t xml:space="preserve">of respondents reported making healthy lifestyle changes since attending the pharmacy screening service. </w:t>
      </w:r>
    </w:p>
    <w:p w14:paraId="647036DB" w14:textId="4A83BC04" w:rsidR="00BF0DFE" w:rsidRPr="00765BFC" w:rsidRDefault="00065623" w:rsidP="00A510A6">
      <w:pPr>
        <w:pStyle w:val="Heading1"/>
        <w:numPr>
          <w:ilvl w:val="0"/>
          <w:numId w:val="13"/>
        </w:numPr>
        <w:spacing w:before="240" w:after="240"/>
        <w:ind w:hanging="720"/>
        <w:jc w:val="both"/>
        <w:rPr>
          <w:rFonts w:ascii="Arial" w:hAnsi="Arial" w:cs="Arial"/>
        </w:rPr>
      </w:pPr>
      <w:r w:rsidRPr="00765BFC">
        <w:rPr>
          <w:rFonts w:ascii="Arial" w:hAnsi="Arial" w:cs="Arial"/>
        </w:rPr>
        <w:t>Proposed intervention’s place in clinical management</w:t>
      </w:r>
    </w:p>
    <w:p w14:paraId="605651A9" w14:textId="77777777" w:rsidR="00A7674C" w:rsidRPr="00765BFC" w:rsidRDefault="00A7674C" w:rsidP="00A510A6">
      <w:r w:rsidRPr="00765BFC">
        <w:t xml:space="preserve">Diabetes mellitus is a chronic disorder that reduces the body’s ability to produce and/or use insulin (a hormone produced by the pancreas to regulate blood sugar levels). This results in high blood sugar levels, which lead to serious complications such as stroke; diabetes-related eye disease such as diabetic retinopathy; heart disease; high blood pressure; kidney disease; vascular disease; nerve damage; and foot problems. Many people with T2DM will not have any symptoms. </w:t>
      </w:r>
    </w:p>
    <w:p w14:paraId="2ADDDFD3" w14:textId="093FD64B" w:rsidR="00A533F9" w:rsidRPr="00765BFC" w:rsidRDefault="00A533F9" w:rsidP="00A7674C">
      <w:pPr>
        <w:spacing w:before="240"/>
        <w:rPr>
          <w:iCs/>
        </w:rPr>
      </w:pPr>
      <w:r w:rsidRPr="00765BFC">
        <w:rPr>
          <w:iCs/>
        </w:rPr>
        <w:t>The ADAR did not explicitly nominate a population for the proposed service. The population considered in the PDST were adults aged between 35-74 years, who do not have a history of diabetes or pre</w:t>
      </w:r>
      <w:r w:rsidR="00D016EC" w:rsidRPr="00765BFC">
        <w:rPr>
          <w:iCs/>
        </w:rPr>
        <w:noBreakHyphen/>
      </w:r>
      <w:r w:rsidRPr="00765BFC">
        <w:rPr>
          <w:iCs/>
        </w:rPr>
        <w:t>diabetes and have not recently been screened for diabetes. The ADAR financial impact analysis suggests ‘recent’ to be within 12 months.</w:t>
      </w:r>
      <w:r w:rsidR="00961042" w:rsidRPr="00765BFC">
        <w:rPr>
          <w:iCs/>
        </w:rPr>
        <w:t xml:space="preserve"> </w:t>
      </w:r>
      <w:r w:rsidRPr="00765BFC">
        <w:rPr>
          <w:iCs/>
        </w:rPr>
        <w:t xml:space="preserve">The RACGP </w:t>
      </w:r>
      <w:r w:rsidR="00343DF8" w:rsidRPr="00765BFC">
        <w:rPr>
          <w:iCs/>
        </w:rPr>
        <w:t>g</w:t>
      </w:r>
      <w:r w:rsidRPr="00765BFC">
        <w:rPr>
          <w:iCs/>
        </w:rPr>
        <w:t>uidelines recommend individuals not at high risk should be screened for diabetes every 3 years from 40</w:t>
      </w:r>
      <w:r w:rsidR="008A794D">
        <w:rPr>
          <w:iCs/>
        </w:rPr>
        <w:t> </w:t>
      </w:r>
      <w:r w:rsidRPr="00765BFC">
        <w:rPr>
          <w:iCs/>
        </w:rPr>
        <w:t>years of age using the AUSDRISK only.</w:t>
      </w:r>
    </w:p>
    <w:p w14:paraId="1E93F9CF" w14:textId="2F71C80E" w:rsidR="00A533F9" w:rsidRPr="00765BFC" w:rsidRDefault="00A533F9" w:rsidP="00A510A6">
      <w:pPr>
        <w:spacing w:before="240"/>
        <w:rPr>
          <w:iCs/>
        </w:rPr>
      </w:pPr>
      <w:r w:rsidRPr="00765BFC">
        <w:rPr>
          <w:iCs/>
        </w:rPr>
        <w:t>The Australian Health Survey: Biomedical Results for Chronic Diseases, 2011–12 estimated the prevalence of diabetes (including those diagnosed and undiagnosed) using HbA1c testing (</w:t>
      </w:r>
      <w:r w:rsidRPr="00765BFC">
        <w:rPr>
          <w:iCs/>
        </w:rPr>
        <w:fldChar w:fldCharType="begin"/>
      </w:r>
      <w:r w:rsidRPr="00765BFC">
        <w:rPr>
          <w:iCs/>
        </w:rPr>
        <w:instrText xml:space="preserve"> REF _Ref81822635 \h  \* MERGEFORMAT </w:instrText>
      </w:r>
      <w:r w:rsidRPr="00765BFC">
        <w:rPr>
          <w:iCs/>
        </w:rPr>
      </w:r>
      <w:r w:rsidRPr="00765BFC">
        <w:rPr>
          <w:iCs/>
        </w:rPr>
        <w:fldChar w:fldCharType="separate"/>
      </w:r>
      <w:r w:rsidR="003F1F53" w:rsidRPr="003F1F53">
        <w:rPr>
          <w:iCs/>
        </w:rPr>
        <w:t xml:space="preserve">Table </w:t>
      </w:r>
      <w:r w:rsidR="003F1F53">
        <w:rPr>
          <w:iCs/>
          <w:noProof/>
        </w:rPr>
        <w:t>3</w:t>
      </w:r>
      <w:r w:rsidRPr="00765BFC">
        <w:rPr>
          <w:iCs/>
        </w:rPr>
        <w:fldChar w:fldCharType="end"/>
      </w:r>
      <w:r w:rsidRPr="00765BFC">
        <w:rPr>
          <w:iCs/>
        </w:rPr>
        <w:t xml:space="preserve">). </w:t>
      </w:r>
    </w:p>
    <w:p w14:paraId="65E69C62" w14:textId="337C5008" w:rsidR="00A533F9" w:rsidRPr="00765BFC" w:rsidRDefault="00A533F9" w:rsidP="00A510A6">
      <w:pPr>
        <w:pStyle w:val="Caption"/>
        <w:spacing w:before="240"/>
        <w:rPr>
          <w:iCs w:val="0"/>
        </w:rPr>
      </w:pPr>
      <w:bookmarkStart w:id="16" w:name="_Ref81822635"/>
      <w:r w:rsidRPr="00765BFC">
        <w:rPr>
          <w:iCs w:val="0"/>
        </w:rPr>
        <w:t xml:space="preserve">Table </w:t>
      </w:r>
      <w:r w:rsidRPr="00765BFC">
        <w:rPr>
          <w:iCs w:val="0"/>
        </w:rPr>
        <w:fldChar w:fldCharType="begin"/>
      </w:r>
      <w:r w:rsidRPr="00765BFC">
        <w:rPr>
          <w:iCs w:val="0"/>
        </w:rPr>
        <w:instrText xml:space="preserve"> SEQ Table \* ARABIC </w:instrText>
      </w:r>
      <w:r w:rsidRPr="00765BFC">
        <w:rPr>
          <w:iCs w:val="0"/>
        </w:rPr>
        <w:fldChar w:fldCharType="separate"/>
      </w:r>
      <w:r w:rsidR="003F1F53">
        <w:rPr>
          <w:iCs w:val="0"/>
          <w:noProof/>
        </w:rPr>
        <w:t>3</w:t>
      </w:r>
      <w:r w:rsidRPr="00765BFC">
        <w:rPr>
          <w:iCs w:val="0"/>
          <w:noProof/>
        </w:rPr>
        <w:fldChar w:fldCharType="end"/>
      </w:r>
      <w:bookmarkEnd w:id="16"/>
      <w:r w:rsidRPr="00765BFC">
        <w:rPr>
          <w:iCs w:val="0"/>
          <w:noProof/>
        </w:rPr>
        <w:t>:</w:t>
      </w:r>
      <w:r w:rsidRPr="00765BFC">
        <w:rPr>
          <w:iCs w:val="0"/>
        </w:rPr>
        <w:t xml:space="preserve"> Diabetes prevalence based on diagnosis status using HbA1c </w:t>
      </w:r>
    </w:p>
    <w:tbl>
      <w:tblPr>
        <w:tblStyle w:val="TableGrid"/>
        <w:tblW w:w="8926" w:type="dxa"/>
        <w:tblLayout w:type="fixed"/>
        <w:tblLook w:val="04A0" w:firstRow="1" w:lastRow="0" w:firstColumn="1" w:lastColumn="0" w:noHBand="0" w:noVBand="1"/>
      </w:tblPr>
      <w:tblGrid>
        <w:gridCol w:w="2263"/>
        <w:gridCol w:w="951"/>
        <w:gridCol w:w="952"/>
        <w:gridCol w:w="952"/>
        <w:gridCol w:w="952"/>
        <w:gridCol w:w="952"/>
        <w:gridCol w:w="952"/>
        <w:gridCol w:w="952"/>
      </w:tblGrid>
      <w:tr w:rsidR="00A533F9" w:rsidRPr="00765BFC" w14:paraId="6A8FED41" w14:textId="77777777" w:rsidTr="00A533F9">
        <w:trPr>
          <w:trHeight w:val="319"/>
        </w:trPr>
        <w:tc>
          <w:tcPr>
            <w:tcW w:w="2263" w:type="dxa"/>
            <w:vMerge w:val="restart"/>
            <w:vAlign w:val="center"/>
          </w:tcPr>
          <w:p w14:paraId="5B0A39C9" w14:textId="14F0E277" w:rsidR="00A533F9" w:rsidRPr="00765BFC" w:rsidRDefault="00A533F9" w:rsidP="00A533F9">
            <w:pPr>
              <w:pStyle w:val="TableText0"/>
              <w:rPr>
                <w:b/>
                <w:bCs/>
              </w:rPr>
            </w:pPr>
            <w:r w:rsidRPr="00765BFC">
              <w:rPr>
                <w:b/>
                <w:bCs/>
              </w:rPr>
              <w:t xml:space="preserve">Diabetes status </w:t>
            </w:r>
          </w:p>
        </w:tc>
        <w:tc>
          <w:tcPr>
            <w:tcW w:w="6663" w:type="dxa"/>
            <w:gridSpan w:val="7"/>
          </w:tcPr>
          <w:p w14:paraId="3257BA39" w14:textId="77777777" w:rsidR="00A533F9" w:rsidRPr="00765BFC" w:rsidRDefault="00A533F9" w:rsidP="00BF1085">
            <w:pPr>
              <w:pStyle w:val="TableText0"/>
              <w:jc w:val="center"/>
              <w:rPr>
                <w:b/>
                <w:bCs/>
              </w:rPr>
            </w:pPr>
            <w:r w:rsidRPr="00765BFC">
              <w:rPr>
                <w:b/>
                <w:bCs/>
              </w:rPr>
              <w:t>Age Group</w:t>
            </w:r>
          </w:p>
        </w:tc>
      </w:tr>
      <w:tr w:rsidR="00A533F9" w:rsidRPr="00765BFC" w14:paraId="7F59CC15" w14:textId="77777777" w:rsidTr="00A533F9">
        <w:trPr>
          <w:trHeight w:val="231"/>
        </w:trPr>
        <w:tc>
          <w:tcPr>
            <w:tcW w:w="2263" w:type="dxa"/>
            <w:vMerge/>
            <w:hideMark/>
          </w:tcPr>
          <w:p w14:paraId="2E8DBA92" w14:textId="760ABC90" w:rsidR="00A533F9" w:rsidRPr="00765BFC" w:rsidRDefault="00A533F9" w:rsidP="00A533F9">
            <w:pPr>
              <w:pStyle w:val="TableText0"/>
              <w:rPr>
                <w:b/>
                <w:bCs/>
              </w:rPr>
            </w:pPr>
          </w:p>
        </w:tc>
        <w:tc>
          <w:tcPr>
            <w:tcW w:w="951" w:type="dxa"/>
            <w:hideMark/>
          </w:tcPr>
          <w:p w14:paraId="0E3B325B" w14:textId="77777777" w:rsidR="00A533F9" w:rsidRPr="00765BFC" w:rsidRDefault="00A533F9" w:rsidP="00A533F9">
            <w:pPr>
              <w:pStyle w:val="TableText0"/>
              <w:jc w:val="center"/>
              <w:rPr>
                <w:b/>
                <w:bCs/>
              </w:rPr>
            </w:pPr>
            <w:r w:rsidRPr="00765BFC">
              <w:rPr>
                <w:b/>
                <w:bCs/>
              </w:rPr>
              <w:t>18–34</w:t>
            </w:r>
          </w:p>
        </w:tc>
        <w:tc>
          <w:tcPr>
            <w:tcW w:w="952" w:type="dxa"/>
            <w:hideMark/>
          </w:tcPr>
          <w:p w14:paraId="10079332" w14:textId="77777777" w:rsidR="00A533F9" w:rsidRPr="00765BFC" w:rsidRDefault="00A533F9" w:rsidP="00A533F9">
            <w:pPr>
              <w:pStyle w:val="TableText0"/>
              <w:jc w:val="center"/>
              <w:rPr>
                <w:b/>
                <w:bCs/>
              </w:rPr>
            </w:pPr>
            <w:r w:rsidRPr="00765BFC">
              <w:rPr>
                <w:b/>
                <w:bCs/>
              </w:rPr>
              <w:t>35–44</w:t>
            </w:r>
          </w:p>
        </w:tc>
        <w:tc>
          <w:tcPr>
            <w:tcW w:w="952" w:type="dxa"/>
            <w:hideMark/>
          </w:tcPr>
          <w:p w14:paraId="0DA6993E" w14:textId="77777777" w:rsidR="00A533F9" w:rsidRPr="00765BFC" w:rsidRDefault="00A533F9" w:rsidP="00A533F9">
            <w:pPr>
              <w:pStyle w:val="TableText0"/>
              <w:jc w:val="center"/>
              <w:rPr>
                <w:b/>
                <w:bCs/>
              </w:rPr>
            </w:pPr>
            <w:r w:rsidRPr="00765BFC">
              <w:rPr>
                <w:b/>
                <w:bCs/>
              </w:rPr>
              <w:t>45–54</w:t>
            </w:r>
          </w:p>
        </w:tc>
        <w:tc>
          <w:tcPr>
            <w:tcW w:w="952" w:type="dxa"/>
            <w:hideMark/>
          </w:tcPr>
          <w:p w14:paraId="4B519C37" w14:textId="77777777" w:rsidR="00A533F9" w:rsidRPr="00765BFC" w:rsidRDefault="00A533F9" w:rsidP="00A533F9">
            <w:pPr>
              <w:pStyle w:val="TableText0"/>
              <w:jc w:val="center"/>
              <w:rPr>
                <w:b/>
                <w:bCs/>
              </w:rPr>
            </w:pPr>
            <w:r w:rsidRPr="00765BFC">
              <w:rPr>
                <w:b/>
                <w:bCs/>
              </w:rPr>
              <w:t>55–64</w:t>
            </w:r>
          </w:p>
        </w:tc>
        <w:tc>
          <w:tcPr>
            <w:tcW w:w="952" w:type="dxa"/>
            <w:hideMark/>
          </w:tcPr>
          <w:p w14:paraId="14E2C8C5" w14:textId="77777777" w:rsidR="00A533F9" w:rsidRPr="00765BFC" w:rsidRDefault="00A533F9" w:rsidP="00A533F9">
            <w:pPr>
              <w:pStyle w:val="TableText0"/>
              <w:jc w:val="center"/>
              <w:rPr>
                <w:b/>
                <w:bCs/>
              </w:rPr>
            </w:pPr>
            <w:r w:rsidRPr="00765BFC">
              <w:rPr>
                <w:b/>
                <w:bCs/>
              </w:rPr>
              <w:t>65–74</w:t>
            </w:r>
          </w:p>
        </w:tc>
        <w:tc>
          <w:tcPr>
            <w:tcW w:w="952" w:type="dxa"/>
            <w:hideMark/>
          </w:tcPr>
          <w:p w14:paraId="5B3CD86D" w14:textId="7419E46C" w:rsidR="00A533F9" w:rsidRPr="00765BFC" w:rsidRDefault="00A533F9" w:rsidP="00A533F9">
            <w:pPr>
              <w:pStyle w:val="TableText0"/>
              <w:jc w:val="center"/>
              <w:rPr>
                <w:b/>
                <w:bCs/>
              </w:rPr>
            </w:pPr>
            <w:r w:rsidRPr="00765BFC">
              <w:rPr>
                <w:b/>
                <w:bCs/>
              </w:rPr>
              <w:t>≥ 75</w:t>
            </w:r>
          </w:p>
        </w:tc>
        <w:tc>
          <w:tcPr>
            <w:tcW w:w="952" w:type="dxa"/>
            <w:hideMark/>
          </w:tcPr>
          <w:p w14:paraId="4847A38A" w14:textId="205D0277" w:rsidR="00A533F9" w:rsidRPr="00765BFC" w:rsidRDefault="00A533F9" w:rsidP="00A533F9">
            <w:pPr>
              <w:pStyle w:val="TableText0"/>
              <w:jc w:val="center"/>
              <w:rPr>
                <w:b/>
                <w:bCs/>
              </w:rPr>
            </w:pPr>
            <w:r w:rsidRPr="00765BFC">
              <w:rPr>
                <w:b/>
                <w:bCs/>
              </w:rPr>
              <w:t>All (≥ 18)</w:t>
            </w:r>
          </w:p>
        </w:tc>
      </w:tr>
      <w:tr w:rsidR="00A533F9" w:rsidRPr="00765BFC" w14:paraId="5517E074" w14:textId="77777777" w:rsidTr="009F65BB">
        <w:trPr>
          <w:trHeight w:val="255"/>
        </w:trPr>
        <w:tc>
          <w:tcPr>
            <w:tcW w:w="2263" w:type="dxa"/>
            <w:noWrap/>
            <w:hideMark/>
          </w:tcPr>
          <w:p w14:paraId="32F7317F" w14:textId="77777777" w:rsidR="00A533F9" w:rsidRPr="00765BFC" w:rsidRDefault="00A533F9" w:rsidP="00A533F9">
            <w:pPr>
              <w:pStyle w:val="TableText0"/>
              <w:rPr>
                <w:rFonts w:eastAsia="Calibri"/>
              </w:rPr>
            </w:pPr>
            <w:r w:rsidRPr="00765BFC">
              <w:rPr>
                <w:rFonts w:eastAsia="Calibri"/>
              </w:rPr>
              <w:t>Known diabetes</w:t>
            </w:r>
          </w:p>
        </w:tc>
        <w:tc>
          <w:tcPr>
            <w:tcW w:w="951" w:type="dxa"/>
            <w:noWrap/>
            <w:hideMark/>
          </w:tcPr>
          <w:p w14:paraId="5032B651" w14:textId="77777777" w:rsidR="00A533F9" w:rsidRPr="00765BFC" w:rsidRDefault="00A533F9" w:rsidP="00A533F9">
            <w:pPr>
              <w:pStyle w:val="TableText0"/>
              <w:jc w:val="center"/>
              <w:rPr>
                <w:rFonts w:eastAsia="Calibri"/>
              </w:rPr>
            </w:pPr>
            <w:r w:rsidRPr="00765BFC">
              <w:rPr>
                <w:rFonts w:eastAsia="Calibri"/>
              </w:rPr>
              <w:t>0.4%*</w:t>
            </w:r>
          </w:p>
        </w:tc>
        <w:tc>
          <w:tcPr>
            <w:tcW w:w="952" w:type="dxa"/>
            <w:noWrap/>
            <w:hideMark/>
          </w:tcPr>
          <w:p w14:paraId="448931D1" w14:textId="77777777" w:rsidR="00A533F9" w:rsidRPr="00765BFC" w:rsidRDefault="00A533F9" w:rsidP="00A533F9">
            <w:pPr>
              <w:pStyle w:val="TableText0"/>
              <w:jc w:val="center"/>
              <w:rPr>
                <w:rFonts w:eastAsia="Calibri"/>
              </w:rPr>
            </w:pPr>
            <w:r w:rsidRPr="00765BFC">
              <w:rPr>
                <w:rFonts w:eastAsia="Calibri"/>
              </w:rPr>
              <w:t>2.2%</w:t>
            </w:r>
          </w:p>
        </w:tc>
        <w:tc>
          <w:tcPr>
            <w:tcW w:w="952" w:type="dxa"/>
            <w:noWrap/>
            <w:hideMark/>
          </w:tcPr>
          <w:p w14:paraId="5E490A72" w14:textId="77777777" w:rsidR="00A533F9" w:rsidRPr="00765BFC" w:rsidRDefault="00A533F9" w:rsidP="00A533F9">
            <w:pPr>
              <w:pStyle w:val="TableText0"/>
              <w:jc w:val="center"/>
              <w:rPr>
                <w:rFonts w:eastAsia="Calibri"/>
              </w:rPr>
            </w:pPr>
            <w:r w:rsidRPr="00765BFC">
              <w:rPr>
                <w:rFonts w:eastAsia="Calibri"/>
              </w:rPr>
              <w:t>4.0%</w:t>
            </w:r>
          </w:p>
        </w:tc>
        <w:tc>
          <w:tcPr>
            <w:tcW w:w="952" w:type="dxa"/>
            <w:noWrap/>
            <w:hideMark/>
          </w:tcPr>
          <w:p w14:paraId="3322AA5B" w14:textId="77777777" w:rsidR="00A533F9" w:rsidRPr="00765BFC" w:rsidRDefault="00A533F9" w:rsidP="00A533F9">
            <w:pPr>
              <w:pStyle w:val="TableText0"/>
              <w:jc w:val="center"/>
              <w:rPr>
                <w:rFonts w:eastAsia="Calibri"/>
              </w:rPr>
            </w:pPr>
            <w:r w:rsidRPr="00765BFC">
              <w:rPr>
                <w:rFonts w:eastAsia="Calibri"/>
              </w:rPr>
              <w:t>6.4%</w:t>
            </w:r>
          </w:p>
        </w:tc>
        <w:tc>
          <w:tcPr>
            <w:tcW w:w="952" w:type="dxa"/>
            <w:noWrap/>
            <w:hideMark/>
          </w:tcPr>
          <w:p w14:paraId="53EE30F6" w14:textId="77777777" w:rsidR="00A533F9" w:rsidRPr="00765BFC" w:rsidRDefault="00A533F9" w:rsidP="00A533F9">
            <w:pPr>
              <w:pStyle w:val="TableText0"/>
              <w:jc w:val="center"/>
              <w:rPr>
                <w:rFonts w:eastAsia="Calibri"/>
              </w:rPr>
            </w:pPr>
            <w:r w:rsidRPr="00765BFC">
              <w:rPr>
                <w:rFonts w:eastAsia="Calibri"/>
              </w:rPr>
              <w:t>12.7%</w:t>
            </w:r>
          </w:p>
        </w:tc>
        <w:tc>
          <w:tcPr>
            <w:tcW w:w="952" w:type="dxa"/>
            <w:noWrap/>
            <w:hideMark/>
          </w:tcPr>
          <w:p w14:paraId="73D92747" w14:textId="77777777" w:rsidR="00A533F9" w:rsidRPr="00765BFC" w:rsidRDefault="00A533F9" w:rsidP="00A533F9">
            <w:pPr>
              <w:pStyle w:val="TableText0"/>
              <w:jc w:val="center"/>
              <w:rPr>
                <w:rFonts w:eastAsia="Calibri"/>
              </w:rPr>
            </w:pPr>
            <w:r w:rsidRPr="00765BFC">
              <w:rPr>
                <w:rFonts w:eastAsia="Calibri"/>
              </w:rPr>
              <w:t>10.5%</w:t>
            </w:r>
          </w:p>
        </w:tc>
        <w:tc>
          <w:tcPr>
            <w:tcW w:w="952" w:type="dxa"/>
            <w:noWrap/>
            <w:hideMark/>
          </w:tcPr>
          <w:p w14:paraId="6CC4CDCB" w14:textId="77777777" w:rsidR="00A533F9" w:rsidRPr="00765BFC" w:rsidRDefault="00A533F9" w:rsidP="00A533F9">
            <w:pPr>
              <w:pStyle w:val="TableText0"/>
              <w:jc w:val="center"/>
              <w:rPr>
                <w:rFonts w:eastAsia="Calibri"/>
              </w:rPr>
            </w:pPr>
            <w:r w:rsidRPr="00765BFC">
              <w:rPr>
                <w:rFonts w:eastAsia="Calibri"/>
              </w:rPr>
              <w:t>4.2%</w:t>
            </w:r>
          </w:p>
        </w:tc>
      </w:tr>
      <w:tr w:rsidR="00A533F9" w:rsidRPr="00765BFC" w14:paraId="06A87519" w14:textId="77777777" w:rsidTr="009F65BB">
        <w:trPr>
          <w:trHeight w:val="255"/>
        </w:trPr>
        <w:tc>
          <w:tcPr>
            <w:tcW w:w="2263" w:type="dxa"/>
            <w:noWrap/>
            <w:hideMark/>
          </w:tcPr>
          <w:p w14:paraId="100A97C9" w14:textId="77777777" w:rsidR="00A533F9" w:rsidRPr="00765BFC" w:rsidRDefault="00A533F9" w:rsidP="00A533F9">
            <w:pPr>
              <w:pStyle w:val="TableText0"/>
              <w:rPr>
                <w:rFonts w:eastAsia="Calibri"/>
              </w:rPr>
            </w:pPr>
            <w:r w:rsidRPr="00765BFC">
              <w:rPr>
                <w:rFonts w:eastAsia="Calibri"/>
              </w:rPr>
              <w:t>Newly diagnosed diabetes</w:t>
            </w:r>
          </w:p>
          <w:p w14:paraId="016DC51A" w14:textId="77777777" w:rsidR="00A533F9" w:rsidRPr="00765BFC" w:rsidRDefault="00A533F9" w:rsidP="00A533F9">
            <w:pPr>
              <w:pStyle w:val="TableText0"/>
              <w:rPr>
                <w:rFonts w:eastAsia="Calibri"/>
              </w:rPr>
            </w:pPr>
            <w:r w:rsidRPr="00765BFC">
              <w:rPr>
                <w:rFonts w:eastAsia="Calibri"/>
              </w:rPr>
              <w:t>(previously undiagnosed)</w:t>
            </w:r>
          </w:p>
        </w:tc>
        <w:tc>
          <w:tcPr>
            <w:tcW w:w="951" w:type="dxa"/>
            <w:noWrap/>
            <w:hideMark/>
          </w:tcPr>
          <w:p w14:paraId="6B2F2A12" w14:textId="77777777" w:rsidR="00A533F9" w:rsidRPr="00765BFC" w:rsidRDefault="00A533F9" w:rsidP="00A533F9">
            <w:pPr>
              <w:pStyle w:val="TableText0"/>
              <w:jc w:val="center"/>
              <w:rPr>
                <w:rFonts w:eastAsia="Calibri"/>
              </w:rPr>
            </w:pPr>
            <w:r w:rsidRPr="00765BFC">
              <w:rPr>
                <w:rFonts w:eastAsia="Calibri"/>
              </w:rPr>
              <w:t>0.1%**</w:t>
            </w:r>
          </w:p>
        </w:tc>
        <w:tc>
          <w:tcPr>
            <w:tcW w:w="952" w:type="dxa"/>
            <w:noWrap/>
            <w:hideMark/>
          </w:tcPr>
          <w:p w14:paraId="0B6DD427" w14:textId="77777777" w:rsidR="00A533F9" w:rsidRPr="00765BFC" w:rsidRDefault="00A533F9" w:rsidP="00A533F9">
            <w:pPr>
              <w:pStyle w:val="TableText0"/>
              <w:jc w:val="center"/>
              <w:rPr>
                <w:rFonts w:eastAsia="Calibri"/>
              </w:rPr>
            </w:pPr>
            <w:r w:rsidRPr="00765BFC">
              <w:rPr>
                <w:rFonts w:eastAsia="Calibri"/>
              </w:rPr>
              <w:t>0.5%*</w:t>
            </w:r>
          </w:p>
        </w:tc>
        <w:tc>
          <w:tcPr>
            <w:tcW w:w="952" w:type="dxa"/>
            <w:noWrap/>
            <w:hideMark/>
          </w:tcPr>
          <w:p w14:paraId="0F70927F" w14:textId="77777777" w:rsidR="00A533F9" w:rsidRPr="00765BFC" w:rsidRDefault="00A533F9" w:rsidP="00A533F9">
            <w:pPr>
              <w:pStyle w:val="TableText0"/>
              <w:jc w:val="center"/>
              <w:rPr>
                <w:rFonts w:eastAsia="Calibri"/>
              </w:rPr>
            </w:pPr>
            <w:r w:rsidRPr="00765BFC">
              <w:rPr>
                <w:rFonts w:eastAsia="Calibri"/>
              </w:rPr>
              <w:t>1.3%*</w:t>
            </w:r>
          </w:p>
        </w:tc>
        <w:tc>
          <w:tcPr>
            <w:tcW w:w="952" w:type="dxa"/>
            <w:noWrap/>
            <w:hideMark/>
          </w:tcPr>
          <w:p w14:paraId="6CB0B9B2" w14:textId="77777777" w:rsidR="00A533F9" w:rsidRPr="00765BFC" w:rsidRDefault="00A533F9" w:rsidP="00A533F9">
            <w:pPr>
              <w:pStyle w:val="TableText0"/>
              <w:jc w:val="center"/>
              <w:rPr>
                <w:rFonts w:eastAsia="Calibri"/>
              </w:rPr>
            </w:pPr>
            <w:r w:rsidRPr="00765BFC">
              <w:rPr>
                <w:rFonts w:eastAsia="Calibri"/>
              </w:rPr>
              <w:t>2.4%</w:t>
            </w:r>
          </w:p>
        </w:tc>
        <w:tc>
          <w:tcPr>
            <w:tcW w:w="952" w:type="dxa"/>
            <w:noWrap/>
            <w:hideMark/>
          </w:tcPr>
          <w:p w14:paraId="52D0DE45" w14:textId="77777777" w:rsidR="00A533F9" w:rsidRPr="00765BFC" w:rsidRDefault="00A533F9" w:rsidP="00A533F9">
            <w:pPr>
              <w:pStyle w:val="TableText0"/>
              <w:jc w:val="center"/>
              <w:rPr>
                <w:rFonts w:eastAsia="Calibri"/>
              </w:rPr>
            </w:pPr>
            <w:r w:rsidRPr="00765BFC">
              <w:rPr>
                <w:rFonts w:eastAsia="Calibri"/>
              </w:rPr>
              <w:t>2.8%</w:t>
            </w:r>
          </w:p>
        </w:tc>
        <w:tc>
          <w:tcPr>
            <w:tcW w:w="952" w:type="dxa"/>
            <w:noWrap/>
            <w:hideMark/>
          </w:tcPr>
          <w:p w14:paraId="31EBD99B" w14:textId="77777777" w:rsidR="00A533F9" w:rsidRPr="00765BFC" w:rsidRDefault="00A533F9" w:rsidP="00A533F9">
            <w:pPr>
              <w:pStyle w:val="TableText0"/>
              <w:jc w:val="center"/>
              <w:rPr>
                <w:rFonts w:eastAsia="Calibri"/>
              </w:rPr>
            </w:pPr>
            <w:r w:rsidRPr="00765BFC">
              <w:rPr>
                <w:rFonts w:eastAsia="Calibri"/>
              </w:rPr>
              <w:t>2.3%*</w:t>
            </w:r>
          </w:p>
        </w:tc>
        <w:tc>
          <w:tcPr>
            <w:tcW w:w="952" w:type="dxa"/>
            <w:noWrap/>
            <w:hideMark/>
          </w:tcPr>
          <w:p w14:paraId="4007CF4C" w14:textId="77777777" w:rsidR="00A533F9" w:rsidRPr="00765BFC" w:rsidRDefault="00A533F9" w:rsidP="00A533F9">
            <w:pPr>
              <w:pStyle w:val="TableText0"/>
              <w:jc w:val="center"/>
              <w:rPr>
                <w:rFonts w:eastAsia="Calibri"/>
              </w:rPr>
            </w:pPr>
            <w:r w:rsidRPr="00765BFC">
              <w:rPr>
                <w:rFonts w:eastAsia="Calibri"/>
              </w:rPr>
              <w:t>1.2%</w:t>
            </w:r>
          </w:p>
        </w:tc>
      </w:tr>
      <w:tr w:rsidR="00A533F9" w:rsidRPr="00765BFC" w14:paraId="707B31DF" w14:textId="77777777" w:rsidTr="009F65BB">
        <w:trPr>
          <w:trHeight w:val="255"/>
        </w:trPr>
        <w:tc>
          <w:tcPr>
            <w:tcW w:w="2263" w:type="dxa"/>
            <w:noWrap/>
            <w:hideMark/>
          </w:tcPr>
          <w:p w14:paraId="07A0F56F" w14:textId="77777777" w:rsidR="00A533F9" w:rsidRPr="00765BFC" w:rsidRDefault="00A533F9" w:rsidP="00A533F9">
            <w:pPr>
              <w:pStyle w:val="TableText0"/>
              <w:rPr>
                <w:rFonts w:eastAsia="Calibri"/>
                <w:iCs/>
              </w:rPr>
            </w:pPr>
            <w:r w:rsidRPr="00765BFC">
              <w:rPr>
                <w:rFonts w:eastAsia="Calibri"/>
                <w:iCs/>
              </w:rPr>
              <w:t>Total with diabetes</w:t>
            </w:r>
          </w:p>
        </w:tc>
        <w:tc>
          <w:tcPr>
            <w:tcW w:w="951" w:type="dxa"/>
            <w:noWrap/>
            <w:hideMark/>
          </w:tcPr>
          <w:p w14:paraId="44F46363" w14:textId="77777777" w:rsidR="00A533F9" w:rsidRPr="00765BFC" w:rsidRDefault="00A533F9" w:rsidP="00A533F9">
            <w:pPr>
              <w:pStyle w:val="TableText0"/>
              <w:jc w:val="center"/>
              <w:rPr>
                <w:rFonts w:eastAsia="Calibri"/>
                <w:iCs/>
              </w:rPr>
            </w:pPr>
            <w:r w:rsidRPr="00765BFC">
              <w:rPr>
                <w:rFonts w:eastAsia="Calibri"/>
                <w:iCs/>
              </w:rPr>
              <w:t>0.5%*</w:t>
            </w:r>
          </w:p>
        </w:tc>
        <w:tc>
          <w:tcPr>
            <w:tcW w:w="952" w:type="dxa"/>
            <w:noWrap/>
            <w:hideMark/>
          </w:tcPr>
          <w:p w14:paraId="6E95B26A" w14:textId="77777777" w:rsidR="00A533F9" w:rsidRPr="00765BFC" w:rsidRDefault="00A533F9" w:rsidP="00A533F9">
            <w:pPr>
              <w:pStyle w:val="TableText0"/>
              <w:jc w:val="center"/>
              <w:rPr>
                <w:rFonts w:eastAsia="Calibri"/>
                <w:iCs/>
              </w:rPr>
            </w:pPr>
            <w:r w:rsidRPr="00765BFC">
              <w:rPr>
                <w:rFonts w:eastAsia="Calibri"/>
                <w:iCs/>
              </w:rPr>
              <w:t>2.7%</w:t>
            </w:r>
          </w:p>
        </w:tc>
        <w:tc>
          <w:tcPr>
            <w:tcW w:w="952" w:type="dxa"/>
            <w:noWrap/>
            <w:hideMark/>
          </w:tcPr>
          <w:p w14:paraId="7FEA8A75" w14:textId="77777777" w:rsidR="00A533F9" w:rsidRPr="00765BFC" w:rsidRDefault="00A533F9" w:rsidP="00A533F9">
            <w:pPr>
              <w:pStyle w:val="TableText0"/>
              <w:jc w:val="center"/>
              <w:rPr>
                <w:rFonts w:eastAsia="Calibri"/>
                <w:iCs/>
              </w:rPr>
            </w:pPr>
            <w:r w:rsidRPr="00765BFC">
              <w:rPr>
                <w:rFonts w:eastAsia="Calibri"/>
                <w:iCs/>
              </w:rPr>
              <w:t>5.3%</w:t>
            </w:r>
          </w:p>
        </w:tc>
        <w:tc>
          <w:tcPr>
            <w:tcW w:w="952" w:type="dxa"/>
            <w:noWrap/>
            <w:hideMark/>
          </w:tcPr>
          <w:p w14:paraId="63CEB7BE" w14:textId="77777777" w:rsidR="00A533F9" w:rsidRPr="00765BFC" w:rsidRDefault="00A533F9" w:rsidP="00A533F9">
            <w:pPr>
              <w:pStyle w:val="TableText0"/>
              <w:jc w:val="center"/>
              <w:rPr>
                <w:rFonts w:eastAsia="Calibri"/>
                <w:iCs/>
              </w:rPr>
            </w:pPr>
            <w:r w:rsidRPr="00765BFC">
              <w:rPr>
                <w:rFonts w:eastAsia="Calibri"/>
                <w:iCs/>
              </w:rPr>
              <w:t>8.8%</w:t>
            </w:r>
          </w:p>
        </w:tc>
        <w:tc>
          <w:tcPr>
            <w:tcW w:w="952" w:type="dxa"/>
            <w:noWrap/>
            <w:hideMark/>
          </w:tcPr>
          <w:p w14:paraId="0C6BDD00" w14:textId="77777777" w:rsidR="00A533F9" w:rsidRPr="00765BFC" w:rsidRDefault="00A533F9" w:rsidP="00A533F9">
            <w:pPr>
              <w:pStyle w:val="TableText0"/>
              <w:jc w:val="center"/>
              <w:rPr>
                <w:rFonts w:eastAsia="Calibri"/>
                <w:iCs/>
              </w:rPr>
            </w:pPr>
            <w:r w:rsidRPr="00765BFC">
              <w:rPr>
                <w:rFonts w:eastAsia="Calibri"/>
                <w:iCs/>
              </w:rPr>
              <w:t>15.5%</w:t>
            </w:r>
          </w:p>
        </w:tc>
        <w:tc>
          <w:tcPr>
            <w:tcW w:w="952" w:type="dxa"/>
            <w:noWrap/>
            <w:hideMark/>
          </w:tcPr>
          <w:p w14:paraId="210A0ED6" w14:textId="77777777" w:rsidR="00A533F9" w:rsidRPr="00765BFC" w:rsidRDefault="00A533F9" w:rsidP="00A533F9">
            <w:pPr>
              <w:pStyle w:val="TableText0"/>
              <w:jc w:val="center"/>
              <w:rPr>
                <w:rFonts w:eastAsia="Calibri"/>
                <w:iCs/>
              </w:rPr>
            </w:pPr>
            <w:r w:rsidRPr="00765BFC">
              <w:rPr>
                <w:rFonts w:eastAsia="Calibri"/>
                <w:iCs/>
              </w:rPr>
              <w:t>12.8%</w:t>
            </w:r>
          </w:p>
        </w:tc>
        <w:tc>
          <w:tcPr>
            <w:tcW w:w="952" w:type="dxa"/>
            <w:noWrap/>
            <w:hideMark/>
          </w:tcPr>
          <w:p w14:paraId="19E7E64F" w14:textId="77777777" w:rsidR="00A533F9" w:rsidRPr="00765BFC" w:rsidRDefault="00A533F9" w:rsidP="00A533F9">
            <w:pPr>
              <w:pStyle w:val="TableText0"/>
              <w:jc w:val="center"/>
              <w:rPr>
                <w:rFonts w:eastAsia="Calibri"/>
                <w:iCs/>
              </w:rPr>
            </w:pPr>
            <w:r w:rsidRPr="00765BFC">
              <w:rPr>
                <w:rFonts w:eastAsia="Calibri"/>
                <w:iCs/>
              </w:rPr>
              <w:t>5.4%</w:t>
            </w:r>
          </w:p>
        </w:tc>
      </w:tr>
    </w:tbl>
    <w:p w14:paraId="41353BA9" w14:textId="746DC4EB" w:rsidR="00A533F9" w:rsidRPr="00765BFC" w:rsidRDefault="00A533F9" w:rsidP="00A510A6">
      <w:pPr>
        <w:pStyle w:val="FootnoteMiddle"/>
        <w:spacing w:before="0" w:after="0"/>
      </w:pPr>
      <w:r w:rsidRPr="00765BFC">
        <w:t>Source: Table 12.3, Australian Health Survey: Biomedical Results for Chronic Diseases, 2011–12 Australian Bureau of Statistics</w:t>
      </w:r>
      <w:r w:rsidR="00BF1085" w:rsidRPr="00765BFC">
        <w:t xml:space="preserve"> </w:t>
      </w:r>
      <w:r w:rsidRPr="00765BFC">
        <w:fldChar w:fldCharType="begin"/>
      </w:r>
      <w:r w:rsidRPr="00765BFC">
        <w:instrText xml:space="preserve"> ADDIN EN.CITE &lt;EndNote&gt;&lt;Cite&gt;&lt;Author&gt;Australian Bureau of Statistics&lt;/Author&gt;&lt;Year&gt;2013&lt;/Year&gt;&lt;RecNum&gt;378&lt;/RecNum&gt;&lt;DisplayText&gt;&lt;style face="superscript"&gt;2&lt;/style&gt;&lt;/DisplayText&gt;&lt;record&gt;&lt;rec-number&gt;378&lt;/rec-number&gt;&lt;foreign-keys&gt;&lt;key app="EN" db-id="pxr5e09au99xxkevszlxzpastpvx955aw0za" timestamp="1629763153"&gt;378&lt;/key&gt;&lt;/foreign-keys&gt;&lt;ref-type name="Report"&gt;27&lt;/ref-type&gt;&lt;contributors&gt;&lt;authors&gt;&lt;author&gt;Australian Bureau of Statistics,&lt;/author&gt;&lt;/authors&gt;&lt;/contributors&gt;&lt;titles&gt;&lt;title&gt;Australian Health Survey: Biomedical Results for Chronic Diseases&lt;/title&gt;&lt;/titles&gt;&lt;dates&gt;&lt;year&gt;2013&lt;/year&gt;&lt;/dates&gt;&lt;pub-location&gt;Canberra&lt;/pub-location&gt;&lt;publisher&gt;ABS&lt;/publisher&gt;&lt;urls&gt;&lt;related-urls&gt;&lt;url&gt;https://www.abs.gov.au/statistics/health/health-conditions-and-risks/australian-health-survey-biomedical-results-chronic-diseases/latest-release#key-findings&lt;/url&gt;&lt;/related-urls&gt;&lt;/urls&gt;&lt;access-date&gt;22 Aug 21&lt;/access-date&gt;&lt;/record&gt;&lt;/Cite&gt;&lt;/EndNote&gt;</w:instrText>
      </w:r>
      <w:r w:rsidRPr="00765BFC">
        <w:fldChar w:fldCharType="separate"/>
      </w:r>
      <w:r w:rsidRPr="00765BFC">
        <w:rPr>
          <w:noProof/>
          <w:vertAlign w:val="superscript"/>
        </w:rPr>
        <w:t>2</w:t>
      </w:r>
      <w:r w:rsidRPr="00765BFC">
        <w:fldChar w:fldCharType="end"/>
      </w:r>
      <w:r w:rsidRPr="00765BFC">
        <w:t xml:space="preserve"> </w:t>
      </w:r>
    </w:p>
    <w:p w14:paraId="323EA1C8" w14:textId="77777777" w:rsidR="00A533F9" w:rsidRPr="00765BFC" w:rsidRDefault="00A533F9" w:rsidP="00A510A6">
      <w:pPr>
        <w:pStyle w:val="FootnoteMiddle"/>
        <w:spacing w:before="0" w:after="0"/>
      </w:pPr>
      <w:r w:rsidRPr="00765BFC">
        <w:t>* Estimate has a relative standard error of 25% to 50% and should be used with caution</w:t>
      </w:r>
    </w:p>
    <w:p w14:paraId="27D131E7" w14:textId="77777777" w:rsidR="00A533F9" w:rsidRPr="00765BFC" w:rsidRDefault="00A533F9" w:rsidP="00A510A6">
      <w:pPr>
        <w:pStyle w:val="FootnoteMiddle"/>
        <w:spacing w:before="0" w:after="0"/>
        <w:rPr>
          <w:iCs/>
        </w:rPr>
      </w:pPr>
      <w:r w:rsidRPr="00765BFC">
        <w:rPr>
          <w:iCs/>
        </w:rPr>
        <w:t>** Estimate has a relative standard error greater than 50% and is considered too unreliable for general use</w:t>
      </w:r>
    </w:p>
    <w:p w14:paraId="69AA8DEE" w14:textId="3D3ACD04" w:rsidR="00A533F9" w:rsidRPr="00765BFC" w:rsidRDefault="00A533F9" w:rsidP="00A510A6">
      <w:pPr>
        <w:pStyle w:val="FootnoteMiddle"/>
        <w:spacing w:before="0" w:after="0"/>
      </w:pPr>
      <w:r w:rsidRPr="00765BFC">
        <w:t>Bold represents the target population of the proposed service</w:t>
      </w:r>
    </w:p>
    <w:p w14:paraId="44F857C7" w14:textId="7AC686F6" w:rsidR="00A533F9" w:rsidRPr="00765BFC" w:rsidRDefault="00A533F9" w:rsidP="00A510A6">
      <w:pPr>
        <w:spacing w:before="240"/>
      </w:pPr>
      <w:r w:rsidRPr="00765BFC">
        <w:t xml:space="preserve">The </w:t>
      </w:r>
      <w:hyperlink r:id="rId19" w:history="1">
        <w:r w:rsidRPr="00765BFC">
          <w:rPr>
            <w:rStyle w:val="Hyperlink"/>
          </w:rPr>
          <w:t>Pharmacy Trial Program Evaluation</w:t>
        </w:r>
      </w:hyperlink>
      <w:r w:rsidRPr="00765BFC">
        <w:t xml:space="preserve"> noted that it was intended that the Community Pharmacy Programmes, including the Pharmacy Trials Program, would have a focus on benefits for Aboriginal and Torres Strait Islander people. </w:t>
      </w:r>
      <w:r w:rsidR="0088682D" w:rsidRPr="00765BFC">
        <w:t xml:space="preserve">The commentary suggested that </w:t>
      </w:r>
      <w:r w:rsidRPr="00765BFC">
        <w:lastRenderedPageBreak/>
        <w:t>MSAC may wish to consider whether a younger population of Aboriginal and Torres Strait Islander people should be considered eligible for the proposed intervention.  The 2018-19 National Aboriginal and Torres Strait Islander Health Survey</w:t>
      </w:r>
      <w:r w:rsidRPr="00765BFC">
        <w:fldChar w:fldCharType="begin"/>
      </w:r>
      <w:r w:rsidRPr="00765BFC">
        <w:instrText xml:space="preserve"> ADDIN EN.CITE &lt;EndNote&gt;&lt;Cite&gt;&lt;Author&gt;Australiab Bureau of Statistics&lt;/Author&gt;&lt;Year&gt;2019&lt;/Year&gt;&lt;RecNum&gt;377&lt;/RecNum&gt;&lt;DisplayText&gt;&lt;style face="superscript"&gt;3&lt;/style&gt;&lt;/DisplayText&gt;&lt;record&gt;&lt;rec-number&gt;377&lt;/rec-number&gt;&lt;foreign-keys&gt;&lt;key app="EN" db-id="pxr5e09au99xxkevszlxzpastpvx955aw0za" timestamp="1629763072"&gt;377&lt;/key&gt;&lt;/foreign-keys&gt;&lt;ref-type name="Report"&gt;27&lt;/ref-type&gt;&lt;contributors&gt;&lt;authors&gt;&lt;author&gt;Australiab Bureau of Statistics,&lt;/author&gt;&lt;/authors&gt;&lt;/contributors&gt;&lt;titles&gt;&lt;title&gt;National Aboriginal and Torres Strait Islander Health Survey&lt;/title&gt;&lt;/titles&gt;&lt;dates&gt;&lt;year&gt;2019&lt;/year&gt;&lt;/dates&gt;&lt;pub-location&gt;Canberra&lt;/pub-location&gt;&lt;publisher&gt;ABS&lt;/publisher&gt;&lt;urls&gt;&lt;related-urls&gt;&lt;url&gt;https://www.abs.gov.au/statistics/people/aboriginal-and-torres-strait-islander-peoples/national-aboriginal-and-torres-strait-islander-health-survey/2018-19#diabetes&lt;/url&gt;&lt;/related-urls&gt;&lt;/urls&gt;&lt;access-date&gt;24 Aug 21&lt;/access-date&gt;&lt;/record&gt;&lt;/Cite&gt;&lt;/EndNote&gt;</w:instrText>
      </w:r>
      <w:r w:rsidRPr="00765BFC">
        <w:fldChar w:fldCharType="separate"/>
      </w:r>
      <w:r w:rsidRPr="00765BFC">
        <w:rPr>
          <w:noProof/>
          <w:vertAlign w:val="superscript"/>
        </w:rPr>
        <w:t>3</w:t>
      </w:r>
      <w:r w:rsidRPr="00765BFC">
        <w:fldChar w:fldCharType="end"/>
      </w:r>
      <w:r w:rsidRPr="00765BFC">
        <w:t xml:space="preserve"> estimated that 2.5% of the Aboriginal and Torres Strait Islander people aged 25-34 years had diabetes, which is similar to the estimated prevalence of 2.7% in the broader Australian population aged 35-44 years. The RACGP </w:t>
      </w:r>
      <w:r w:rsidR="00343DF8" w:rsidRPr="00765BFC">
        <w:t>g</w:t>
      </w:r>
      <w:r w:rsidRPr="00765BFC">
        <w:t>uidelines recommend that Aboriginal and Torres Strait Islander peoples should have their risk of diabetes assessed every three years from 18 years of age.</w:t>
      </w:r>
    </w:p>
    <w:p w14:paraId="0328404C" w14:textId="77777777" w:rsidR="00A533F9" w:rsidRPr="00765BFC" w:rsidRDefault="00A533F9" w:rsidP="00A510A6">
      <w:pPr>
        <w:spacing w:before="240"/>
      </w:pPr>
      <w:r w:rsidRPr="00765BFC">
        <w:t>The ADAR did not present current and proposed clinical management algorithms.</w:t>
      </w:r>
    </w:p>
    <w:p w14:paraId="3A376865" w14:textId="7E1A08A1" w:rsidR="00A533F9" w:rsidRPr="00765BFC" w:rsidRDefault="00A533F9" w:rsidP="00A510A6">
      <w:pPr>
        <w:spacing w:after="240"/>
      </w:pPr>
      <w:r w:rsidRPr="00765BFC">
        <w:t xml:space="preserve">The clinical management algorithms presented in </w:t>
      </w:r>
      <w:r w:rsidRPr="00765BFC">
        <w:fldChar w:fldCharType="begin"/>
      </w:r>
      <w:r w:rsidRPr="00765BFC">
        <w:instrText xml:space="preserve"> REF _Ref81216664 \h  \* MERGEFORMAT </w:instrText>
      </w:r>
      <w:r w:rsidRPr="00765BFC">
        <w:fldChar w:fldCharType="separate"/>
      </w:r>
      <w:r w:rsidR="003F1F53" w:rsidRPr="00765BFC">
        <w:t xml:space="preserve">Figure </w:t>
      </w:r>
      <w:r w:rsidR="003F1F53">
        <w:rPr>
          <w:noProof/>
        </w:rPr>
        <w:t>1</w:t>
      </w:r>
      <w:r w:rsidRPr="00765BFC">
        <w:fldChar w:fldCharType="end"/>
      </w:r>
      <w:r w:rsidRPr="00765BFC">
        <w:t xml:space="preserve"> were developed </w:t>
      </w:r>
      <w:r w:rsidR="00DF0156" w:rsidRPr="00765BFC">
        <w:t>by ESC</w:t>
      </w:r>
      <w:r w:rsidRPr="00765BFC">
        <w:t>.</w:t>
      </w:r>
    </w:p>
    <w:p w14:paraId="7ED27B8C" w14:textId="0A34772B" w:rsidR="00DF0156" w:rsidRPr="00765BFC" w:rsidRDefault="00DF0156" w:rsidP="00A533F9">
      <w:pPr>
        <w:keepNext/>
      </w:pPr>
      <w:r w:rsidRPr="00765BFC">
        <w:rPr>
          <w:rFonts w:ascii="Calibri" w:hAnsi="Calibri"/>
          <w:noProof/>
          <w:color w:val="000000"/>
          <w:sz w:val="22"/>
          <w:szCs w:val="22"/>
        </w:rPr>
        <w:drawing>
          <wp:inline distT="0" distB="0" distL="0" distR="0" wp14:anchorId="160D077B" wp14:editId="60D77AC6">
            <wp:extent cx="5731510" cy="2145349"/>
            <wp:effectExtent l="0" t="0" r="2540" b="7620"/>
            <wp:docPr id="3" name="Picture 3" descr="Proposed clinical management algorithm for the diagnosis of T2DM and pre-D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Proposed clinical management algorithm for the diagnosis of T2DM and pre-DM"/>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2145349"/>
                    </a:xfrm>
                    <a:prstGeom prst="rect">
                      <a:avLst/>
                    </a:prstGeom>
                    <a:noFill/>
                    <a:ln>
                      <a:noFill/>
                    </a:ln>
                  </pic:spPr>
                </pic:pic>
              </a:graphicData>
            </a:graphic>
          </wp:inline>
        </w:drawing>
      </w:r>
    </w:p>
    <w:p w14:paraId="4F86CEE5" w14:textId="4E7DF909" w:rsidR="00A533F9" w:rsidRPr="00765BFC" w:rsidRDefault="00A533F9" w:rsidP="00A533F9">
      <w:pPr>
        <w:pStyle w:val="Caption"/>
        <w:jc w:val="left"/>
      </w:pPr>
      <w:bookmarkStart w:id="17" w:name="_Ref81216664"/>
      <w:r w:rsidRPr="00765BFC">
        <w:t xml:space="preserve">Figure </w:t>
      </w:r>
      <w:r w:rsidRPr="00765BFC">
        <w:fldChar w:fldCharType="begin"/>
      </w:r>
      <w:r w:rsidRPr="00765BFC">
        <w:instrText>SEQ Figure \* ARABIC</w:instrText>
      </w:r>
      <w:r w:rsidRPr="00765BFC">
        <w:fldChar w:fldCharType="separate"/>
      </w:r>
      <w:r w:rsidR="003F1F53">
        <w:rPr>
          <w:noProof/>
        </w:rPr>
        <w:t>1</w:t>
      </w:r>
      <w:r w:rsidRPr="00765BFC">
        <w:fldChar w:fldCharType="end"/>
      </w:r>
      <w:bookmarkEnd w:id="17"/>
      <w:r w:rsidRPr="00765BFC">
        <w:t>: Clinical management algorithms</w:t>
      </w:r>
    </w:p>
    <w:p w14:paraId="01BBF63F" w14:textId="5623BC11" w:rsidR="00A533F9" w:rsidRPr="00765BFC" w:rsidRDefault="00A533F9" w:rsidP="004146DA">
      <w:pPr>
        <w:pStyle w:val="FootnoteMiddle"/>
        <w:rPr>
          <w:iCs/>
        </w:rPr>
      </w:pPr>
      <w:r w:rsidRPr="00765BFC">
        <w:rPr>
          <w:iCs/>
        </w:rPr>
        <w:t xml:space="preserve">Source: Developed </w:t>
      </w:r>
      <w:r w:rsidR="00DF0156" w:rsidRPr="00765BFC">
        <w:rPr>
          <w:iCs/>
        </w:rPr>
        <w:t>by ESC using the algorithm presented in the commentary</w:t>
      </w:r>
    </w:p>
    <w:p w14:paraId="22E27434" w14:textId="1ED43178" w:rsidR="00A533F9" w:rsidRPr="00765BFC" w:rsidRDefault="00A533F9">
      <w:pPr>
        <w:pStyle w:val="FootnoteMiddle"/>
        <w:rPr>
          <w:iCs/>
        </w:rPr>
      </w:pPr>
      <w:r w:rsidRPr="00765BFC">
        <w:rPr>
          <w:iCs/>
        </w:rPr>
        <w:t>Abbreviations: GP - general practitioner; Pre-DM – pre-diabetes mellitus; T2DM – type 2 diabetes mellitus</w:t>
      </w:r>
    </w:p>
    <w:p w14:paraId="1E527A90" w14:textId="68E8C209" w:rsidR="00A533F9" w:rsidRPr="00765BFC" w:rsidRDefault="00A533F9" w:rsidP="00A510A6">
      <w:pPr>
        <w:spacing w:before="240"/>
      </w:pPr>
      <w:r w:rsidRPr="00765BFC">
        <w:t>Under the current management algorithm, T2DM and Pre-DM are diagnosed by GPs through opportunistic screening, as indicated by RACGP guidelines.</w:t>
      </w:r>
      <w:r w:rsidR="00A27378" w:rsidRPr="00765BFC">
        <w:t xml:space="preserve"> </w:t>
      </w:r>
      <w:r w:rsidRPr="00765BFC">
        <w:t xml:space="preserve">Under the proposed clinical management algorithm, community pharmacists would perform opportunistic screening using the AUSDRISK questionnaire and </w:t>
      </w:r>
      <w:r w:rsidR="00344F72" w:rsidRPr="00765BFC">
        <w:t>PoC</w:t>
      </w:r>
      <w:r w:rsidRPr="00765BFC">
        <w:t xml:space="preserve"> HbA1c testing before referral to GPs who would confirm the diagnosis with additional pathology testing.</w:t>
      </w:r>
    </w:p>
    <w:p w14:paraId="5D34B164" w14:textId="1D74BA26" w:rsidR="00A533F9" w:rsidRPr="00765BFC" w:rsidRDefault="00A533F9" w:rsidP="00A510A6">
      <w:pPr>
        <w:spacing w:before="240"/>
      </w:pPr>
      <w:r w:rsidRPr="00765BFC">
        <w:t xml:space="preserve">The ADAR suggests that three GP visits would be required to diagnose T2DM in Group A </w:t>
      </w:r>
      <w:r w:rsidRPr="00765BFC">
        <w:rPr>
          <w:i/>
          <w:iCs/>
        </w:rPr>
        <w:t>(</w:t>
      </w:r>
      <w:r w:rsidRPr="00765BFC">
        <w:t xml:space="preserve">AUSDRISK only) and Group C (AUSDRISK + </w:t>
      </w:r>
      <w:r w:rsidR="00344F72" w:rsidRPr="00765BFC">
        <w:t>PoC</w:t>
      </w:r>
      <w:r w:rsidRPr="00765BFC">
        <w:t xml:space="preserve"> scBGT), but only two GP visits in Group B (AUSDRISK + </w:t>
      </w:r>
      <w:r w:rsidR="00344F72" w:rsidRPr="00765BFC">
        <w:t>PoC</w:t>
      </w:r>
      <w:r w:rsidRPr="00765BFC">
        <w:t xml:space="preserve"> HbA1c</w:t>
      </w:r>
      <w:r w:rsidRPr="00765BFC">
        <w:rPr>
          <w:i/>
          <w:iCs/>
        </w:rPr>
        <w:t>)</w:t>
      </w:r>
      <w:r w:rsidRPr="00765BFC">
        <w:t xml:space="preserve"> considering a lab equivalent HbA1c </w:t>
      </w:r>
      <w:r w:rsidR="00344F72" w:rsidRPr="00765BFC">
        <w:t>PoC</w:t>
      </w:r>
      <w:r w:rsidRPr="00765BFC">
        <w:t xml:space="preserve"> had been conducted by community pharmacists. </w:t>
      </w:r>
    </w:p>
    <w:p w14:paraId="49862351" w14:textId="489C8B00" w:rsidR="00A533F9" w:rsidRPr="00765BFC" w:rsidRDefault="00A533F9" w:rsidP="00A510A6">
      <w:pPr>
        <w:spacing w:before="240"/>
      </w:pPr>
      <w:r w:rsidRPr="00765BFC">
        <w:t>In the ADAR’s modelled economic evaluation, patients diagnosed with Pre-DM are offered Lifestyle Treatment (diet modification, increased physical activity) while patients diagnosed with T2DM are offered Intensive Treatment (either sulfonylurea or insulin or, in overweight patients, metformin for glucose control) or No Intensive Treatment (diet modification). Th</w:t>
      </w:r>
      <w:r w:rsidR="002D4D1C" w:rsidRPr="00765BFC">
        <w:t>e commentary considered that this</w:t>
      </w:r>
      <w:r w:rsidRPr="00765BFC">
        <w:t xml:space="preserve"> may not be reflective of current medical management of T2DM where metformin is the usual first-line therapy unless contraindicated or not tolerated (RACGP </w:t>
      </w:r>
      <w:r w:rsidR="00343DF8" w:rsidRPr="00765BFC">
        <w:t>g</w:t>
      </w:r>
      <w:r w:rsidRPr="00765BFC">
        <w:t>uidelines). The adoption of community pharmacy screening would not change the clinical management algorithm for the treatment of T2DM or Pre-DM.</w:t>
      </w:r>
    </w:p>
    <w:p w14:paraId="19EC7DC0" w14:textId="4AA4A0E2" w:rsidR="00D55F83" w:rsidRPr="00765BFC" w:rsidRDefault="00065623" w:rsidP="00A510A6">
      <w:pPr>
        <w:pStyle w:val="Heading1"/>
        <w:numPr>
          <w:ilvl w:val="0"/>
          <w:numId w:val="13"/>
        </w:numPr>
        <w:spacing w:before="240" w:after="240"/>
        <w:ind w:hanging="720"/>
        <w:jc w:val="both"/>
        <w:rPr>
          <w:rFonts w:ascii="Arial" w:hAnsi="Arial" w:cs="Arial"/>
        </w:rPr>
      </w:pPr>
      <w:r w:rsidRPr="00765BFC">
        <w:rPr>
          <w:rFonts w:ascii="Arial" w:hAnsi="Arial" w:cs="Arial"/>
        </w:rPr>
        <w:t>Comparator</w:t>
      </w:r>
    </w:p>
    <w:p w14:paraId="4D287E42" w14:textId="7F3375ED" w:rsidR="002E7516" w:rsidRPr="00765BFC" w:rsidRDefault="002E7516" w:rsidP="002E7516">
      <w:r w:rsidRPr="00765BFC">
        <w:t>The comparator in the clinical trial and economic evaluations presented in the ADAR was community pharmacy screening using the AUS</w:t>
      </w:r>
      <w:r w:rsidR="00343DF8" w:rsidRPr="00765BFC">
        <w:t>D</w:t>
      </w:r>
      <w:r w:rsidRPr="00765BFC">
        <w:t>RISK</w:t>
      </w:r>
      <w:r w:rsidR="00343DF8" w:rsidRPr="00765BFC">
        <w:t xml:space="preserve"> </w:t>
      </w:r>
      <w:r w:rsidRPr="00765BFC">
        <w:t xml:space="preserve">questionnaire only (Group A). </w:t>
      </w:r>
    </w:p>
    <w:p w14:paraId="2580925B" w14:textId="61D966AE" w:rsidR="002E7516" w:rsidRPr="00765BFC" w:rsidRDefault="002E7516" w:rsidP="002E7516">
      <w:r w:rsidRPr="00765BFC">
        <w:lastRenderedPageBreak/>
        <w:t xml:space="preserve">As community pharmacy screening is intended to complement and not replace any existing screening service, the commentary considered the comparator should be usual care. The commentary considered this would be consistent with the </w:t>
      </w:r>
      <w:hyperlink r:id="rId21" w:history="1">
        <w:r w:rsidRPr="00765BFC">
          <w:rPr>
            <w:rStyle w:val="Hyperlink"/>
          </w:rPr>
          <w:t>2017 MSAC Guidelines (p19</w:t>
        </w:r>
      </w:hyperlink>
      <w:r w:rsidRPr="00765BFC">
        <w:t xml:space="preserve">) which states that the primary comparison is likely to be either another investigative medical service in terms of alternate diagnostic method or modality or in some instances ‘no testing’/’usual care’. </w:t>
      </w:r>
    </w:p>
    <w:p w14:paraId="507B6182" w14:textId="0F699771" w:rsidR="002E7516" w:rsidRPr="00765BFC" w:rsidRDefault="002E7516" w:rsidP="001E4728">
      <w:pPr>
        <w:spacing w:before="240"/>
      </w:pPr>
      <w:r w:rsidRPr="00765BFC">
        <w:t xml:space="preserve">In this setting, the commentary considered usual care for most patients is likely to be opportunistic screening by GPs. The </w:t>
      </w:r>
      <w:r w:rsidR="00394F9B" w:rsidRPr="00765BFC">
        <w:t>RACGP</w:t>
      </w:r>
      <w:r w:rsidRPr="00765BFC">
        <w:t xml:space="preserve"> guidelines for management of T2DM recommend individuals aged 40 and over not at risk of T2DM should be screened every 3</w:t>
      </w:r>
      <w:r w:rsidR="008A794D">
        <w:t> </w:t>
      </w:r>
      <w:r w:rsidRPr="00765BFC">
        <w:t>years using the AUSDRISK questionnaire (i.e., Group A). Individuals at a high risk of developing diabetes should be screened with either fasting blood glucose or HbA1c every 3</w:t>
      </w:r>
      <w:r w:rsidR="008A794D">
        <w:t> </w:t>
      </w:r>
      <w:r w:rsidRPr="00765BFC">
        <w:t>years, and individuals with impaired glucose tolerance (i.e., Pre-diabetes) should undergo testing every year.</w:t>
      </w:r>
    </w:p>
    <w:p w14:paraId="639A60E5" w14:textId="3634CF12" w:rsidR="002E7516" w:rsidRPr="00765BFC" w:rsidRDefault="002E7516" w:rsidP="001E4728">
      <w:pPr>
        <w:spacing w:before="240"/>
      </w:pPr>
      <w:r w:rsidRPr="00765BFC">
        <w:t>A 2014-15 survey by the Australian Bureau of Statistics found 83% of respondents had seen a GP in the previous year; therefore, the population inaccessible to GP screening for T2DM is unlikely to be large but some people may experience a longer time to a diagnosis in usual care.</w:t>
      </w:r>
      <w:r w:rsidRPr="00765BFC">
        <w:rPr>
          <w:i/>
          <w:iCs/>
        </w:rPr>
        <w:t xml:space="preserve"> </w:t>
      </w:r>
      <w:r w:rsidRPr="00765BFC">
        <w:t>The applicant’s response to the Preliminary Evaluation contended that although patients may visit a GP, this is often for an acute condition and it is known that preventive services are not routinely delivered in general practice. Additionally, even if people have been tested, they may be unaware of their status especially those with pre</w:t>
      </w:r>
      <w:r w:rsidR="00D016EC" w:rsidRPr="00765BFC">
        <w:noBreakHyphen/>
      </w:r>
      <w:r w:rsidRPr="00765BFC">
        <w:t xml:space="preserve">diabetes as observed among a group of screened participants in the trial. ESC considered that most GPs would request blood glucose testing when they order blood tests. However, patients may not have fasted when blood is drawn. </w:t>
      </w:r>
    </w:p>
    <w:p w14:paraId="36A3848E" w14:textId="67C4BE21" w:rsidR="002E7516" w:rsidRPr="00765BFC" w:rsidRDefault="0066183A" w:rsidP="001E4728">
      <w:pPr>
        <w:spacing w:before="240"/>
      </w:pPr>
      <w:r w:rsidRPr="00765BFC">
        <w:t>The pre-ESC response claimed that GPs detect 15-20% of T2DM cases. This was estimated based on National Diabetes Services Scheme (NDSS) registrations (assuming 85% registration rate) and an estimated annual T2DM incidence of 3% of the adult population aged 25-75 years.</w:t>
      </w:r>
      <w:r w:rsidR="00624645" w:rsidRPr="00765BFC">
        <w:t xml:space="preserve"> The pre-ESC report’s estimated incidence for T2DM could not be verified. </w:t>
      </w:r>
    </w:p>
    <w:p w14:paraId="285897C3" w14:textId="54B975C3" w:rsidR="002E7516" w:rsidRPr="00765BFC" w:rsidRDefault="002E7516" w:rsidP="001E4728">
      <w:pPr>
        <w:spacing w:before="240"/>
      </w:pPr>
      <w:r w:rsidRPr="00765BFC">
        <w:t xml:space="preserve">The applicant’s response to the Preliminary Evaluation stated that it could be argued that Group A received a more intensive screening approach than usual care (no pharmacy screening), presumably creating a strong argument that if another intervention is deemed more effective than group A, as occurred in the PDST, that it would also be more effective than usual care (Applicant Response to Preliminary Evaluation, p7). </w:t>
      </w:r>
    </w:p>
    <w:p w14:paraId="484034F5" w14:textId="5499E7EF" w:rsidR="00443F1D" w:rsidRPr="00765BFC" w:rsidRDefault="002E7516" w:rsidP="001E4728">
      <w:pPr>
        <w:spacing w:before="240"/>
      </w:pPr>
      <w:r w:rsidRPr="00765BFC">
        <w:t>The commentary’s revised base case includes a comparison against usual care, understood to most likely be opportunistic screening by GPs but there is limited evidence available to inform this comparison.</w:t>
      </w:r>
    </w:p>
    <w:p w14:paraId="129DD6F8" w14:textId="332B42F1" w:rsidR="005922DB" w:rsidRPr="00765BFC" w:rsidRDefault="00065623" w:rsidP="001E4728">
      <w:pPr>
        <w:pStyle w:val="Heading1"/>
        <w:numPr>
          <w:ilvl w:val="0"/>
          <w:numId w:val="13"/>
        </w:numPr>
        <w:spacing w:before="240" w:after="240"/>
        <w:ind w:hanging="720"/>
        <w:jc w:val="both"/>
        <w:rPr>
          <w:rFonts w:ascii="Arial" w:hAnsi="Arial" w:cs="Arial"/>
        </w:rPr>
      </w:pPr>
      <w:r w:rsidRPr="00765BFC">
        <w:rPr>
          <w:rFonts w:ascii="Arial" w:hAnsi="Arial" w:cs="Arial"/>
        </w:rPr>
        <w:t>Comparative safety</w:t>
      </w:r>
    </w:p>
    <w:p w14:paraId="79C943D7" w14:textId="47593A75" w:rsidR="00796166" w:rsidRPr="00765BFC" w:rsidRDefault="00796166" w:rsidP="00796166">
      <w:pPr>
        <w:pStyle w:val="Heading2"/>
      </w:pPr>
      <w:r w:rsidRPr="00765BFC">
        <w:t>Characteristics of the evidence base</w:t>
      </w:r>
    </w:p>
    <w:p w14:paraId="06A03563" w14:textId="77777777" w:rsidR="00796166" w:rsidRPr="00765BFC" w:rsidRDefault="00796166" w:rsidP="001E4728">
      <w:pPr>
        <w:spacing w:after="120"/>
      </w:pPr>
      <w:r w:rsidRPr="00765BFC">
        <w:t xml:space="preserve">The PDST was a clustered randomised controlled trial that compared the effectiveness of three different pharmacy-based screening models: </w:t>
      </w:r>
    </w:p>
    <w:p w14:paraId="4B2CBFBA" w14:textId="56CEEABA" w:rsidR="00796166" w:rsidRPr="00765BFC" w:rsidRDefault="00796166" w:rsidP="007B531A">
      <w:pPr>
        <w:pStyle w:val="ListParagraph"/>
        <w:numPr>
          <w:ilvl w:val="0"/>
          <w:numId w:val="39"/>
        </w:numPr>
      </w:pPr>
      <w:r w:rsidRPr="00765BFC">
        <w:t>The paper based AUSDRISK assessment of diabetes risk, alone (Group A)</w:t>
      </w:r>
    </w:p>
    <w:p w14:paraId="0EC41538" w14:textId="3EF3FAFF" w:rsidR="00796166" w:rsidRPr="00765BFC" w:rsidRDefault="00796166" w:rsidP="007B531A">
      <w:pPr>
        <w:pStyle w:val="ListParagraph"/>
        <w:numPr>
          <w:ilvl w:val="0"/>
          <w:numId w:val="39"/>
        </w:numPr>
      </w:pPr>
      <w:r w:rsidRPr="00765BFC">
        <w:t xml:space="preserve">AUSDRISK followed by a </w:t>
      </w:r>
      <w:r w:rsidR="00344F72" w:rsidRPr="00765BFC">
        <w:t>PoC</w:t>
      </w:r>
      <w:r w:rsidRPr="00765BFC">
        <w:t xml:space="preserve"> HbA1c test for those at risk (Group B)</w:t>
      </w:r>
    </w:p>
    <w:p w14:paraId="136EC63C" w14:textId="240AB58C" w:rsidR="00796166" w:rsidRPr="00765BFC" w:rsidRDefault="00796166" w:rsidP="007B531A">
      <w:pPr>
        <w:pStyle w:val="ListParagraph"/>
        <w:numPr>
          <w:ilvl w:val="0"/>
          <w:numId w:val="39"/>
        </w:numPr>
      </w:pPr>
      <w:r w:rsidRPr="00765BFC">
        <w:t xml:space="preserve">AUSDRISK followed by a </w:t>
      </w:r>
      <w:r w:rsidR="00344F72" w:rsidRPr="00765BFC">
        <w:t>PoC</w:t>
      </w:r>
      <w:r w:rsidRPr="00765BFC">
        <w:t xml:space="preserve"> small capillary blood glucose testing (scBGT) for those at risk (Group C)</w:t>
      </w:r>
      <w:r w:rsidR="00A27378" w:rsidRPr="00765BFC">
        <w:t>.</w:t>
      </w:r>
    </w:p>
    <w:p w14:paraId="1BB7AAD0" w14:textId="72A45C3C" w:rsidR="00796166" w:rsidRPr="00765BFC" w:rsidRDefault="00796166" w:rsidP="001E4728">
      <w:pPr>
        <w:spacing w:before="240" w:after="240"/>
      </w:pPr>
      <w:r w:rsidRPr="00765BFC">
        <w:lastRenderedPageBreak/>
        <w:t>The focus of the ADAR is a proposal to fund the services provided in Group B.</w:t>
      </w:r>
    </w:p>
    <w:p w14:paraId="7020BE2F" w14:textId="2B0BAC1C" w:rsidR="00796166" w:rsidRPr="00765BFC" w:rsidRDefault="00796166" w:rsidP="00796166">
      <w:pPr>
        <w:pStyle w:val="Caption"/>
        <w:rPr>
          <w:sz w:val="16"/>
          <w:szCs w:val="16"/>
        </w:rPr>
      </w:pPr>
      <w:bookmarkStart w:id="18" w:name="ColumnTitle_Table3"/>
      <w:bookmarkStart w:id="19" w:name="_Ref69725659"/>
      <w:bookmarkEnd w:id="18"/>
      <w:r w:rsidRPr="00765BFC">
        <w:t>Table</w:t>
      </w:r>
      <w:r w:rsidR="005D1507" w:rsidRPr="00765BFC">
        <w:t xml:space="preserve"> </w:t>
      </w:r>
      <w:r w:rsidRPr="00765BFC">
        <w:fldChar w:fldCharType="begin"/>
      </w:r>
      <w:r w:rsidRPr="00765BFC">
        <w:instrText>SEQ Table \* ARABIC</w:instrText>
      </w:r>
      <w:r w:rsidRPr="00765BFC">
        <w:fldChar w:fldCharType="separate"/>
      </w:r>
      <w:r w:rsidR="003F1F53">
        <w:rPr>
          <w:noProof/>
        </w:rPr>
        <w:t>4</w:t>
      </w:r>
      <w:r w:rsidRPr="00765BFC">
        <w:fldChar w:fldCharType="end"/>
      </w:r>
      <w:bookmarkEnd w:id="19"/>
      <w:r w:rsidRPr="00765BFC">
        <w:rPr>
          <w:noProof/>
        </w:rPr>
        <w:t xml:space="preserve">: </w:t>
      </w:r>
      <w:r w:rsidRPr="00765BFC">
        <w:t>Key features of the included evidence</w:t>
      </w:r>
    </w:p>
    <w:tbl>
      <w:tblPr>
        <w:tblStyle w:val="TableGrid2"/>
        <w:tblW w:w="5000" w:type="pct"/>
        <w:tblLook w:val="04A0" w:firstRow="1" w:lastRow="0" w:firstColumn="1" w:lastColumn="0" w:noHBand="0" w:noVBand="1"/>
        <w:tblDescription w:val="Key features of the included evidence"/>
      </w:tblPr>
      <w:tblGrid>
        <w:gridCol w:w="1816"/>
        <w:gridCol w:w="3325"/>
        <w:gridCol w:w="1938"/>
        <w:gridCol w:w="1937"/>
      </w:tblGrid>
      <w:tr w:rsidR="00796166" w:rsidRPr="00765BFC" w14:paraId="27505E13" w14:textId="77777777" w:rsidTr="009F65BB">
        <w:trPr>
          <w:cnfStyle w:val="100000000000" w:firstRow="1" w:lastRow="0" w:firstColumn="0" w:lastColumn="0" w:oddVBand="0" w:evenVBand="0" w:oddHBand="0" w:evenHBand="0" w:firstRowFirstColumn="0" w:firstRowLastColumn="0" w:lastRowFirstColumn="0" w:lastRowLastColumn="0"/>
          <w:tblHeader/>
        </w:trPr>
        <w:tc>
          <w:tcPr>
            <w:tcW w:w="1007" w:type="pct"/>
            <w:tcBorders>
              <w:top w:val="single" w:sz="4" w:space="0" w:color="auto"/>
              <w:left w:val="single" w:sz="4" w:space="0" w:color="auto"/>
              <w:bottom w:val="single" w:sz="4" w:space="0" w:color="auto"/>
              <w:right w:val="single" w:sz="4" w:space="0" w:color="auto"/>
            </w:tcBorders>
            <w:vAlign w:val="bottom"/>
          </w:tcPr>
          <w:p w14:paraId="332CFBFF" w14:textId="77777777" w:rsidR="00796166" w:rsidRPr="00765BFC" w:rsidRDefault="00796166" w:rsidP="009F65BB">
            <w:pPr>
              <w:pStyle w:val="TableText0"/>
              <w:keepNext/>
              <w:rPr>
                <w:b/>
              </w:rPr>
            </w:pPr>
            <w:bookmarkStart w:id="20" w:name="ColumnTitle_Table4"/>
            <w:bookmarkStart w:id="21" w:name="_Hlk68276288"/>
            <w:bookmarkEnd w:id="20"/>
            <w:r w:rsidRPr="00765BFC">
              <w:rPr>
                <w:b/>
              </w:rPr>
              <w:t>Criterion</w:t>
            </w:r>
          </w:p>
        </w:tc>
        <w:tc>
          <w:tcPr>
            <w:tcW w:w="1844" w:type="pct"/>
            <w:tcBorders>
              <w:top w:val="single" w:sz="4" w:space="0" w:color="auto"/>
              <w:left w:val="single" w:sz="4" w:space="0" w:color="auto"/>
              <w:bottom w:val="single" w:sz="4" w:space="0" w:color="auto"/>
              <w:right w:val="single" w:sz="4" w:space="0" w:color="auto"/>
            </w:tcBorders>
            <w:vAlign w:val="bottom"/>
            <w:hideMark/>
          </w:tcPr>
          <w:p w14:paraId="5FCC4744" w14:textId="77777777" w:rsidR="00796166" w:rsidRPr="00765BFC" w:rsidRDefault="00796166" w:rsidP="009F65BB">
            <w:pPr>
              <w:pStyle w:val="TableText0"/>
              <w:keepNext/>
              <w:rPr>
                <w:b/>
              </w:rPr>
            </w:pPr>
            <w:r w:rsidRPr="00765BFC">
              <w:rPr>
                <w:b/>
              </w:rPr>
              <w:t>Type of evidence supplied</w:t>
            </w:r>
          </w:p>
        </w:tc>
        <w:tc>
          <w:tcPr>
            <w:tcW w:w="1075" w:type="pct"/>
            <w:tcBorders>
              <w:top w:val="single" w:sz="4" w:space="0" w:color="auto"/>
              <w:left w:val="single" w:sz="4" w:space="0" w:color="auto"/>
              <w:bottom w:val="single" w:sz="4" w:space="0" w:color="auto"/>
              <w:right w:val="single" w:sz="4" w:space="0" w:color="auto"/>
            </w:tcBorders>
            <w:vAlign w:val="bottom"/>
            <w:hideMark/>
          </w:tcPr>
          <w:p w14:paraId="3AD6EF8B" w14:textId="77777777" w:rsidR="00796166" w:rsidRPr="00765BFC" w:rsidRDefault="00796166" w:rsidP="009F65BB">
            <w:pPr>
              <w:pStyle w:val="TableText0"/>
              <w:keepNext/>
              <w:rPr>
                <w:b/>
              </w:rPr>
            </w:pPr>
            <w:r w:rsidRPr="00765BFC">
              <w:rPr>
                <w:b/>
              </w:rPr>
              <w:t>Extent of evidence supplied</w:t>
            </w:r>
          </w:p>
        </w:tc>
        <w:tc>
          <w:tcPr>
            <w:tcW w:w="1074" w:type="pct"/>
            <w:tcBorders>
              <w:top w:val="single" w:sz="4" w:space="0" w:color="auto"/>
              <w:left w:val="single" w:sz="4" w:space="0" w:color="auto"/>
              <w:bottom w:val="single" w:sz="4" w:space="0" w:color="auto"/>
              <w:right w:val="single" w:sz="4" w:space="0" w:color="auto"/>
            </w:tcBorders>
            <w:vAlign w:val="bottom"/>
            <w:hideMark/>
          </w:tcPr>
          <w:p w14:paraId="62B07A4A" w14:textId="77777777" w:rsidR="00796166" w:rsidRPr="00765BFC" w:rsidRDefault="00796166" w:rsidP="009F65BB">
            <w:pPr>
              <w:pStyle w:val="TableText0"/>
              <w:keepNext/>
              <w:rPr>
                <w:b/>
                <w:vertAlign w:val="superscript"/>
              </w:rPr>
            </w:pPr>
            <w:r w:rsidRPr="00765BFC">
              <w:rPr>
                <w:b/>
              </w:rPr>
              <w:t xml:space="preserve">Overall risk of bias in evidence base </w:t>
            </w:r>
            <w:r w:rsidRPr="00765BFC">
              <w:rPr>
                <w:b/>
                <w:vertAlign w:val="superscript"/>
              </w:rPr>
              <w:t>a</w:t>
            </w:r>
          </w:p>
        </w:tc>
      </w:tr>
      <w:tr w:rsidR="00796166" w:rsidRPr="00765BFC" w14:paraId="4034FB20" w14:textId="77777777" w:rsidTr="009F65BB">
        <w:tc>
          <w:tcPr>
            <w:tcW w:w="1007" w:type="pct"/>
            <w:tcBorders>
              <w:top w:val="single" w:sz="4" w:space="0" w:color="auto"/>
              <w:left w:val="single" w:sz="4" w:space="0" w:color="auto"/>
              <w:bottom w:val="single" w:sz="4" w:space="0" w:color="auto"/>
              <w:right w:val="single" w:sz="4" w:space="0" w:color="auto"/>
            </w:tcBorders>
            <w:hideMark/>
          </w:tcPr>
          <w:p w14:paraId="5135B5AD" w14:textId="77777777" w:rsidR="00796166" w:rsidRPr="00765BFC" w:rsidRDefault="00796166" w:rsidP="009F65BB">
            <w:pPr>
              <w:pStyle w:val="TableText0"/>
              <w:keepNext/>
            </w:pPr>
            <w:r w:rsidRPr="00765BFC">
              <w:t xml:space="preserve">Change in patient management </w:t>
            </w:r>
          </w:p>
        </w:tc>
        <w:tc>
          <w:tcPr>
            <w:tcW w:w="1844" w:type="pct"/>
            <w:tcBorders>
              <w:top w:val="single" w:sz="4" w:space="0" w:color="auto"/>
              <w:left w:val="single" w:sz="4" w:space="0" w:color="auto"/>
              <w:bottom w:val="single" w:sz="4" w:space="0" w:color="auto"/>
              <w:right w:val="single" w:sz="4" w:space="0" w:color="auto"/>
            </w:tcBorders>
            <w:hideMark/>
          </w:tcPr>
          <w:p w14:paraId="14877F39" w14:textId="77777777" w:rsidR="00796166" w:rsidRPr="00765BFC" w:rsidRDefault="00796166" w:rsidP="009F65BB">
            <w:pPr>
              <w:pStyle w:val="TableText0"/>
              <w:keepNext/>
            </w:pPr>
            <w:r w:rsidRPr="00765BFC">
              <w:t>The PDST provides evidence to show that community pharmacy screening of T2DM identifies previously unidentified T2DM and Pre-DM</w:t>
            </w:r>
          </w:p>
        </w:tc>
        <w:tc>
          <w:tcPr>
            <w:tcW w:w="1075" w:type="pct"/>
            <w:tcBorders>
              <w:top w:val="single" w:sz="4" w:space="0" w:color="auto"/>
              <w:left w:val="single" w:sz="4" w:space="0" w:color="auto"/>
              <w:bottom w:val="single" w:sz="4" w:space="0" w:color="auto"/>
              <w:right w:val="single" w:sz="4" w:space="0" w:color="auto"/>
            </w:tcBorders>
            <w:hideMark/>
          </w:tcPr>
          <w:p w14:paraId="2D286B3A" w14:textId="77777777" w:rsidR="00796166" w:rsidRPr="00765BFC" w:rsidRDefault="00796166" w:rsidP="009F65BB">
            <w:pPr>
              <w:pStyle w:val="TableText0"/>
              <w:keepNext/>
            </w:pPr>
            <w:r w:rsidRPr="00765BFC">
              <w:t>k=1</w:t>
            </w:r>
            <w:r w:rsidRPr="00765BFC">
              <w:tab/>
              <w:t>n= 14,093</w:t>
            </w:r>
          </w:p>
        </w:tc>
        <w:tc>
          <w:tcPr>
            <w:tcW w:w="1074" w:type="pct"/>
            <w:tcBorders>
              <w:top w:val="single" w:sz="4" w:space="0" w:color="auto"/>
              <w:left w:val="single" w:sz="4" w:space="0" w:color="auto"/>
              <w:bottom w:val="single" w:sz="4" w:space="0" w:color="auto"/>
              <w:right w:val="single" w:sz="4" w:space="0" w:color="auto"/>
            </w:tcBorders>
            <w:hideMark/>
          </w:tcPr>
          <w:p w14:paraId="02A6486C" w14:textId="77777777" w:rsidR="00796166" w:rsidRPr="00765BFC" w:rsidRDefault="00796166" w:rsidP="009F65BB">
            <w:pPr>
              <w:pStyle w:val="TableText0"/>
              <w:keepNext/>
              <w:rPr>
                <w:i/>
                <w:iCs/>
              </w:rPr>
            </w:pPr>
            <w:r w:rsidRPr="00765BFC">
              <w:rPr>
                <w:i/>
                <w:iCs/>
              </w:rPr>
              <w:t>Significant due to recruiting an inequitable population across the groups</w:t>
            </w:r>
          </w:p>
        </w:tc>
      </w:tr>
    </w:tbl>
    <w:p w14:paraId="4B92D4B1" w14:textId="5E67B214" w:rsidR="00796166" w:rsidRPr="00765BFC" w:rsidRDefault="00796166" w:rsidP="001E4728">
      <w:pPr>
        <w:pStyle w:val="TableFigureFooter"/>
        <w:spacing w:after="0"/>
        <w:rPr>
          <w:i/>
          <w:iCs/>
        </w:rPr>
      </w:pPr>
      <w:bookmarkStart w:id="22" w:name="_Hlk68276301"/>
      <w:bookmarkEnd w:id="21"/>
      <w:r w:rsidRPr="00765BFC">
        <w:t>Abbreviations: k=number of studies, n=number of patients, T2DM – type 2 diabetes mellitus</w:t>
      </w:r>
      <w:r w:rsidRPr="00765BFC">
        <w:br/>
      </w:r>
      <w:r w:rsidRPr="00765BFC">
        <w:rPr>
          <w:vertAlign w:val="superscript"/>
        </w:rPr>
        <w:t>a</w:t>
      </w:r>
      <w:r w:rsidRPr="00765BFC">
        <w:t xml:space="preserve"> </w:t>
      </w:r>
      <w:r w:rsidRPr="00765BFC">
        <w:rPr>
          <w:i/>
          <w:iCs/>
        </w:rPr>
        <w:t>Based on the preliminary evaluation</w:t>
      </w:r>
    </w:p>
    <w:p w14:paraId="5AF66184" w14:textId="669E45F4" w:rsidR="00796166" w:rsidRPr="00765BFC" w:rsidRDefault="00796166" w:rsidP="001E4728">
      <w:pPr>
        <w:spacing w:before="240"/>
      </w:pPr>
      <w:r w:rsidRPr="00765BFC">
        <w:t>In the development of AUSDRISK a score of ≥ 12 corresponded to the point on the receiver operating characteristic (ROC) curve at which sensitivity (74.0%) plus specificity (67.7%) were maximised for predicting incident T2DM over 5 years.</w:t>
      </w:r>
      <w:r w:rsidR="00A27378" w:rsidRPr="00765BFC">
        <w:rPr>
          <w:rStyle w:val="FootnoteReference"/>
        </w:rPr>
        <w:footnoteReference w:id="8"/>
      </w:r>
      <w:r w:rsidR="00A27378" w:rsidRPr="00765BFC" w:rsidDel="00A27378">
        <w:t xml:space="preserve"> </w:t>
      </w:r>
    </w:p>
    <w:p w14:paraId="7B35DB18" w14:textId="16D01513" w:rsidR="007C2D6A" w:rsidRPr="00765BFC" w:rsidRDefault="00796166" w:rsidP="001E4728">
      <w:pPr>
        <w:spacing w:before="240"/>
      </w:pPr>
      <w:r w:rsidRPr="00765BFC">
        <w:t xml:space="preserve">In its previous consideration of HbA1c </w:t>
      </w:r>
      <w:r w:rsidR="00344F72" w:rsidRPr="00765BFC">
        <w:t>PoC</w:t>
      </w:r>
      <w:r w:rsidRPr="00765BFC">
        <w:t xml:space="preserve"> for diagnosis of T2DM, MSAC considered that there are no significant acute differences in the safety of the HbA1c </w:t>
      </w:r>
      <w:r w:rsidR="00344F72" w:rsidRPr="00765BFC">
        <w:t>PoC</w:t>
      </w:r>
      <w:r w:rsidRPr="00765BFC">
        <w:t xml:space="preserve"> testing technique over standard laboratory testing (</w:t>
      </w:r>
      <w:hyperlink r:id="rId22" w:history="1">
        <w:r w:rsidRPr="00765BFC">
          <w:rPr>
            <w:rStyle w:val="Hyperlink"/>
          </w:rPr>
          <w:t>p2 MSAC 1431 PSD</w:t>
        </w:r>
      </w:hyperlink>
      <w:r w:rsidRPr="00765BFC">
        <w:t xml:space="preserve">). </w:t>
      </w:r>
      <w:bookmarkEnd w:id="22"/>
    </w:p>
    <w:p w14:paraId="56F2AE84" w14:textId="2274FF1A" w:rsidR="00206760" w:rsidRPr="00765BFC" w:rsidRDefault="00065623" w:rsidP="001E4728">
      <w:pPr>
        <w:pStyle w:val="Heading1"/>
        <w:numPr>
          <w:ilvl w:val="0"/>
          <w:numId w:val="13"/>
        </w:numPr>
        <w:spacing w:before="240" w:after="240"/>
        <w:ind w:hanging="720"/>
        <w:jc w:val="both"/>
        <w:rPr>
          <w:rFonts w:ascii="Arial" w:hAnsi="Arial" w:cs="Arial"/>
        </w:rPr>
      </w:pPr>
      <w:r w:rsidRPr="00765BFC">
        <w:rPr>
          <w:rFonts w:ascii="Arial" w:hAnsi="Arial" w:cs="Arial"/>
        </w:rPr>
        <w:t>Comparative effectiveness</w:t>
      </w:r>
    </w:p>
    <w:p w14:paraId="3B3689DC" w14:textId="44538BE6" w:rsidR="00796166" w:rsidRPr="00765BFC" w:rsidRDefault="00796166" w:rsidP="00796166">
      <w:r w:rsidRPr="00765BFC">
        <w:t xml:space="preserve">The clinical results of the PDST are presented in </w:t>
      </w:r>
      <w:r w:rsidRPr="00765BFC">
        <w:fldChar w:fldCharType="begin"/>
      </w:r>
      <w:r w:rsidRPr="00765BFC">
        <w:instrText xml:space="preserve"> REF _Ref80354648 \h </w:instrText>
      </w:r>
      <w:r w:rsidR="00765BFC">
        <w:instrText xml:space="preserve"> \* MERGEFORMAT </w:instrText>
      </w:r>
      <w:r w:rsidRPr="00765BFC">
        <w:fldChar w:fldCharType="separate"/>
      </w:r>
      <w:r w:rsidR="003F1F53" w:rsidRPr="00765BFC">
        <w:t xml:space="preserve">Table </w:t>
      </w:r>
      <w:r w:rsidR="003F1F53">
        <w:rPr>
          <w:noProof/>
        </w:rPr>
        <w:t>5</w:t>
      </w:r>
      <w:r w:rsidRPr="00765BFC">
        <w:fldChar w:fldCharType="end"/>
      </w:r>
      <w:r w:rsidRPr="00765BFC">
        <w:t>.</w:t>
      </w:r>
    </w:p>
    <w:p w14:paraId="36539736" w14:textId="43C24BF1" w:rsidR="00796166" w:rsidRPr="00765BFC" w:rsidRDefault="00796166" w:rsidP="001E4728">
      <w:pPr>
        <w:pStyle w:val="Caption"/>
        <w:spacing w:before="240"/>
      </w:pPr>
      <w:bookmarkStart w:id="23" w:name="_Ref80354648"/>
      <w:r w:rsidRPr="00765BFC">
        <w:t xml:space="preserve">Table </w:t>
      </w:r>
      <w:r w:rsidRPr="00765BFC">
        <w:fldChar w:fldCharType="begin"/>
      </w:r>
      <w:r w:rsidRPr="00765BFC">
        <w:instrText>SEQ Table \* ARABIC</w:instrText>
      </w:r>
      <w:r w:rsidRPr="00765BFC">
        <w:fldChar w:fldCharType="separate"/>
      </w:r>
      <w:r w:rsidR="003F1F53">
        <w:rPr>
          <w:noProof/>
        </w:rPr>
        <w:t>5</w:t>
      </w:r>
      <w:r w:rsidRPr="00765BFC">
        <w:fldChar w:fldCharType="end"/>
      </w:r>
      <w:bookmarkEnd w:id="23"/>
      <w:r w:rsidRPr="00765BFC">
        <w:rPr>
          <w:noProof/>
        </w:rPr>
        <w:t>:</w:t>
      </w:r>
      <w:r w:rsidRPr="00765BFC">
        <w:t xml:space="preserve"> Pharmacy screening diabetes trial results</w:t>
      </w:r>
    </w:p>
    <w:tbl>
      <w:tblPr>
        <w:tblStyle w:val="TableGrid"/>
        <w:tblW w:w="0" w:type="auto"/>
        <w:tblLook w:val="04A0" w:firstRow="1" w:lastRow="0" w:firstColumn="1" w:lastColumn="0" w:noHBand="0" w:noVBand="1"/>
      </w:tblPr>
      <w:tblGrid>
        <w:gridCol w:w="2231"/>
        <w:gridCol w:w="2232"/>
        <w:gridCol w:w="2231"/>
        <w:gridCol w:w="2232"/>
      </w:tblGrid>
      <w:tr w:rsidR="00796166" w:rsidRPr="00765BFC" w14:paraId="38C98000" w14:textId="77777777" w:rsidTr="009F65BB">
        <w:tc>
          <w:tcPr>
            <w:tcW w:w="2231" w:type="dxa"/>
          </w:tcPr>
          <w:p w14:paraId="3FDCC7BC" w14:textId="77777777" w:rsidR="00796166" w:rsidRPr="00765BFC" w:rsidRDefault="00796166" w:rsidP="009F65BB">
            <w:pPr>
              <w:pStyle w:val="Tabletext"/>
            </w:pPr>
          </w:p>
        </w:tc>
        <w:tc>
          <w:tcPr>
            <w:tcW w:w="2232" w:type="dxa"/>
          </w:tcPr>
          <w:p w14:paraId="13E75E54" w14:textId="77777777" w:rsidR="00796166" w:rsidRPr="00765BFC" w:rsidRDefault="00796166" w:rsidP="009F65BB">
            <w:pPr>
              <w:pStyle w:val="Tabletext"/>
              <w:jc w:val="center"/>
              <w:rPr>
                <w:b/>
                <w:bCs/>
              </w:rPr>
            </w:pPr>
            <w:r w:rsidRPr="00765BFC">
              <w:rPr>
                <w:b/>
                <w:bCs/>
              </w:rPr>
              <w:t>Group A</w:t>
            </w:r>
          </w:p>
          <w:p w14:paraId="2E1A66A0" w14:textId="60EEA18B" w:rsidR="00796166" w:rsidRPr="00765BFC" w:rsidRDefault="00796166" w:rsidP="009F65BB">
            <w:pPr>
              <w:pStyle w:val="Tabletext"/>
              <w:jc w:val="center"/>
              <w:rPr>
                <w:b/>
                <w:bCs/>
              </w:rPr>
            </w:pPr>
            <w:r w:rsidRPr="00765BFC">
              <w:rPr>
                <w:b/>
                <w:bCs/>
              </w:rPr>
              <w:t>(AUSDRISK only)</w:t>
            </w:r>
          </w:p>
        </w:tc>
        <w:tc>
          <w:tcPr>
            <w:tcW w:w="2231" w:type="dxa"/>
          </w:tcPr>
          <w:p w14:paraId="45DFE51C" w14:textId="77777777" w:rsidR="00796166" w:rsidRPr="00765BFC" w:rsidRDefault="00796166" w:rsidP="009F65BB">
            <w:pPr>
              <w:pStyle w:val="Tabletext"/>
              <w:jc w:val="center"/>
              <w:rPr>
                <w:b/>
                <w:bCs/>
              </w:rPr>
            </w:pPr>
            <w:r w:rsidRPr="00765BFC">
              <w:rPr>
                <w:b/>
                <w:bCs/>
              </w:rPr>
              <w:t>Group B</w:t>
            </w:r>
          </w:p>
          <w:p w14:paraId="39654CF9" w14:textId="3DB82DA9" w:rsidR="00796166" w:rsidRPr="00765BFC" w:rsidRDefault="00796166" w:rsidP="009F65BB">
            <w:pPr>
              <w:pStyle w:val="Tabletext"/>
              <w:jc w:val="center"/>
              <w:rPr>
                <w:b/>
                <w:bCs/>
              </w:rPr>
            </w:pPr>
            <w:r w:rsidRPr="00765BFC">
              <w:rPr>
                <w:b/>
                <w:bCs/>
              </w:rPr>
              <w:t>(AUSDRISK + PoC HbA1c)</w:t>
            </w:r>
          </w:p>
        </w:tc>
        <w:tc>
          <w:tcPr>
            <w:tcW w:w="2232" w:type="dxa"/>
          </w:tcPr>
          <w:p w14:paraId="7E46B236" w14:textId="77777777" w:rsidR="00796166" w:rsidRPr="00765BFC" w:rsidRDefault="00796166" w:rsidP="009F65BB">
            <w:pPr>
              <w:pStyle w:val="Tabletext"/>
              <w:jc w:val="center"/>
              <w:rPr>
                <w:b/>
                <w:bCs/>
              </w:rPr>
            </w:pPr>
            <w:r w:rsidRPr="00765BFC">
              <w:rPr>
                <w:b/>
                <w:bCs/>
              </w:rPr>
              <w:t>Group C</w:t>
            </w:r>
          </w:p>
          <w:p w14:paraId="792FC5F0" w14:textId="5DBC6FE7" w:rsidR="00796166" w:rsidRPr="00765BFC" w:rsidRDefault="00796166" w:rsidP="009F65BB">
            <w:pPr>
              <w:pStyle w:val="Tabletext"/>
              <w:jc w:val="center"/>
              <w:rPr>
                <w:b/>
                <w:bCs/>
              </w:rPr>
            </w:pPr>
            <w:r w:rsidRPr="00765BFC">
              <w:rPr>
                <w:b/>
                <w:bCs/>
              </w:rPr>
              <w:t>(AUSDRISK + PoC scBGT)</w:t>
            </w:r>
          </w:p>
        </w:tc>
      </w:tr>
      <w:tr w:rsidR="00796166" w:rsidRPr="00765BFC" w14:paraId="61F43B6E" w14:textId="77777777" w:rsidTr="009F65BB">
        <w:tc>
          <w:tcPr>
            <w:tcW w:w="2231" w:type="dxa"/>
          </w:tcPr>
          <w:p w14:paraId="25404490" w14:textId="77777777" w:rsidR="00796166" w:rsidRPr="00765BFC" w:rsidRDefault="00796166" w:rsidP="009F65BB">
            <w:pPr>
              <w:pStyle w:val="Tabletext"/>
            </w:pPr>
            <w:r w:rsidRPr="00765BFC">
              <w:t>Recruited</w:t>
            </w:r>
          </w:p>
        </w:tc>
        <w:tc>
          <w:tcPr>
            <w:tcW w:w="2232" w:type="dxa"/>
          </w:tcPr>
          <w:p w14:paraId="2D930382" w14:textId="77777777" w:rsidR="00796166" w:rsidRPr="00765BFC" w:rsidRDefault="00796166" w:rsidP="009F65BB">
            <w:pPr>
              <w:pStyle w:val="Tabletext"/>
              <w:jc w:val="center"/>
            </w:pPr>
            <w:r w:rsidRPr="00765BFC">
              <w:t xml:space="preserve">3,957 </w:t>
            </w:r>
          </w:p>
        </w:tc>
        <w:tc>
          <w:tcPr>
            <w:tcW w:w="2231" w:type="dxa"/>
          </w:tcPr>
          <w:p w14:paraId="7BFA58BB" w14:textId="77777777" w:rsidR="00796166" w:rsidRPr="00765BFC" w:rsidRDefault="00796166" w:rsidP="009F65BB">
            <w:pPr>
              <w:pStyle w:val="Tabletext"/>
              <w:jc w:val="center"/>
            </w:pPr>
            <w:r w:rsidRPr="00765BFC">
              <w:t>5,165</w:t>
            </w:r>
          </w:p>
        </w:tc>
        <w:tc>
          <w:tcPr>
            <w:tcW w:w="2232" w:type="dxa"/>
          </w:tcPr>
          <w:p w14:paraId="4E2AFB37" w14:textId="77777777" w:rsidR="00796166" w:rsidRPr="00765BFC" w:rsidRDefault="00796166" w:rsidP="009F65BB">
            <w:pPr>
              <w:pStyle w:val="Tabletext"/>
              <w:jc w:val="center"/>
            </w:pPr>
            <w:r w:rsidRPr="00765BFC">
              <w:t>4,971</w:t>
            </w:r>
          </w:p>
        </w:tc>
      </w:tr>
      <w:tr w:rsidR="00252758" w:rsidRPr="00765BFC" w14:paraId="56CE6D88" w14:textId="77777777" w:rsidTr="009F65BB">
        <w:tc>
          <w:tcPr>
            <w:tcW w:w="2231" w:type="dxa"/>
          </w:tcPr>
          <w:p w14:paraId="7198CB9E" w14:textId="77777777" w:rsidR="00252758" w:rsidRPr="00765BFC" w:rsidRDefault="00252758" w:rsidP="00252758">
            <w:pPr>
              <w:pStyle w:val="Tabletext"/>
            </w:pPr>
            <w:r w:rsidRPr="00765BFC">
              <w:t>Know T2DM</w:t>
            </w:r>
          </w:p>
        </w:tc>
        <w:tc>
          <w:tcPr>
            <w:tcW w:w="2232" w:type="dxa"/>
          </w:tcPr>
          <w:p w14:paraId="0DC85261" w14:textId="3D547CC8" w:rsidR="00252758" w:rsidRPr="00765BFC" w:rsidRDefault="00252758" w:rsidP="00252758">
            <w:pPr>
              <w:pStyle w:val="Tabletext"/>
              <w:jc w:val="center"/>
            </w:pPr>
            <w:r w:rsidRPr="00765BFC">
              <w:rPr>
                <w:b/>
                <w:bCs/>
              </w:rPr>
              <w:t xml:space="preserve"> redacted</w:t>
            </w:r>
          </w:p>
        </w:tc>
        <w:tc>
          <w:tcPr>
            <w:tcW w:w="2231" w:type="dxa"/>
          </w:tcPr>
          <w:p w14:paraId="590D0EF4" w14:textId="6D43D6A0" w:rsidR="00252758" w:rsidRPr="00765BFC" w:rsidRDefault="00252758" w:rsidP="00252758">
            <w:pPr>
              <w:pStyle w:val="Tabletext"/>
              <w:jc w:val="center"/>
            </w:pPr>
            <w:r w:rsidRPr="00765BFC">
              <w:rPr>
                <w:b/>
                <w:bCs/>
              </w:rPr>
              <w:t>redacted</w:t>
            </w:r>
          </w:p>
        </w:tc>
        <w:tc>
          <w:tcPr>
            <w:tcW w:w="2232" w:type="dxa"/>
          </w:tcPr>
          <w:p w14:paraId="65039DED" w14:textId="5E8DAD63" w:rsidR="00252758" w:rsidRPr="00765BFC" w:rsidRDefault="00252758" w:rsidP="00252758">
            <w:pPr>
              <w:pStyle w:val="Tabletext"/>
              <w:jc w:val="center"/>
            </w:pPr>
            <w:r w:rsidRPr="00765BFC">
              <w:rPr>
                <w:b/>
                <w:bCs/>
              </w:rPr>
              <w:t>redacted</w:t>
            </w:r>
          </w:p>
        </w:tc>
      </w:tr>
      <w:tr w:rsidR="00252758" w:rsidRPr="00765BFC" w14:paraId="185080F7" w14:textId="77777777" w:rsidTr="00252758">
        <w:tc>
          <w:tcPr>
            <w:tcW w:w="2231" w:type="dxa"/>
          </w:tcPr>
          <w:p w14:paraId="484CCB7A" w14:textId="211DE403" w:rsidR="00252758" w:rsidRPr="00765BFC" w:rsidRDefault="00252758" w:rsidP="00252758">
            <w:pPr>
              <w:pStyle w:val="Tabletext"/>
            </w:pPr>
            <w:r w:rsidRPr="00765BFC">
              <w:t>AUSDRISK ≥ 12</w:t>
            </w:r>
          </w:p>
        </w:tc>
        <w:tc>
          <w:tcPr>
            <w:tcW w:w="2232" w:type="dxa"/>
          </w:tcPr>
          <w:p w14:paraId="4526F5B1" w14:textId="7C419324" w:rsidR="00252758" w:rsidRPr="00765BFC" w:rsidRDefault="00252758" w:rsidP="00252758">
            <w:pPr>
              <w:pStyle w:val="Tabletext"/>
              <w:jc w:val="center"/>
            </w:pPr>
            <w:r w:rsidRPr="00765BFC">
              <w:rPr>
                <w:b/>
                <w:bCs/>
              </w:rPr>
              <w:t>redacted</w:t>
            </w:r>
          </w:p>
        </w:tc>
        <w:tc>
          <w:tcPr>
            <w:tcW w:w="2231" w:type="dxa"/>
          </w:tcPr>
          <w:p w14:paraId="02AC5023" w14:textId="7AB6C6A8" w:rsidR="00252758" w:rsidRPr="00765BFC" w:rsidRDefault="00252758" w:rsidP="00252758">
            <w:pPr>
              <w:pStyle w:val="Tabletext"/>
              <w:jc w:val="center"/>
            </w:pPr>
            <w:r w:rsidRPr="00765BFC">
              <w:rPr>
                <w:b/>
                <w:bCs/>
              </w:rPr>
              <w:t>redacted</w:t>
            </w:r>
          </w:p>
        </w:tc>
        <w:tc>
          <w:tcPr>
            <w:tcW w:w="2232" w:type="dxa"/>
          </w:tcPr>
          <w:p w14:paraId="278AF11C" w14:textId="50F02187" w:rsidR="00252758" w:rsidRPr="00765BFC" w:rsidRDefault="00252758" w:rsidP="00252758">
            <w:pPr>
              <w:pStyle w:val="Tabletext"/>
              <w:jc w:val="center"/>
            </w:pPr>
            <w:r w:rsidRPr="00765BFC">
              <w:rPr>
                <w:b/>
                <w:bCs/>
              </w:rPr>
              <w:t>redacted</w:t>
            </w:r>
          </w:p>
        </w:tc>
      </w:tr>
      <w:tr w:rsidR="00252758" w:rsidRPr="00765BFC" w14:paraId="7E0A3218" w14:textId="77777777" w:rsidTr="009F65BB">
        <w:tc>
          <w:tcPr>
            <w:tcW w:w="2231" w:type="dxa"/>
          </w:tcPr>
          <w:p w14:paraId="63703A47" w14:textId="77777777" w:rsidR="00252758" w:rsidRPr="00765BFC" w:rsidRDefault="00252758" w:rsidP="00252758">
            <w:pPr>
              <w:pStyle w:val="Tabletext"/>
            </w:pPr>
            <w:r w:rsidRPr="00765BFC">
              <w:t>Referred to GP</w:t>
            </w:r>
          </w:p>
        </w:tc>
        <w:tc>
          <w:tcPr>
            <w:tcW w:w="2232" w:type="dxa"/>
          </w:tcPr>
          <w:p w14:paraId="6378989F" w14:textId="274313AF" w:rsidR="00252758" w:rsidRPr="00765BFC" w:rsidRDefault="00252758" w:rsidP="00252758">
            <w:pPr>
              <w:pStyle w:val="Tabletext"/>
              <w:jc w:val="center"/>
            </w:pPr>
            <w:r w:rsidRPr="00765BFC">
              <w:rPr>
                <w:b/>
                <w:bCs/>
              </w:rPr>
              <w:t>redacted</w:t>
            </w:r>
          </w:p>
        </w:tc>
        <w:tc>
          <w:tcPr>
            <w:tcW w:w="2231" w:type="dxa"/>
          </w:tcPr>
          <w:p w14:paraId="2483FC02" w14:textId="5356D9AB" w:rsidR="00252758" w:rsidRPr="00765BFC" w:rsidRDefault="00252758" w:rsidP="00252758">
            <w:pPr>
              <w:pStyle w:val="Tabletext"/>
              <w:jc w:val="center"/>
            </w:pPr>
            <w:r w:rsidRPr="00765BFC">
              <w:rPr>
                <w:b/>
                <w:bCs/>
              </w:rPr>
              <w:t>redacted</w:t>
            </w:r>
          </w:p>
        </w:tc>
        <w:tc>
          <w:tcPr>
            <w:tcW w:w="2232" w:type="dxa"/>
          </w:tcPr>
          <w:p w14:paraId="76678FF2" w14:textId="45E95EB2" w:rsidR="00252758" w:rsidRPr="00765BFC" w:rsidRDefault="00252758" w:rsidP="00252758">
            <w:pPr>
              <w:pStyle w:val="Tabletext"/>
              <w:jc w:val="center"/>
            </w:pPr>
            <w:r w:rsidRPr="00765BFC">
              <w:rPr>
                <w:b/>
                <w:bCs/>
              </w:rPr>
              <w:t>redacted</w:t>
            </w:r>
          </w:p>
        </w:tc>
      </w:tr>
      <w:tr w:rsidR="00252758" w:rsidRPr="00765BFC" w14:paraId="3237D140" w14:textId="77777777" w:rsidTr="009F65BB">
        <w:tc>
          <w:tcPr>
            <w:tcW w:w="2231" w:type="dxa"/>
          </w:tcPr>
          <w:p w14:paraId="6830B43C" w14:textId="77777777" w:rsidR="00252758" w:rsidRPr="00765BFC" w:rsidRDefault="00252758" w:rsidP="00252758">
            <w:pPr>
              <w:pStyle w:val="Tabletext"/>
            </w:pPr>
            <w:r w:rsidRPr="00765BFC">
              <w:t>Visited GP (Self-reported)</w:t>
            </w:r>
          </w:p>
        </w:tc>
        <w:tc>
          <w:tcPr>
            <w:tcW w:w="2232" w:type="dxa"/>
          </w:tcPr>
          <w:p w14:paraId="2F7F42D5" w14:textId="24E2A9E2" w:rsidR="00252758" w:rsidRPr="00765BFC" w:rsidRDefault="00252758" w:rsidP="00252758">
            <w:pPr>
              <w:pStyle w:val="Tabletext"/>
              <w:jc w:val="center"/>
            </w:pPr>
            <w:r w:rsidRPr="00765BFC">
              <w:rPr>
                <w:b/>
                <w:bCs/>
              </w:rPr>
              <w:t>redacted</w:t>
            </w:r>
          </w:p>
        </w:tc>
        <w:tc>
          <w:tcPr>
            <w:tcW w:w="2231" w:type="dxa"/>
          </w:tcPr>
          <w:p w14:paraId="4033A179" w14:textId="269C0710" w:rsidR="00252758" w:rsidRPr="00765BFC" w:rsidRDefault="00252758" w:rsidP="00252758">
            <w:pPr>
              <w:pStyle w:val="Tabletext"/>
              <w:jc w:val="center"/>
            </w:pPr>
            <w:r w:rsidRPr="00765BFC">
              <w:rPr>
                <w:b/>
                <w:bCs/>
              </w:rPr>
              <w:t>redacted</w:t>
            </w:r>
          </w:p>
        </w:tc>
        <w:tc>
          <w:tcPr>
            <w:tcW w:w="2232" w:type="dxa"/>
          </w:tcPr>
          <w:p w14:paraId="17C66C5C" w14:textId="4AC7C0FC" w:rsidR="00252758" w:rsidRPr="00765BFC" w:rsidRDefault="00252758" w:rsidP="00252758">
            <w:pPr>
              <w:pStyle w:val="Tabletext"/>
              <w:jc w:val="center"/>
            </w:pPr>
            <w:r w:rsidRPr="00765BFC">
              <w:rPr>
                <w:b/>
                <w:bCs/>
              </w:rPr>
              <w:t>redacted</w:t>
            </w:r>
          </w:p>
        </w:tc>
      </w:tr>
      <w:tr w:rsidR="00252758" w:rsidRPr="00765BFC" w14:paraId="42E1FA87" w14:textId="77777777" w:rsidTr="009F65BB">
        <w:tc>
          <w:tcPr>
            <w:tcW w:w="2231" w:type="dxa"/>
          </w:tcPr>
          <w:p w14:paraId="22635733" w14:textId="77777777" w:rsidR="00252758" w:rsidRPr="00765BFC" w:rsidRDefault="00252758" w:rsidP="00252758">
            <w:pPr>
              <w:pStyle w:val="Tabletext"/>
            </w:pPr>
            <w:r w:rsidRPr="00765BFC">
              <w:t>Tested (Self-reported)</w:t>
            </w:r>
          </w:p>
        </w:tc>
        <w:tc>
          <w:tcPr>
            <w:tcW w:w="2232" w:type="dxa"/>
          </w:tcPr>
          <w:p w14:paraId="5814F5ED" w14:textId="6C436B05" w:rsidR="00252758" w:rsidRPr="00765BFC" w:rsidRDefault="00252758" w:rsidP="00252758">
            <w:pPr>
              <w:pStyle w:val="Tabletext"/>
              <w:jc w:val="center"/>
            </w:pPr>
            <w:r w:rsidRPr="00765BFC">
              <w:rPr>
                <w:b/>
                <w:bCs/>
              </w:rPr>
              <w:t>redacted</w:t>
            </w:r>
          </w:p>
        </w:tc>
        <w:tc>
          <w:tcPr>
            <w:tcW w:w="2231" w:type="dxa"/>
          </w:tcPr>
          <w:p w14:paraId="372B59FE" w14:textId="716D9919" w:rsidR="00252758" w:rsidRPr="00765BFC" w:rsidRDefault="00252758" w:rsidP="00252758">
            <w:pPr>
              <w:pStyle w:val="Tabletext"/>
              <w:jc w:val="center"/>
            </w:pPr>
            <w:r w:rsidRPr="00765BFC">
              <w:rPr>
                <w:b/>
                <w:bCs/>
              </w:rPr>
              <w:t>redacted</w:t>
            </w:r>
          </w:p>
        </w:tc>
        <w:tc>
          <w:tcPr>
            <w:tcW w:w="2232" w:type="dxa"/>
          </w:tcPr>
          <w:p w14:paraId="15283766" w14:textId="14973EB5" w:rsidR="00252758" w:rsidRPr="00765BFC" w:rsidRDefault="00252758" w:rsidP="00252758">
            <w:pPr>
              <w:pStyle w:val="Tabletext"/>
              <w:jc w:val="center"/>
            </w:pPr>
            <w:r w:rsidRPr="00765BFC">
              <w:rPr>
                <w:b/>
                <w:bCs/>
              </w:rPr>
              <w:t>redacted</w:t>
            </w:r>
          </w:p>
        </w:tc>
      </w:tr>
      <w:tr w:rsidR="00252758" w:rsidRPr="00765BFC" w14:paraId="3F06DC0F" w14:textId="77777777" w:rsidTr="009F65BB">
        <w:tc>
          <w:tcPr>
            <w:tcW w:w="2231" w:type="dxa"/>
          </w:tcPr>
          <w:p w14:paraId="7254E8E7" w14:textId="77777777" w:rsidR="00252758" w:rsidRPr="00765BFC" w:rsidRDefault="00252758" w:rsidP="00252758">
            <w:pPr>
              <w:pStyle w:val="Tabletext"/>
            </w:pPr>
            <w:r w:rsidRPr="00765BFC">
              <w:t>Tested (Medicare data)</w:t>
            </w:r>
          </w:p>
        </w:tc>
        <w:tc>
          <w:tcPr>
            <w:tcW w:w="2232" w:type="dxa"/>
          </w:tcPr>
          <w:p w14:paraId="3E77DA48" w14:textId="7A225E8C" w:rsidR="00252758" w:rsidRPr="00765BFC" w:rsidRDefault="00252758" w:rsidP="00252758">
            <w:pPr>
              <w:pStyle w:val="Tabletext"/>
              <w:jc w:val="center"/>
            </w:pPr>
            <w:r w:rsidRPr="00765BFC">
              <w:rPr>
                <w:b/>
                <w:bCs/>
              </w:rPr>
              <w:t>redacted</w:t>
            </w:r>
          </w:p>
        </w:tc>
        <w:tc>
          <w:tcPr>
            <w:tcW w:w="2231" w:type="dxa"/>
          </w:tcPr>
          <w:p w14:paraId="16FDD972" w14:textId="13921886" w:rsidR="00252758" w:rsidRPr="00765BFC" w:rsidRDefault="00252758" w:rsidP="00252758">
            <w:pPr>
              <w:pStyle w:val="Tabletext"/>
              <w:jc w:val="center"/>
            </w:pPr>
            <w:r w:rsidRPr="00765BFC">
              <w:rPr>
                <w:b/>
                <w:bCs/>
              </w:rPr>
              <w:t>redacted</w:t>
            </w:r>
          </w:p>
        </w:tc>
        <w:tc>
          <w:tcPr>
            <w:tcW w:w="2232" w:type="dxa"/>
          </w:tcPr>
          <w:p w14:paraId="238BA35D" w14:textId="66C3834D" w:rsidR="00252758" w:rsidRPr="00765BFC" w:rsidRDefault="00252758" w:rsidP="00252758">
            <w:pPr>
              <w:pStyle w:val="Tabletext"/>
              <w:jc w:val="center"/>
            </w:pPr>
            <w:r w:rsidRPr="00765BFC">
              <w:rPr>
                <w:b/>
                <w:bCs/>
              </w:rPr>
              <w:t>redacted</w:t>
            </w:r>
          </w:p>
        </w:tc>
      </w:tr>
      <w:tr w:rsidR="00252758" w:rsidRPr="00765BFC" w14:paraId="651D7EC9" w14:textId="77777777" w:rsidTr="009F65BB">
        <w:tc>
          <w:tcPr>
            <w:tcW w:w="2231" w:type="dxa"/>
          </w:tcPr>
          <w:p w14:paraId="05350AE9" w14:textId="77777777" w:rsidR="00252758" w:rsidRPr="00765BFC" w:rsidRDefault="00252758" w:rsidP="00252758">
            <w:pPr>
              <w:pStyle w:val="Tabletext"/>
            </w:pPr>
            <w:r w:rsidRPr="00765BFC">
              <w:t>Diagnosed T2DM</w:t>
            </w:r>
          </w:p>
        </w:tc>
        <w:tc>
          <w:tcPr>
            <w:tcW w:w="2232" w:type="dxa"/>
          </w:tcPr>
          <w:p w14:paraId="5EF04FDB" w14:textId="75910AC5" w:rsidR="00252758" w:rsidRPr="00765BFC" w:rsidRDefault="00252758" w:rsidP="00252758">
            <w:pPr>
              <w:pStyle w:val="Tabletext"/>
              <w:jc w:val="center"/>
            </w:pPr>
            <w:r w:rsidRPr="00765BFC">
              <w:rPr>
                <w:b/>
                <w:bCs/>
              </w:rPr>
              <w:t>redacted</w:t>
            </w:r>
          </w:p>
        </w:tc>
        <w:tc>
          <w:tcPr>
            <w:tcW w:w="2231" w:type="dxa"/>
          </w:tcPr>
          <w:p w14:paraId="44345BC6" w14:textId="585713B0" w:rsidR="00252758" w:rsidRPr="00765BFC" w:rsidRDefault="00252758" w:rsidP="00252758">
            <w:pPr>
              <w:pStyle w:val="Tabletext"/>
              <w:jc w:val="center"/>
            </w:pPr>
            <w:r w:rsidRPr="00765BFC">
              <w:rPr>
                <w:b/>
                <w:bCs/>
              </w:rPr>
              <w:t>redacted</w:t>
            </w:r>
          </w:p>
        </w:tc>
        <w:tc>
          <w:tcPr>
            <w:tcW w:w="2232" w:type="dxa"/>
          </w:tcPr>
          <w:p w14:paraId="27B1A541" w14:textId="1F9B24FA" w:rsidR="00252758" w:rsidRPr="00765BFC" w:rsidRDefault="00252758" w:rsidP="00252758">
            <w:pPr>
              <w:pStyle w:val="Tabletext"/>
              <w:jc w:val="center"/>
            </w:pPr>
            <w:r w:rsidRPr="00765BFC">
              <w:rPr>
                <w:b/>
                <w:bCs/>
              </w:rPr>
              <w:t>redacted</w:t>
            </w:r>
          </w:p>
        </w:tc>
      </w:tr>
      <w:tr w:rsidR="00252758" w:rsidRPr="00765BFC" w14:paraId="6138C176" w14:textId="77777777" w:rsidTr="009F65BB">
        <w:tc>
          <w:tcPr>
            <w:tcW w:w="2231" w:type="dxa"/>
          </w:tcPr>
          <w:p w14:paraId="3795CC7F" w14:textId="77777777" w:rsidR="00252758" w:rsidRPr="00765BFC" w:rsidRDefault="00252758" w:rsidP="00252758">
            <w:pPr>
              <w:pStyle w:val="Tabletext"/>
            </w:pPr>
            <w:r w:rsidRPr="00765BFC">
              <w:t>Diagnosed Pre-DM</w:t>
            </w:r>
            <w:r w:rsidRPr="00765BFC">
              <w:rPr>
                <w:vertAlign w:val="superscript"/>
              </w:rPr>
              <w:t>1</w:t>
            </w:r>
          </w:p>
        </w:tc>
        <w:tc>
          <w:tcPr>
            <w:tcW w:w="2232" w:type="dxa"/>
          </w:tcPr>
          <w:p w14:paraId="08D2F80F" w14:textId="24B45E00" w:rsidR="00252758" w:rsidRPr="00765BFC" w:rsidRDefault="00252758" w:rsidP="00252758">
            <w:pPr>
              <w:pStyle w:val="Tabletext"/>
              <w:jc w:val="center"/>
            </w:pPr>
            <w:r w:rsidRPr="00765BFC">
              <w:rPr>
                <w:b/>
                <w:bCs/>
              </w:rPr>
              <w:t>redacted</w:t>
            </w:r>
          </w:p>
        </w:tc>
        <w:tc>
          <w:tcPr>
            <w:tcW w:w="2231" w:type="dxa"/>
          </w:tcPr>
          <w:p w14:paraId="20831BB6" w14:textId="3686E2D8" w:rsidR="00252758" w:rsidRPr="00765BFC" w:rsidRDefault="00252758" w:rsidP="00252758">
            <w:pPr>
              <w:pStyle w:val="Tabletext"/>
              <w:jc w:val="center"/>
            </w:pPr>
            <w:r w:rsidRPr="00765BFC">
              <w:rPr>
                <w:b/>
                <w:bCs/>
              </w:rPr>
              <w:t>redacted</w:t>
            </w:r>
          </w:p>
        </w:tc>
        <w:tc>
          <w:tcPr>
            <w:tcW w:w="2232" w:type="dxa"/>
          </w:tcPr>
          <w:p w14:paraId="60CADACC" w14:textId="6FB93ED3" w:rsidR="00252758" w:rsidRPr="00765BFC" w:rsidRDefault="00252758" w:rsidP="00252758">
            <w:pPr>
              <w:pStyle w:val="Tabletext"/>
              <w:jc w:val="center"/>
            </w:pPr>
            <w:r w:rsidRPr="00765BFC">
              <w:rPr>
                <w:b/>
                <w:bCs/>
              </w:rPr>
              <w:t>redacted</w:t>
            </w:r>
          </w:p>
        </w:tc>
      </w:tr>
    </w:tbl>
    <w:p w14:paraId="5962C7A6" w14:textId="77777777" w:rsidR="00796166" w:rsidRPr="00765BFC" w:rsidRDefault="00796166" w:rsidP="00796166">
      <w:pPr>
        <w:pStyle w:val="FootnoteTop"/>
      </w:pPr>
      <w:r w:rsidRPr="00765BFC">
        <w:t>Source: PDST Final Report, Figure 11, p76 and Figure 18, p97</w:t>
      </w:r>
    </w:p>
    <w:p w14:paraId="3D9207D7" w14:textId="77777777" w:rsidR="00796166" w:rsidRPr="00765BFC" w:rsidRDefault="00796166" w:rsidP="00796166">
      <w:pPr>
        <w:pStyle w:val="FootnoteMiddle"/>
      </w:pPr>
      <w:r w:rsidRPr="00765BFC">
        <w:rPr>
          <w:vertAlign w:val="superscript"/>
        </w:rPr>
        <w:t>1</w:t>
      </w:r>
      <w:r w:rsidRPr="00765BFC">
        <w:t xml:space="preserve"> Pre-DM defined as HbA1c 5.7%-6.4% or FGB 6.1-6.9 mmol/L</w:t>
      </w:r>
    </w:p>
    <w:p w14:paraId="2643A976" w14:textId="12C0FA92" w:rsidR="00796166" w:rsidRPr="00765BFC" w:rsidRDefault="00796166" w:rsidP="00796166">
      <w:pPr>
        <w:pStyle w:val="FootnoteBottom"/>
      </w:pPr>
      <w:r w:rsidRPr="00765BFC">
        <w:t>Abbreviations: AUSDRISK - Australian type 2 diabetes risk assessment tool; GP – general practitioner; PoC – point of care; Pre-DM - pre-diabetes mellitus; scBGT - small capillary blood glucose testing; T2DM – type 2 diabetes mellitus</w:t>
      </w:r>
    </w:p>
    <w:p w14:paraId="0CC8CBFE" w14:textId="6B08A868" w:rsidR="00796166" w:rsidRPr="00765BFC" w:rsidRDefault="00796166" w:rsidP="00796166">
      <w:r w:rsidRPr="00765BFC">
        <w:t xml:space="preserve">Overall, a small number of additional cases of diabetes were detected: </w:t>
      </w:r>
      <w:r w:rsidR="00252758" w:rsidRPr="00765BFC">
        <w:rPr>
          <w:b/>
          <w:bCs/>
        </w:rPr>
        <w:t>redacted</w:t>
      </w:r>
      <w:r w:rsidRPr="00765BFC">
        <w:t xml:space="preserve"> of T2DM and </w:t>
      </w:r>
      <w:r w:rsidR="00252758" w:rsidRPr="00765BFC">
        <w:rPr>
          <w:b/>
          <w:bCs/>
        </w:rPr>
        <w:t>redacted</w:t>
      </w:r>
      <w:r w:rsidRPr="00765BFC">
        <w:t xml:space="preserve"> Pre-DM across the 14,093 participants screened (</w:t>
      </w:r>
      <w:r w:rsidR="00252758" w:rsidRPr="00765BFC">
        <w:rPr>
          <w:b/>
          <w:bCs/>
        </w:rPr>
        <w:t>redacted</w:t>
      </w:r>
      <w:r w:rsidR="00252758" w:rsidRPr="00765BFC" w:rsidDel="00252758">
        <w:t xml:space="preserve"> </w:t>
      </w:r>
      <w:r w:rsidRPr="00765BFC">
        <w:t xml:space="preserve">and </w:t>
      </w:r>
      <w:r w:rsidR="00252758" w:rsidRPr="00765BFC">
        <w:rPr>
          <w:b/>
          <w:bCs/>
        </w:rPr>
        <w:t>redacted</w:t>
      </w:r>
      <w:r w:rsidR="00252758" w:rsidRPr="00765BFC" w:rsidDel="00252758">
        <w:t xml:space="preserve"> </w:t>
      </w:r>
      <w:r w:rsidRPr="00765BFC">
        <w:t xml:space="preserve">respectively). </w:t>
      </w:r>
    </w:p>
    <w:p w14:paraId="0E4684A0" w14:textId="46319E95" w:rsidR="00796166" w:rsidRPr="00765BFC" w:rsidRDefault="00796166" w:rsidP="001E4728">
      <w:pPr>
        <w:spacing w:before="240"/>
      </w:pPr>
      <w:r w:rsidRPr="00765BFC">
        <w:t>The commentary considered that this is low, given the expected prevalence of undiagnosed T2DM used in the sample size calculation (</w:t>
      </w:r>
      <w:r w:rsidR="00252758" w:rsidRPr="00765BFC">
        <w:rPr>
          <w:b/>
          <w:bCs/>
        </w:rPr>
        <w:t>redacted</w:t>
      </w:r>
      <w:r w:rsidRPr="00765BFC">
        <w:t xml:space="preserve">). The Preliminary Evaluation, however, </w:t>
      </w:r>
      <w:r w:rsidRPr="00765BFC">
        <w:lastRenderedPageBreak/>
        <w:t xml:space="preserve">noted that that the observed rate of new diagnoses of less than 1% is unsurprising because other population-based screening programs returned a similar percentage of new cases. This was also acknowledged in the PDST Final Report (p173 of the PDST Final Report). The new T2DM diagnoses also corresponded closely with the ABS National Health Survey estimates of undiagnosed diabetes (1.2% in the total adult population). </w:t>
      </w:r>
    </w:p>
    <w:p w14:paraId="425AAE30" w14:textId="0B7D46DA" w:rsidR="00796166" w:rsidRPr="00765BFC" w:rsidRDefault="00796166" w:rsidP="001E4728">
      <w:pPr>
        <w:spacing w:before="240"/>
      </w:pPr>
      <w:r w:rsidRPr="00765BFC">
        <w:t>Fewer cases were diagnosed in regional areas and very few cases were detected in remote areas. The trial report suggested that the relative shortage of GPs in regional and remote areas as a reason for this finding (p172 of the PDST Final Report), on the grounds that it may have been more difficult for regional and remote participants referred by pharmacists to have a diagnosis of T2DM or Pre</w:t>
      </w:r>
      <w:r w:rsidRPr="00765BFC">
        <w:noBreakHyphen/>
        <w:t xml:space="preserve">DM confirmed. </w:t>
      </w:r>
    </w:p>
    <w:p w14:paraId="2BD94CE4" w14:textId="6013CFF7" w:rsidR="00796166" w:rsidRPr="00765BFC" w:rsidRDefault="00796166" w:rsidP="001E4728">
      <w:pPr>
        <w:spacing w:before="240"/>
      </w:pPr>
      <w:r w:rsidRPr="00765BFC">
        <w:t>The Preliminary Evaluation noted that no data was presented to confirm a lower GP attendance rate in referred participants in regional and remote areas (though it could have been extracted from the data set). In any case, it is in communities with a relative shortage of GPs that effective screening by non-GP providers is most desirable, and where the rate of undiagnosed T2DM is generally found to be highest, so the low yield of pharmacy-based screening in regional and remote areas was considered troubling.</w:t>
      </w:r>
    </w:p>
    <w:p w14:paraId="4A679E6B" w14:textId="2CA5C49E" w:rsidR="00796166" w:rsidRPr="00765BFC" w:rsidRDefault="00796166" w:rsidP="001E4728">
      <w:pPr>
        <w:spacing w:before="240"/>
      </w:pPr>
      <w:r w:rsidRPr="00765BFC">
        <w:t xml:space="preserve">The ADAR did not address the issue of a negative assay bias suggesting that the </w:t>
      </w:r>
      <w:r w:rsidR="00344F72" w:rsidRPr="00765BFC">
        <w:t>PoC</w:t>
      </w:r>
      <w:r w:rsidRPr="00765BFC">
        <w:t xml:space="preserve"> test result is more likely to be less than the laboratory result (p2, Application 1431 PSD). The ADAR did not provide evidence for improved assay precision or whether the assay imprecision associated with HbA1c </w:t>
      </w:r>
      <w:r w:rsidR="00344F72" w:rsidRPr="00765BFC">
        <w:t>PoC</w:t>
      </w:r>
      <w:r w:rsidRPr="00765BFC">
        <w:t xml:space="preserve"> testing would be less critical in the context of screening asymptomatic individuals.   </w:t>
      </w:r>
    </w:p>
    <w:p w14:paraId="75601CFD" w14:textId="0DAA9712" w:rsidR="00324F80" w:rsidRPr="00765BFC" w:rsidRDefault="00796166" w:rsidP="001E4728">
      <w:pPr>
        <w:spacing w:before="240"/>
      </w:pPr>
      <w:r w:rsidRPr="00765BFC">
        <w:t>The pre-ESC response referred to Sobolesky (2018)</w:t>
      </w:r>
      <w:r w:rsidR="00A27378" w:rsidRPr="00765BFC">
        <w:rPr>
          <w:rStyle w:val="FootnoteReference"/>
        </w:rPr>
        <w:footnoteReference w:id="9"/>
      </w:r>
      <w:r w:rsidRPr="00765BFC">
        <w:t xml:space="preserve"> to address MSAC’s previous concerns that there may be evidence of a negative assay bias suggesting that the </w:t>
      </w:r>
      <w:r w:rsidR="00344F72" w:rsidRPr="00765BFC">
        <w:t>PoC</w:t>
      </w:r>
      <w:r w:rsidRPr="00765BFC">
        <w:t xml:space="preserve"> test result is more likely to be less than the laboratory result, which would underdiagnose diabetes (p2, 1431 PSD).</w:t>
      </w:r>
      <w:r w:rsidR="00324F80" w:rsidRPr="00765BFC">
        <w:t xml:space="preserve"> </w:t>
      </w:r>
      <w:bookmarkStart w:id="24" w:name="_Hlk85459730"/>
      <w:r w:rsidR="00324F80" w:rsidRPr="00765BFC">
        <w:t xml:space="preserve">Sobolesky (2018) </w:t>
      </w:r>
      <w:bookmarkEnd w:id="24"/>
      <w:r w:rsidR="00324F80" w:rsidRPr="00765BFC">
        <w:t>tested remnant EDTA anti-coagulated whole blood specimens</w:t>
      </w:r>
    </w:p>
    <w:p w14:paraId="7D2D2FF0" w14:textId="69E79912" w:rsidR="00BB33FC" w:rsidRPr="00765BFC" w:rsidRDefault="00324F80" w:rsidP="00790B47">
      <w:r w:rsidRPr="00765BFC">
        <w:t xml:space="preserve">with clinical orders and indications for HbA1c testing. </w:t>
      </w:r>
      <w:r w:rsidR="00170FAA" w:rsidRPr="00765BFC">
        <w:t xml:space="preserve">Patient characteristics were not further described. It assessed the Afinion AS100 device used in the PDST and laboratory methods. Sobolesky (2018) reported a relative percentage mean bias of </w:t>
      </w:r>
      <w:r w:rsidR="00BB33FC" w:rsidRPr="00765BFC">
        <w:t xml:space="preserve">the Afinion device as </w:t>
      </w:r>
      <w:r w:rsidR="00170FAA" w:rsidRPr="00765BFC">
        <w:t xml:space="preserve">−0.9% (95% CI: −1.38%, −0.45%) and −0.6% (95% CI: −0.86%, −0.39%) at HbA1c level of 5.0% and 6.5%, respectively. </w:t>
      </w:r>
      <w:r w:rsidR="00BB33FC" w:rsidRPr="00765BFC">
        <w:t>The corresponding relative percentage mean bias was −1.1% (</w:t>
      </w:r>
      <w:r w:rsidR="004146DA" w:rsidRPr="00765BFC">
        <w:t xml:space="preserve">95% CI: </w:t>
      </w:r>
      <w:r w:rsidR="00BB33FC" w:rsidRPr="00765BFC">
        <w:t>−1.61%, −0.65%) and −0.9% (</w:t>
      </w:r>
      <w:r w:rsidR="004146DA" w:rsidRPr="00765BFC">
        <w:t xml:space="preserve">95% CI: </w:t>
      </w:r>
      <w:r w:rsidR="00BB33FC" w:rsidRPr="00765BFC">
        <w:t xml:space="preserve">−1.18%, −0.58%) at HbA1c level of 5.0% and 6.5%, respectively, was for laboratory testing.  </w:t>
      </w:r>
      <w:r w:rsidR="00A34F55" w:rsidRPr="00765BFC">
        <w:fldChar w:fldCharType="begin"/>
      </w:r>
      <w:r w:rsidR="00A34F55" w:rsidRPr="00765BFC">
        <w:instrText xml:space="preserve"> REF _Ref85699638 \h </w:instrText>
      </w:r>
      <w:r w:rsidR="00D016EC" w:rsidRPr="00765BFC">
        <w:instrText xml:space="preserve"> \* MERGEFORMAT </w:instrText>
      </w:r>
      <w:r w:rsidR="00A34F55" w:rsidRPr="00765BFC">
        <w:fldChar w:fldCharType="separate"/>
      </w:r>
      <w:r w:rsidR="003F1F53" w:rsidRPr="003F1F53">
        <w:t xml:space="preserve">Figure </w:t>
      </w:r>
      <w:r w:rsidR="003F1F53" w:rsidRPr="003F1F53">
        <w:rPr>
          <w:noProof/>
        </w:rPr>
        <w:t>2</w:t>
      </w:r>
      <w:r w:rsidR="00A34F55" w:rsidRPr="00765BFC">
        <w:fldChar w:fldCharType="end"/>
      </w:r>
      <w:r w:rsidR="00A34F55" w:rsidRPr="00765BFC">
        <w:t xml:space="preserve"> </w:t>
      </w:r>
      <w:r w:rsidR="00790B47" w:rsidRPr="00765BFC">
        <w:t xml:space="preserve">presents the difference plots </w:t>
      </w:r>
      <w:r w:rsidR="00344F72" w:rsidRPr="00765BFC">
        <w:t>POC</w:t>
      </w:r>
      <w:r w:rsidR="00790B47" w:rsidRPr="00765BFC">
        <w:t xml:space="preserve"> and routine laboratory standard-of-care</w:t>
      </w:r>
      <w:r w:rsidR="00A34F55" w:rsidRPr="00765BFC">
        <w:t xml:space="preserve">. </w:t>
      </w:r>
      <w:r w:rsidR="00BF6259" w:rsidRPr="00765BFC">
        <w:t xml:space="preserve">For HbA1c values less than 7%, there appeared to be a higher proportion of samples where </w:t>
      </w:r>
      <w:r w:rsidR="00344F72" w:rsidRPr="00765BFC">
        <w:t>PoC</w:t>
      </w:r>
      <w:r w:rsidR="00BF6259" w:rsidRPr="00765BFC">
        <w:t xml:space="preserve"> testing reported a lower value than the reference method. </w:t>
      </w:r>
    </w:p>
    <w:p w14:paraId="7231D138" w14:textId="35C63C2D" w:rsidR="00790B47" w:rsidRPr="00765BFC" w:rsidRDefault="00C93CB9" w:rsidP="00354750">
      <w:pPr>
        <w:keepNext/>
      </w:pPr>
      <w:r w:rsidRPr="00765BFC">
        <w:rPr>
          <w:i/>
          <w:iCs/>
          <w:noProof/>
        </w:rPr>
        <w:lastRenderedPageBreak/>
        <mc:AlternateContent>
          <mc:Choice Requires="wps">
            <w:drawing>
              <wp:anchor distT="0" distB="0" distL="114300" distR="114300" simplePos="0" relativeHeight="251661312" behindDoc="0" locked="0" layoutInCell="1" allowOverlap="1" wp14:anchorId="10FF5B59" wp14:editId="11F79C8C">
                <wp:simplePos x="0" y="0"/>
                <wp:positionH relativeFrom="column">
                  <wp:posOffset>470919</wp:posOffset>
                </wp:positionH>
                <wp:positionV relativeFrom="paragraph">
                  <wp:posOffset>5659504</wp:posOffset>
                </wp:positionV>
                <wp:extent cx="3253563" cy="21265"/>
                <wp:effectExtent l="0" t="0" r="23495" b="36195"/>
                <wp:wrapNone/>
                <wp:docPr id="7" name="Straight Connector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3253563" cy="21265"/>
                        </a:xfrm>
                        <a:prstGeom prst="line">
                          <a:avLst/>
                        </a:prstGeom>
                        <a:ln>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w:pict>
              <v:line w14:anchorId="653B80F4" id="Straight Connector 7" o:spid="_x0000_s1026" alt="&quot;&quot;" style="position:absolute;flip:y;z-index:251661312;visibility:visible;mso-wrap-style:square;mso-wrap-distance-left:9pt;mso-wrap-distance-top:0;mso-wrap-distance-right:9pt;mso-wrap-distance-bottom:0;mso-position-horizontal:absolute;mso-position-horizontal-relative:text;mso-position-vertical:absolute;mso-position-vertical-relative:text" from="37.1pt,445.65pt" to="293.3pt,44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" strokecolor="red">
                <v:stroke dashstyle="dash"/>
              </v:line>
            </w:pict>
          </mc:Fallback>
        </mc:AlternateContent>
      </w:r>
      <w:r w:rsidRPr="00765BFC">
        <w:rPr>
          <w:i/>
          <w:iCs/>
          <w:noProof/>
        </w:rPr>
        <mc:AlternateContent>
          <mc:Choice Requires="wps">
            <w:drawing>
              <wp:anchor distT="0" distB="0" distL="114300" distR="114300" simplePos="0" relativeHeight="251659264" behindDoc="0" locked="0" layoutInCell="1" allowOverlap="1" wp14:anchorId="03DA1A72" wp14:editId="633D5C5B">
                <wp:simplePos x="0" y="0"/>
                <wp:positionH relativeFrom="column">
                  <wp:posOffset>510362</wp:posOffset>
                </wp:positionH>
                <wp:positionV relativeFrom="paragraph">
                  <wp:posOffset>2041451</wp:posOffset>
                </wp:positionV>
                <wp:extent cx="3253563" cy="21265"/>
                <wp:effectExtent l="0" t="0" r="23495" b="36195"/>
                <wp:wrapNone/>
                <wp:docPr id="5" name="Straight Connector 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3253563" cy="21265"/>
                        </a:xfrm>
                        <a:prstGeom prst="line">
                          <a:avLst/>
                        </a:prstGeom>
                        <a:ln>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w:pict>
              <v:line w14:anchorId="13ED63C9" id="Straight Connector 5" o:spid="_x0000_s1026" alt="&quot;&quot;"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40.2pt,160.75pt" to="296.4pt,16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" strokecolor="red">
                <v:stroke dashstyle="dash"/>
              </v:line>
            </w:pict>
          </mc:Fallback>
        </mc:AlternateContent>
      </w:r>
      <w:r w:rsidR="00790B47" w:rsidRPr="00765BFC">
        <w:rPr>
          <w:i/>
          <w:iCs/>
          <w:noProof/>
        </w:rPr>
        <w:drawing>
          <wp:inline distT="0" distB="0" distL="0" distR="0" wp14:anchorId="5CA1FB64" wp14:editId="438B9D28">
            <wp:extent cx="4591691" cy="7154273"/>
            <wp:effectExtent l="0" t="0" r="0" b="8890"/>
            <wp:docPr id="4" name="Picture 4" descr="Difference plots comparing point of care and routine laboratory standard-of-care HbA1c results with an NGSP reference method. Limit lines of ±6% are illustrated on the graph. (a) The POC device versus the mean results from the reference method. (b) SOC laboratory result versus the mean reference method resu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fference plots comparing point of care and routine laboratory standard-of-care HbA1c results with an NGSP reference method. Limit lines of ±6% are illustrated on the graph. (a) The POC device versus the mean results from the reference method. (b) SOC laboratory result versus the mean reference method result."/>
                    <pic:cNvPicPr/>
                  </pic:nvPicPr>
                  <pic:blipFill>
                    <a:blip r:embed="rId23">
                      <a:extLst>
                        <a:ext uri="{28A0092B-C50C-407E-A947-70E740481C1C}">
                          <a14:useLocalDpi xmlns:a14="http://schemas.microsoft.com/office/drawing/2010/main" val="0"/>
                        </a:ext>
                      </a:extLst>
                    </a:blip>
                    <a:stretch>
                      <a:fillRect/>
                    </a:stretch>
                  </pic:blipFill>
                  <pic:spPr>
                    <a:xfrm>
                      <a:off x="0" y="0"/>
                      <a:ext cx="4591691" cy="7154273"/>
                    </a:xfrm>
                    <a:prstGeom prst="rect">
                      <a:avLst/>
                    </a:prstGeom>
                  </pic:spPr>
                </pic:pic>
              </a:graphicData>
            </a:graphic>
          </wp:inline>
        </w:drawing>
      </w:r>
    </w:p>
    <w:p w14:paraId="146A220C" w14:textId="425CC5D2" w:rsidR="00790B47" w:rsidRPr="00765BFC" w:rsidRDefault="00790B47" w:rsidP="00790B47">
      <w:pPr>
        <w:pStyle w:val="Caption"/>
        <w:rPr>
          <w:i/>
          <w:iCs w:val="0"/>
        </w:rPr>
      </w:pPr>
      <w:bookmarkStart w:id="25" w:name="_Ref85699638"/>
      <w:r w:rsidRPr="00765BFC">
        <w:rPr>
          <w:i/>
          <w:iCs w:val="0"/>
        </w:rPr>
        <w:t xml:space="preserve">Figure </w:t>
      </w:r>
      <w:r w:rsidRPr="00765BFC">
        <w:rPr>
          <w:i/>
          <w:iCs w:val="0"/>
        </w:rPr>
        <w:fldChar w:fldCharType="begin"/>
      </w:r>
      <w:r w:rsidRPr="00765BFC">
        <w:rPr>
          <w:i/>
          <w:iCs w:val="0"/>
        </w:rPr>
        <w:instrText xml:space="preserve"> SEQ Figure \* ARABIC </w:instrText>
      </w:r>
      <w:r w:rsidRPr="00765BFC">
        <w:rPr>
          <w:i/>
          <w:iCs w:val="0"/>
        </w:rPr>
        <w:fldChar w:fldCharType="separate"/>
      </w:r>
      <w:r w:rsidR="003F1F53">
        <w:rPr>
          <w:i/>
          <w:iCs w:val="0"/>
          <w:noProof/>
        </w:rPr>
        <w:t>2</w:t>
      </w:r>
      <w:r w:rsidRPr="00765BFC">
        <w:rPr>
          <w:i/>
          <w:iCs w:val="0"/>
        </w:rPr>
        <w:fldChar w:fldCharType="end"/>
      </w:r>
      <w:bookmarkEnd w:id="25"/>
      <w:r w:rsidRPr="00765BFC">
        <w:rPr>
          <w:i/>
          <w:iCs w:val="0"/>
        </w:rPr>
        <w:tab/>
        <w:t>Difference plots comparing point of care and routine laboratory standard-of-care HbA1c results with an NGSP reference method. Limit lines of</w:t>
      </w:r>
      <w:r w:rsidR="00D4764D" w:rsidRPr="00765BFC">
        <w:rPr>
          <w:i/>
          <w:iCs w:val="0"/>
        </w:rPr>
        <w:t xml:space="preserve"> </w:t>
      </w:r>
      <w:r w:rsidRPr="00765BFC">
        <w:rPr>
          <w:i/>
          <w:iCs w:val="0"/>
        </w:rPr>
        <w:t xml:space="preserve">±6% are illustrated on the graph. (a) The </w:t>
      </w:r>
      <w:r w:rsidR="00344F72" w:rsidRPr="00765BFC">
        <w:rPr>
          <w:i/>
          <w:iCs w:val="0"/>
        </w:rPr>
        <w:t>POC</w:t>
      </w:r>
      <w:r w:rsidRPr="00765BFC">
        <w:rPr>
          <w:i/>
          <w:iCs w:val="0"/>
        </w:rPr>
        <w:t xml:space="preserve"> device versus the mean results from the reference method. (b) SOC laboratory result versus the mean reference method result.</w:t>
      </w:r>
    </w:p>
    <w:p w14:paraId="5EF25997" w14:textId="61065A6F" w:rsidR="002B6B62" w:rsidRPr="00765BFC" w:rsidRDefault="00A34F55" w:rsidP="00354750">
      <w:pPr>
        <w:pStyle w:val="FootnoteBottom"/>
        <w:rPr>
          <w:i/>
          <w:lang w:eastAsia="en-US"/>
        </w:rPr>
      </w:pPr>
      <w:r w:rsidRPr="00765BFC">
        <w:rPr>
          <w:i/>
          <w:lang w:eastAsia="en-US"/>
        </w:rPr>
        <w:t xml:space="preserve">Source: Figure 2, p21 of </w:t>
      </w:r>
      <w:r w:rsidRPr="00765BFC">
        <w:rPr>
          <w:i/>
        </w:rPr>
        <w:t>Sobolesky (2018</w:t>
      </w:r>
      <w:r w:rsidR="00C93CB9" w:rsidRPr="00765BFC">
        <w:rPr>
          <w:i/>
        </w:rPr>
        <w:t xml:space="preserve">) </w:t>
      </w:r>
    </w:p>
    <w:p w14:paraId="129DB10E" w14:textId="71262FD7" w:rsidR="00796166" w:rsidRPr="00765BFC" w:rsidRDefault="002B6B62" w:rsidP="00170FAA">
      <w:r w:rsidRPr="00765BFC">
        <w:t xml:space="preserve">Sobolesky (2018) </w:t>
      </w:r>
      <w:r w:rsidR="00110374" w:rsidRPr="00765BFC">
        <w:t>had the following limitations:</w:t>
      </w:r>
    </w:p>
    <w:p w14:paraId="361A0CE1" w14:textId="6BB2257A" w:rsidR="00110374" w:rsidRPr="00765BFC" w:rsidRDefault="00110374" w:rsidP="00110374">
      <w:pPr>
        <w:pStyle w:val="ListParagraph"/>
        <w:numPr>
          <w:ilvl w:val="0"/>
          <w:numId w:val="37"/>
        </w:numPr>
      </w:pPr>
      <w:r w:rsidRPr="00765BFC">
        <w:t>The publication did not describe the selection of samples/participants for testing</w:t>
      </w:r>
      <w:r w:rsidR="002D751D" w:rsidRPr="00765BFC">
        <w:t xml:space="preserve">. It is unknown what proportion was for testing was requested for people without T2DM; </w:t>
      </w:r>
    </w:p>
    <w:p w14:paraId="04D4E975" w14:textId="50CE1CA6" w:rsidR="00110374" w:rsidRPr="00765BFC" w:rsidRDefault="00110374" w:rsidP="00110374">
      <w:pPr>
        <w:pStyle w:val="ListParagraph"/>
        <w:numPr>
          <w:ilvl w:val="0"/>
          <w:numId w:val="37"/>
        </w:numPr>
      </w:pPr>
      <w:r w:rsidRPr="00765BFC">
        <w:lastRenderedPageBreak/>
        <w:t xml:space="preserve">The laboratory test appeared to have been performed first, with </w:t>
      </w:r>
      <w:r w:rsidR="00344F72" w:rsidRPr="00765BFC">
        <w:t>PoC</w:t>
      </w:r>
      <w:r w:rsidRPr="00765BFC">
        <w:t xml:space="preserve"> testing performed within 72 hours of collection. The publication did not state whether </w:t>
      </w:r>
      <w:r w:rsidR="00344F72" w:rsidRPr="00765BFC">
        <w:t>PoC</w:t>
      </w:r>
      <w:r w:rsidRPr="00765BFC">
        <w:t xml:space="preserve"> test results were interpreted without knowledge of the laboratory test</w:t>
      </w:r>
      <w:r w:rsidR="00354750" w:rsidRPr="00765BFC">
        <w:t xml:space="preserve"> result</w:t>
      </w:r>
      <w:r w:rsidR="002D751D" w:rsidRPr="00765BFC">
        <w:t xml:space="preserve">; </w:t>
      </w:r>
      <w:r w:rsidRPr="00765BFC">
        <w:t xml:space="preserve"> </w:t>
      </w:r>
    </w:p>
    <w:p w14:paraId="11D5EB5E" w14:textId="12B7A18C" w:rsidR="00110374" w:rsidRPr="00765BFC" w:rsidRDefault="00110374" w:rsidP="00110374">
      <w:pPr>
        <w:pStyle w:val="ListParagraph"/>
        <w:numPr>
          <w:ilvl w:val="0"/>
          <w:numId w:val="37"/>
        </w:numPr>
      </w:pPr>
      <w:r w:rsidRPr="00765BFC">
        <w:t xml:space="preserve">Whether </w:t>
      </w:r>
      <w:r w:rsidR="00344F72" w:rsidRPr="00765BFC">
        <w:t>PoC</w:t>
      </w:r>
      <w:r w:rsidRPr="00765BFC">
        <w:t xml:space="preserve"> testing up to 72 hours after collection would reflect </w:t>
      </w:r>
      <w:r w:rsidR="002D751D" w:rsidRPr="00765BFC">
        <w:t>accuracy when tested at the time of collection</w:t>
      </w:r>
      <w:r w:rsidR="00A34F55" w:rsidRPr="00765BFC">
        <w:t>;</w:t>
      </w:r>
    </w:p>
    <w:p w14:paraId="1E24751B" w14:textId="6640F1F6" w:rsidR="00110374" w:rsidRPr="00765BFC" w:rsidRDefault="00110374" w:rsidP="00110374">
      <w:pPr>
        <w:pStyle w:val="ListParagraph"/>
        <w:numPr>
          <w:ilvl w:val="0"/>
          <w:numId w:val="37"/>
        </w:numPr>
      </w:pPr>
      <w:r w:rsidRPr="00765BFC">
        <w:t>Not all the laboratory methods were cleared</w:t>
      </w:r>
      <w:r w:rsidR="00354750" w:rsidRPr="00765BFC">
        <w:t xml:space="preserve"> by the United States Food and Drug Administration</w:t>
      </w:r>
      <w:r w:rsidRPr="00765BFC">
        <w:t xml:space="preserve"> for diagnostic testing and only one method was a NGSP certified reference method</w:t>
      </w:r>
      <w:r w:rsidR="00A34F55" w:rsidRPr="00765BFC">
        <w:t xml:space="preserve">; and </w:t>
      </w:r>
    </w:p>
    <w:p w14:paraId="46AF1A43" w14:textId="7DA95D0D" w:rsidR="002D751D" w:rsidRPr="00765BFC" w:rsidRDefault="002D751D" w:rsidP="00354750">
      <w:pPr>
        <w:pStyle w:val="ListParagraph"/>
        <w:numPr>
          <w:ilvl w:val="0"/>
          <w:numId w:val="37"/>
        </w:numPr>
      </w:pPr>
      <w:r w:rsidRPr="00765BFC">
        <w:t xml:space="preserve">The NGSP requirement was based on 40 samples whereas the study reported results for all 618 samples. </w:t>
      </w:r>
      <w:r w:rsidR="00A34F55" w:rsidRPr="00765BFC">
        <w:t xml:space="preserve">It was unclear whether 40 samples would meet the requirement. </w:t>
      </w:r>
    </w:p>
    <w:p w14:paraId="54D55705" w14:textId="32F0197B" w:rsidR="005F39B6" w:rsidRPr="00765BFC" w:rsidRDefault="005F39B6" w:rsidP="001E4728">
      <w:pPr>
        <w:pStyle w:val="Heading2"/>
        <w:spacing w:before="240" w:after="120"/>
        <w:jc w:val="both"/>
        <w:rPr>
          <w:b/>
          <w:bCs w:val="0"/>
          <w:i w:val="0"/>
          <w:iCs/>
        </w:rPr>
      </w:pPr>
      <w:r w:rsidRPr="00765BFC">
        <w:rPr>
          <w:b/>
          <w:bCs w:val="0"/>
          <w:i w:val="0"/>
          <w:iCs/>
        </w:rPr>
        <w:t>Clinical claim</w:t>
      </w:r>
    </w:p>
    <w:p w14:paraId="57377717" w14:textId="596DD154" w:rsidR="005F39B6" w:rsidRPr="00765BFC" w:rsidRDefault="005F39B6" w:rsidP="005570E4">
      <w:pPr>
        <w:tabs>
          <w:tab w:val="left" w:pos="720"/>
          <w:tab w:val="left" w:pos="1140"/>
        </w:tabs>
        <w:spacing w:after="120"/>
      </w:pPr>
      <w:r w:rsidRPr="00765BFC">
        <w:t xml:space="preserve">The ADAR’s clinical claim is that Group B (AUSDRISK + </w:t>
      </w:r>
      <w:r w:rsidR="00344F72" w:rsidRPr="00765BFC">
        <w:t>PoC</w:t>
      </w:r>
      <w:r w:rsidRPr="00765BFC">
        <w:t xml:space="preserve"> HbA1c) is the most effective community pharmacy screening option, leading to the most T2DM diagnoses per person screened. The commentary considered that this appears to be true for T2DM diagnoses, but not for Pre-DM, where Group A (AUSDRISK only) lead to the most Pre-DM diagnoses per person screened.</w:t>
      </w:r>
    </w:p>
    <w:p w14:paraId="05E081A7" w14:textId="41008717" w:rsidR="005F39B6" w:rsidRPr="00765BFC" w:rsidRDefault="005F39B6" w:rsidP="001E4728">
      <w:pPr>
        <w:spacing w:before="240"/>
      </w:pPr>
      <w:r w:rsidRPr="00765BFC">
        <w:t>The ADAR did not make a clinical claim with respect to usual care. The ADAR did not provide any clinical evidence demonstrating that pharmacy-based diabetes screening using AUSDRISK + HbA1c PoC testing is superior to usual care for diagnosing T2DM and Pre-DM.</w:t>
      </w:r>
    </w:p>
    <w:p w14:paraId="7A706AD0" w14:textId="72928855" w:rsidR="00B411FE" w:rsidRPr="00765BFC" w:rsidRDefault="005F39B6" w:rsidP="001E4728">
      <w:pPr>
        <w:spacing w:before="240"/>
      </w:pPr>
      <w:r w:rsidRPr="00765BFC">
        <w:t xml:space="preserve">The commentary considered that there is some suggestive evidence that AUSDRISK + HbA1c </w:t>
      </w:r>
      <w:r w:rsidR="00344F72" w:rsidRPr="00765BFC">
        <w:t>PoC</w:t>
      </w:r>
      <w:r w:rsidRPr="00765BFC">
        <w:t xml:space="preserve"> would result in more ‘earlier’ diagnoses of T2DM; however, there is also suggestive evidence that AUSDRISK only would result in more ‘earlier’ diagnoses of </w:t>
      </w:r>
      <w:r w:rsidR="00600B00" w:rsidRPr="00765BFC">
        <w:t>p</w:t>
      </w:r>
      <w:r w:rsidRPr="00765BFC">
        <w:t>re</w:t>
      </w:r>
      <w:r w:rsidR="00600B00" w:rsidRPr="00765BFC">
        <w:noBreakHyphen/>
      </w:r>
      <w:r w:rsidRPr="00765BFC">
        <w:t xml:space="preserve">DM. Therefore, commentary considered the preferred option for community pharmacy-based opportunistic screening remains unclear. In addition, no evidence is provided on the how much ‘earlier’ these diagnoses would occur. </w:t>
      </w:r>
    </w:p>
    <w:p w14:paraId="1A2CC11E" w14:textId="3E85FB6C" w:rsidR="000632EF" w:rsidRPr="00765BFC" w:rsidRDefault="00065623" w:rsidP="001E4728">
      <w:pPr>
        <w:pStyle w:val="Heading1"/>
        <w:numPr>
          <w:ilvl w:val="0"/>
          <w:numId w:val="13"/>
        </w:numPr>
        <w:spacing w:before="240" w:after="240"/>
        <w:ind w:hanging="720"/>
        <w:jc w:val="both"/>
        <w:rPr>
          <w:rFonts w:ascii="Arial" w:hAnsi="Arial" w:cs="Arial"/>
        </w:rPr>
      </w:pPr>
      <w:r w:rsidRPr="00765BFC">
        <w:rPr>
          <w:rFonts w:ascii="Arial" w:hAnsi="Arial" w:cs="Arial"/>
        </w:rPr>
        <w:t>Economic evaluation</w:t>
      </w:r>
    </w:p>
    <w:p w14:paraId="5553BF31" w14:textId="77777777" w:rsidR="005F39B6" w:rsidRPr="00765BFC" w:rsidRDefault="005F39B6" w:rsidP="005F39B6">
      <w:r w:rsidRPr="00765BFC">
        <w:t>The ADAR economic evaluation comprises both a within-trial evaluation estimating the cost per additional T2DM (and Pre-DM) diagnosis and a modelled cost-utility extrapolation.</w:t>
      </w:r>
    </w:p>
    <w:p w14:paraId="4573BE84" w14:textId="2A9D5BEE" w:rsidR="005F39B6" w:rsidRPr="00765BFC" w:rsidRDefault="005F39B6" w:rsidP="005F39B6">
      <w:r w:rsidRPr="00765BFC">
        <w:t xml:space="preserve">The ADAR included several alternative cost-utility models. The ADAR (PDST Final Report) stated that Model 4.3 was the preferred model. This model </w:t>
      </w:r>
      <w:r w:rsidR="005570E4" w:rsidRPr="00765BFC">
        <w:t>was</w:t>
      </w:r>
      <w:r w:rsidRPr="00765BFC">
        <w:t xml:space="preserve"> focus</w:t>
      </w:r>
      <w:r w:rsidR="005570E4" w:rsidRPr="00765BFC">
        <w:t>sed on in</w:t>
      </w:r>
      <w:r w:rsidRPr="00765BFC">
        <w:t xml:space="preserve"> the commentary. The modelled economic evaluation did not compare pharmacy-based screening with usual care. </w:t>
      </w:r>
    </w:p>
    <w:p w14:paraId="2BFA8892" w14:textId="45560D99" w:rsidR="00C53718" w:rsidRPr="00765BFC" w:rsidRDefault="005F39B6" w:rsidP="00C53718">
      <w:pPr>
        <w:spacing w:before="240"/>
      </w:pPr>
      <w:r w:rsidRPr="00765BFC">
        <w:t xml:space="preserve">The cost-utility analysis uses a short-term decision tree model covering the one-off community pharmacy screening phase followed by a long-term Markov cohort model extrapolating the impact of diagnosed T2DM, undiagnosed T2DM, diagnosed Pre-DM, and No DM detected, on lifetime costs and QALYs. </w:t>
      </w:r>
      <w:bookmarkStart w:id="26" w:name="_Ref69725820"/>
      <w:r w:rsidR="00C53718" w:rsidRPr="00765BFC">
        <w:br w:type="page"/>
      </w:r>
    </w:p>
    <w:p w14:paraId="0B7C43A3" w14:textId="0BE6092D" w:rsidR="005F39B6" w:rsidRPr="00765BFC" w:rsidRDefault="005F39B6" w:rsidP="001E4728">
      <w:pPr>
        <w:pStyle w:val="Caption"/>
        <w:tabs>
          <w:tab w:val="left" w:pos="1134"/>
        </w:tabs>
        <w:spacing w:before="240"/>
      </w:pPr>
      <w:r w:rsidRPr="00765BFC">
        <w:lastRenderedPageBreak/>
        <w:t>Table</w:t>
      </w:r>
      <w:r w:rsidR="005D1507" w:rsidRPr="00765BFC">
        <w:t xml:space="preserve"> </w:t>
      </w:r>
      <w:r w:rsidRPr="00765BFC">
        <w:rPr>
          <w:noProof/>
        </w:rPr>
        <w:fldChar w:fldCharType="begin"/>
      </w:r>
      <w:r w:rsidRPr="00765BFC">
        <w:rPr>
          <w:noProof/>
        </w:rPr>
        <w:instrText xml:space="preserve"> SEQ Table \* ARABIC </w:instrText>
      </w:r>
      <w:r w:rsidRPr="00765BFC">
        <w:rPr>
          <w:noProof/>
        </w:rPr>
        <w:fldChar w:fldCharType="separate"/>
      </w:r>
      <w:r w:rsidR="003F1F53">
        <w:rPr>
          <w:noProof/>
        </w:rPr>
        <w:t>6</w:t>
      </w:r>
      <w:r w:rsidRPr="00765BFC">
        <w:rPr>
          <w:noProof/>
        </w:rPr>
        <w:fldChar w:fldCharType="end"/>
      </w:r>
      <w:bookmarkEnd w:id="26"/>
      <w:r w:rsidRPr="00765BFC">
        <w:rPr>
          <w:noProof/>
        </w:rPr>
        <w:t xml:space="preserve">: </w:t>
      </w:r>
      <w:r w:rsidRPr="00765BFC">
        <w:t xml:space="preserve">Summary of the economic evaluation </w:t>
      </w:r>
    </w:p>
    <w:tbl>
      <w:tblPr>
        <w:tblStyle w:val="TableGrid2"/>
        <w:tblW w:w="8926" w:type="dxa"/>
        <w:tblLook w:val="04A0" w:firstRow="1" w:lastRow="0" w:firstColumn="1" w:lastColumn="0" w:noHBand="0" w:noVBand="1"/>
        <w:tblDescription w:val="Summary of the economic evaluation "/>
      </w:tblPr>
      <w:tblGrid>
        <w:gridCol w:w="2003"/>
        <w:gridCol w:w="6923"/>
      </w:tblGrid>
      <w:tr w:rsidR="005F39B6" w:rsidRPr="00765BFC" w14:paraId="72DF1914" w14:textId="77777777" w:rsidTr="009F65BB">
        <w:trPr>
          <w:cnfStyle w:val="100000000000" w:firstRow="1" w:lastRow="0" w:firstColumn="0" w:lastColumn="0" w:oddVBand="0" w:evenVBand="0" w:oddHBand="0" w:evenHBand="0" w:firstRowFirstColumn="0" w:firstRowLastColumn="0" w:lastRowFirstColumn="0" w:lastRowLastColumn="0"/>
          <w:tblHeader/>
        </w:trPr>
        <w:tc>
          <w:tcPr>
            <w:tcW w:w="2003" w:type="dxa"/>
          </w:tcPr>
          <w:p w14:paraId="393B7837" w14:textId="77777777" w:rsidR="005F39B6" w:rsidRPr="00765BFC" w:rsidRDefault="005F39B6" w:rsidP="009F65BB">
            <w:pPr>
              <w:pStyle w:val="TableHeading"/>
              <w:keepNext w:val="0"/>
              <w:rPr>
                <w:rFonts w:cs="Courier New"/>
              </w:rPr>
            </w:pPr>
            <w:r w:rsidRPr="00765BFC">
              <w:rPr>
                <w:rFonts w:cs="Courier New"/>
              </w:rPr>
              <w:t>Component</w:t>
            </w:r>
          </w:p>
        </w:tc>
        <w:tc>
          <w:tcPr>
            <w:tcW w:w="6923" w:type="dxa"/>
          </w:tcPr>
          <w:p w14:paraId="397FB211" w14:textId="77777777" w:rsidR="005F39B6" w:rsidRPr="00765BFC" w:rsidRDefault="005F39B6" w:rsidP="009F65BB">
            <w:pPr>
              <w:pStyle w:val="TableHeading"/>
              <w:keepNext w:val="0"/>
              <w:rPr>
                <w:rFonts w:cs="Courier New"/>
              </w:rPr>
            </w:pPr>
            <w:r w:rsidRPr="00765BFC">
              <w:rPr>
                <w:rFonts w:cs="Courier New"/>
              </w:rPr>
              <w:t>Description</w:t>
            </w:r>
          </w:p>
        </w:tc>
      </w:tr>
      <w:tr w:rsidR="005F39B6" w:rsidRPr="00765BFC" w14:paraId="4B6C7429" w14:textId="77777777" w:rsidTr="009F65BB">
        <w:tc>
          <w:tcPr>
            <w:tcW w:w="2003" w:type="dxa"/>
          </w:tcPr>
          <w:p w14:paraId="73D20B79" w14:textId="77777777" w:rsidR="005F39B6" w:rsidRPr="00765BFC" w:rsidRDefault="005F39B6" w:rsidP="009F65BB">
            <w:pPr>
              <w:pStyle w:val="TableText0"/>
              <w:rPr>
                <w:rFonts w:cs="Courier New"/>
                <w:szCs w:val="20"/>
              </w:rPr>
            </w:pPr>
            <w:r w:rsidRPr="00765BFC">
              <w:rPr>
                <w:rFonts w:cs="Courier New"/>
                <w:szCs w:val="20"/>
              </w:rPr>
              <w:t>Perspective</w:t>
            </w:r>
          </w:p>
        </w:tc>
        <w:tc>
          <w:tcPr>
            <w:tcW w:w="6923" w:type="dxa"/>
          </w:tcPr>
          <w:p w14:paraId="5C0F20DC" w14:textId="77777777" w:rsidR="005F39B6" w:rsidRPr="00765BFC" w:rsidRDefault="005F39B6" w:rsidP="009F65BB">
            <w:pPr>
              <w:pStyle w:val="TableText0"/>
              <w:rPr>
                <w:rFonts w:cs="Courier New"/>
                <w:szCs w:val="20"/>
              </w:rPr>
            </w:pPr>
            <w:r w:rsidRPr="00765BFC">
              <w:rPr>
                <w:rFonts w:cs="Courier New"/>
                <w:szCs w:val="20"/>
              </w:rPr>
              <w:t>Health care system perspective</w:t>
            </w:r>
          </w:p>
        </w:tc>
      </w:tr>
      <w:tr w:rsidR="005F39B6" w:rsidRPr="00765BFC" w14:paraId="596ED2E5" w14:textId="77777777" w:rsidTr="009F65BB">
        <w:trPr>
          <w:tblHeader/>
        </w:trPr>
        <w:tc>
          <w:tcPr>
            <w:tcW w:w="2003" w:type="dxa"/>
          </w:tcPr>
          <w:p w14:paraId="1AB11360" w14:textId="77777777" w:rsidR="005F39B6" w:rsidRPr="00765BFC" w:rsidRDefault="005F39B6" w:rsidP="009F65BB">
            <w:pPr>
              <w:pStyle w:val="TableText0"/>
              <w:rPr>
                <w:rFonts w:cs="Courier New"/>
                <w:szCs w:val="20"/>
              </w:rPr>
            </w:pPr>
            <w:r w:rsidRPr="00765BFC">
              <w:rPr>
                <w:rFonts w:cs="Courier New"/>
                <w:szCs w:val="20"/>
              </w:rPr>
              <w:t>Population</w:t>
            </w:r>
          </w:p>
        </w:tc>
        <w:tc>
          <w:tcPr>
            <w:tcW w:w="6923" w:type="dxa"/>
          </w:tcPr>
          <w:p w14:paraId="1641127C" w14:textId="77777777" w:rsidR="005F39B6" w:rsidRPr="00765BFC" w:rsidRDefault="005F39B6" w:rsidP="009F65BB">
            <w:pPr>
              <w:pStyle w:val="TableText0"/>
              <w:rPr>
                <w:rFonts w:cs="Courier New"/>
              </w:rPr>
            </w:pPr>
            <w:r w:rsidRPr="00765BFC">
              <w:rPr>
                <w:rFonts w:cs="Courier New"/>
              </w:rPr>
              <w:t xml:space="preserve">Adult (35-75) population of Australia without a prior T2DM diagnosis </w:t>
            </w:r>
          </w:p>
        </w:tc>
      </w:tr>
      <w:tr w:rsidR="005F39B6" w:rsidRPr="00765BFC" w14:paraId="01B8382F" w14:textId="77777777" w:rsidTr="009F65BB">
        <w:trPr>
          <w:tblHeader/>
        </w:trPr>
        <w:tc>
          <w:tcPr>
            <w:tcW w:w="2003" w:type="dxa"/>
          </w:tcPr>
          <w:p w14:paraId="0B9D8FB5" w14:textId="77777777" w:rsidR="005F39B6" w:rsidRPr="00765BFC" w:rsidRDefault="005F39B6" w:rsidP="009F65BB">
            <w:pPr>
              <w:pStyle w:val="TableText0"/>
              <w:rPr>
                <w:rFonts w:cs="Courier New"/>
                <w:szCs w:val="20"/>
              </w:rPr>
            </w:pPr>
            <w:r w:rsidRPr="00765BFC">
              <w:rPr>
                <w:rFonts w:cs="Courier New"/>
                <w:szCs w:val="20"/>
              </w:rPr>
              <w:t>Underlying prevalence</w:t>
            </w:r>
          </w:p>
          <w:p w14:paraId="369ED78A" w14:textId="77777777" w:rsidR="005F39B6" w:rsidRPr="00765BFC" w:rsidRDefault="005F39B6" w:rsidP="009F65BB">
            <w:pPr>
              <w:pStyle w:val="TableText0"/>
              <w:rPr>
                <w:rFonts w:cs="Courier New"/>
                <w:szCs w:val="20"/>
              </w:rPr>
            </w:pPr>
            <w:r w:rsidRPr="00765BFC">
              <w:rPr>
                <w:rFonts w:cs="Courier New"/>
                <w:szCs w:val="20"/>
              </w:rPr>
              <w:t>(T2DM / Pre-DM)</w:t>
            </w:r>
          </w:p>
        </w:tc>
        <w:tc>
          <w:tcPr>
            <w:tcW w:w="6923" w:type="dxa"/>
          </w:tcPr>
          <w:p w14:paraId="06BF993C" w14:textId="51A6D2BA" w:rsidR="005F39B6" w:rsidRPr="00765BFC" w:rsidRDefault="005F39B6" w:rsidP="009F65BB">
            <w:pPr>
              <w:pStyle w:val="TableText0"/>
              <w:rPr>
                <w:szCs w:val="20"/>
              </w:rPr>
            </w:pPr>
            <w:r w:rsidRPr="00765BFC">
              <w:rPr>
                <w:szCs w:val="20"/>
              </w:rPr>
              <w:t>Group A (</w:t>
            </w:r>
            <w:r w:rsidRPr="00765BFC">
              <w:rPr>
                <w:rFonts w:cs="Courier New"/>
                <w:szCs w:val="20"/>
              </w:rPr>
              <w:t>AUSDRISK only)</w:t>
            </w:r>
            <w:r w:rsidRPr="00765BFC">
              <w:rPr>
                <w:szCs w:val="20"/>
              </w:rPr>
              <w:t xml:space="preserve"> – </w:t>
            </w:r>
            <w:r w:rsidR="005478E1" w:rsidRPr="00765BFC">
              <w:rPr>
                <w:b/>
                <w:bCs/>
              </w:rPr>
              <w:t>redacted</w:t>
            </w:r>
            <w:r w:rsidR="005478E1" w:rsidRPr="00765BFC" w:rsidDel="005478E1">
              <w:t xml:space="preserve"> </w:t>
            </w:r>
            <w:r w:rsidRPr="00765BFC">
              <w:t xml:space="preserve">/ </w:t>
            </w:r>
            <w:r w:rsidR="005478E1" w:rsidRPr="00765BFC">
              <w:rPr>
                <w:b/>
                <w:bCs/>
              </w:rPr>
              <w:t>redacted</w:t>
            </w:r>
          </w:p>
          <w:p w14:paraId="7F664CF0" w14:textId="7B3F7853" w:rsidR="005F39B6" w:rsidRPr="00765BFC" w:rsidRDefault="005F39B6" w:rsidP="009F65BB">
            <w:pPr>
              <w:pStyle w:val="TableText0"/>
              <w:rPr>
                <w:szCs w:val="20"/>
              </w:rPr>
            </w:pPr>
            <w:r w:rsidRPr="00765BFC">
              <w:rPr>
                <w:szCs w:val="20"/>
              </w:rPr>
              <w:t>Group B (</w:t>
            </w:r>
            <w:r w:rsidRPr="00765BFC">
              <w:rPr>
                <w:rFonts w:cs="Courier New"/>
                <w:szCs w:val="20"/>
              </w:rPr>
              <w:t>AUSDRISK + PoC HbA1c)</w:t>
            </w:r>
            <w:r w:rsidRPr="00765BFC">
              <w:rPr>
                <w:szCs w:val="20"/>
              </w:rPr>
              <w:t xml:space="preserve"> – </w:t>
            </w:r>
            <w:r w:rsidR="005478E1" w:rsidRPr="00765BFC">
              <w:rPr>
                <w:b/>
                <w:bCs/>
              </w:rPr>
              <w:t>redacted</w:t>
            </w:r>
            <w:r w:rsidR="005478E1" w:rsidRPr="00765BFC" w:rsidDel="005478E1">
              <w:t xml:space="preserve"> </w:t>
            </w:r>
            <w:r w:rsidRPr="00765BFC">
              <w:t xml:space="preserve">/ </w:t>
            </w:r>
            <w:r w:rsidR="005478E1" w:rsidRPr="00765BFC">
              <w:rPr>
                <w:b/>
                <w:bCs/>
              </w:rPr>
              <w:t>redacted</w:t>
            </w:r>
          </w:p>
          <w:p w14:paraId="12A29198" w14:textId="26999D3A" w:rsidR="005F39B6" w:rsidRPr="00765BFC" w:rsidRDefault="005F39B6" w:rsidP="009F65BB">
            <w:pPr>
              <w:pStyle w:val="TableText0"/>
              <w:rPr>
                <w:rFonts w:cs="Courier New"/>
              </w:rPr>
            </w:pPr>
            <w:r w:rsidRPr="00765BFC">
              <w:rPr>
                <w:szCs w:val="20"/>
              </w:rPr>
              <w:t>Group C (</w:t>
            </w:r>
            <w:r w:rsidRPr="00765BFC">
              <w:rPr>
                <w:rFonts w:cs="Courier New"/>
                <w:szCs w:val="20"/>
              </w:rPr>
              <w:t xml:space="preserve">AUSDRISK + PoC scBGT) </w:t>
            </w:r>
            <w:r w:rsidRPr="00765BFC">
              <w:rPr>
                <w:szCs w:val="20"/>
              </w:rPr>
              <w:t xml:space="preserve">– </w:t>
            </w:r>
            <w:r w:rsidR="005478E1" w:rsidRPr="00765BFC">
              <w:rPr>
                <w:b/>
                <w:bCs/>
              </w:rPr>
              <w:t>redacted</w:t>
            </w:r>
            <w:r w:rsidR="005478E1" w:rsidRPr="00765BFC" w:rsidDel="005478E1">
              <w:t xml:space="preserve"> </w:t>
            </w:r>
            <w:r w:rsidRPr="00765BFC">
              <w:t xml:space="preserve">/ </w:t>
            </w:r>
            <w:r w:rsidR="005478E1" w:rsidRPr="00765BFC">
              <w:rPr>
                <w:b/>
                <w:bCs/>
              </w:rPr>
              <w:t>redacted</w:t>
            </w:r>
          </w:p>
        </w:tc>
      </w:tr>
      <w:tr w:rsidR="005F39B6" w:rsidRPr="00765BFC" w14:paraId="231415B1" w14:textId="77777777" w:rsidTr="009F65BB">
        <w:tc>
          <w:tcPr>
            <w:tcW w:w="2003" w:type="dxa"/>
          </w:tcPr>
          <w:p w14:paraId="13500CE3" w14:textId="77777777" w:rsidR="005F39B6" w:rsidRPr="00765BFC" w:rsidRDefault="005F39B6" w:rsidP="009F65BB">
            <w:pPr>
              <w:pStyle w:val="TableText0"/>
              <w:rPr>
                <w:rFonts w:cs="Courier New"/>
                <w:szCs w:val="20"/>
              </w:rPr>
            </w:pPr>
            <w:r w:rsidRPr="00765BFC">
              <w:rPr>
                <w:rFonts w:cs="Courier New"/>
                <w:szCs w:val="20"/>
              </w:rPr>
              <w:t>Prior testing</w:t>
            </w:r>
          </w:p>
        </w:tc>
        <w:tc>
          <w:tcPr>
            <w:tcW w:w="6923" w:type="dxa"/>
          </w:tcPr>
          <w:p w14:paraId="010B2196" w14:textId="77777777" w:rsidR="005F39B6" w:rsidRPr="00765BFC" w:rsidRDefault="005F39B6" w:rsidP="009F65BB">
            <w:pPr>
              <w:pStyle w:val="TableText0"/>
              <w:rPr>
                <w:rFonts w:cs="Courier New"/>
                <w:szCs w:val="20"/>
              </w:rPr>
            </w:pPr>
            <w:r w:rsidRPr="00765BFC">
              <w:rPr>
                <w:rFonts w:cs="Courier New"/>
                <w:szCs w:val="20"/>
              </w:rPr>
              <w:t>No prior diagnosis of T2DM – opportunistic community pharmacy screening programme</w:t>
            </w:r>
          </w:p>
        </w:tc>
      </w:tr>
      <w:tr w:rsidR="005F39B6" w:rsidRPr="00765BFC" w14:paraId="1E9ED9D8" w14:textId="77777777" w:rsidTr="009F65BB">
        <w:tc>
          <w:tcPr>
            <w:tcW w:w="2003" w:type="dxa"/>
          </w:tcPr>
          <w:p w14:paraId="5490E27F" w14:textId="77777777" w:rsidR="005F39B6" w:rsidRPr="00765BFC" w:rsidRDefault="005F39B6" w:rsidP="009F65BB">
            <w:pPr>
              <w:pStyle w:val="TableText0"/>
              <w:rPr>
                <w:rFonts w:cs="Courier New"/>
                <w:szCs w:val="20"/>
              </w:rPr>
            </w:pPr>
            <w:r w:rsidRPr="00765BFC">
              <w:rPr>
                <w:rFonts w:cs="Courier New"/>
                <w:szCs w:val="20"/>
              </w:rPr>
              <w:t>Comparator</w:t>
            </w:r>
          </w:p>
        </w:tc>
        <w:tc>
          <w:tcPr>
            <w:tcW w:w="6923" w:type="dxa"/>
          </w:tcPr>
          <w:p w14:paraId="554DF425" w14:textId="77777777" w:rsidR="005F39B6" w:rsidRPr="00765BFC" w:rsidRDefault="005F39B6" w:rsidP="009F65BB">
            <w:pPr>
              <w:pStyle w:val="TableText0"/>
              <w:rPr>
                <w:rFonts w:cs="Courier New"/>
                <w:szCs w:val="20"/>
              </w:rPr>
            </w:pPr>
            <w:r w:rsidRPr="00765BFC">
              <w:rPr>
                <w:rFonts w:cs="Courier New"/>
                <w:szCs w:val="20"/>
              </w:rPr>
              <w:t xml:space="preserve">Relative cost-effectiveness of </w:t>
            </w:r>
            <w:r w:rsidRPr="00765BFC">
              <w:rPr>
                <w:rFonts w:cs="Courier New"/>
                <w:b/>
                <w:szCs w:val="20"/>
              </w:rPr>
              <w:t>one-off screening</w:t>
            </w:r>
            <w:r w:rsidRPr="00765BFC">
              <w:rPr>
                <w:rFonts w:cs="Courier New"/>
                <w:szCs w:val="20"/>
              </w:rPr>
              <w:t xml:space="preserve"> using;</w:t>
            </w:r>
          </w:p>
          <w:p w14:paraId="2A9C150C" w14:textId="6A3020F3" w:rsidR="005F39B6" w:rsidRPr="00765BFC" w:rsidRDefault="005F39B6" w:rsidP="009F65BB">
            <w:pPr>
              <w:pStyle w:val="TableText0"/>
              <w:rPr>
                <w:szCs w:val="20"/>
              </w:rPr>
            </w:pPr>
            <w:r w:rsidRPr="00765BFC">
              <w:rPr>
                <w:szCs w:val="20"/>
              </w:rPr>
              <w:t>Group A (</w:t>
            </w:r>
            <w:r w:rsidRPr="00765BFC">
              <w:rPr>
                <w:rFonts w:cs="Courier New"/>
                <w:szCs w:val="20"/>
              </w:rPr>
              <w:t>AUSDRISK only)</w:t>
            </w:r>
            <w:r w:rsidRPr="00765BFC">
              <w:rPr>
                <w:szCs w:val="20"/>
              </w:rPr>
              <w:t xml:space="preserve"> </w:t>
            </w:r>
          </w:p>
          <w:p w14:paraId="40E02C86" w14:textId="536CFA98" w:rsidR="005F39B6" w:rsidRPr="00765BFC" w:rsidRDefault="005F39B6" w:rsidP="009F65BB">
            <w:pPr>
              <w:pStyle w:val="TableText0"/>
              <w:rPr>
                <w:szCs w:val="20"/>
              </w:rPr>
            </w:pPr>
            <w:r w:rsidRPr="00765BFC">
              <w:rPr>
                <w:szCs w:val="20"/>
              </w:rPr>
              <w:t>Group B (</w:t>
            </w:r>
            <w:r w:rsidRPr="00765BFC">
              <w:rPr>
                <w:rFonts w:cs="Courier New"/>
                <w:szCs w:val="20"/>
              </w:rPr>
              <w:t>AUSDRISK + PoC HbA1c)</w:t>
            </w:r>
            <w:r w:rsidRPr="00765BFC">
              <w:rPr>
                <w:szCs w:val="20"/>
              </w:rPr>
              <w:t xml:space="preserve"> </w:t>
            </w:r>
          </w:p>
          <w:p w14:paraId="7318EF3D" w14:textId="16D67DC6" w:rsidR="005F39B6" w:rsidRPr="00765BFC" w:rsidRDefault="005F39B6" w:rsidP="009F65BB">
            <w:pPr>
              <w:pStyle w:val="TableText0"/>
              <w:rPr>
                <w:rFonts w:cs="Courier New"/>
                <w:szCs w:val="20"/>
              </w:rPr>
            </w:pPr>
            <w:r w:rsidRPr="00765BFC">
              <w:rPr>
                <w:szCs w:val="20"/>
              </w:rPr>
              <w:t>Group C (</w:t>
            </w:r>
            <w:r w:rsidRPr="00765BFC">
              <w:rPr>
                <w:rFonts w:cs="Courier New"/>
                <w:szCs w:val="20"/>
              </w:rPr>
              <w:t>AUSDRISK + PoC scBGT)</w:t>
            </w:r>
          </w:p>
        </w:tc>
      </w:tr>
      <w:tr w:rsidR="005F39B6" w:rsidRPr="00765BFC" w14:paraId="37838571" w14:textId="77777777" w:rsidTr="009F65BB">
        <w:tc>
          <w:tcPr>
            <w:tcW w:w="2003" w:type="dxa"/>
          </w:tcPr>
          <w:p w14:paraId="4F17EF7C" w14:textId="77777777" w:rsidR="005F39B6" w:rsidRPr="00765BFC" w:rsidRDefault="005F39B6" w:rsidP="009F65BB">
            <w:pPr>
              <w:pStyle w:val="TableText0"/>
              <w:rPr>
                <w:rFonts w:cs="Courier New"/>
                <w:szCs w:val="20"/>
              </w:rPr>
            </w:pPr>
            <w:r w:rsidRPr="00765BFC">
              <w:rPr>
                <w:rFonts w:cs="Courier New"/>
                <w:szCs w:val="20"/>
              </w:rPr>
              <w:t>Type(s) of analysis</w:t>
            </w:r>
          </w:p>
        </w:tc>
        <w:tc>
          <w:tcPr>
            <w:tcW w:w="6923" w:type="dxa"/>
          </w:tcPr>
          <w:p w14:paraId="644B54D7" w14:textId="77777777" w:rsidR="005F39B6" w:rsidRPr="00765BFC" w:rsidRDefault="005F39B6" w:rsidP="005F39B6">
            <w:pPr>
              <w:pStyle w:val="TableText0"/>
              <w:numPr>
                <w:ilvl w:val="0"/>
                <w:numId w:val="19"/>
              </w:numPr>
              <w:ind w:left="438"/>
              <w:rPr>
                <w:rFonts w:cs="Courier New"/>
                <w:szCs w:val="20"/>
              </w:rPr>
            </w:pPr>
            <w:r w:rsidRPr="00765BFC">
              <w:rPr>
                <w:rFonts w:cs="Courier New"/>
                <w:szCs w:val="20"/>
              </w:rPr>
              <w:t>Within-trial cost-effectiveness analysis</w:t>
            </w:r>
          </w:p>
          <w:p w14:paraId="3902B26B" w14:textId="77777777" w:rsidR="005F39B6" w:rsidRPr="00765BFC" w:rsidRDefault="005F39B6" w:rsidP="005F39B6">
            <w:pPr>
              <w:pStyle w:val="TableText0"/>
              <w:numPr>
                <w:ilvl w:val="0"/>
                <w:numId w:val="19"/>
              </w:numPr>
              <w:ind w:left="438"/>
              <w:rPr>
                <w:rFonts w:cs="Courier New"/>
                <w:szCs w:val="20"/>
              </w:rPr>
            </w:pPr>
            <w:r w:rsidRPr="00765BFC">
              <w:rPr>
                <w:rFonts w:cs="Courier New"/>
                <w:szCs w:val="20"/>
              </w:rPr>
              <w:t>Modelled cost-utility extrapolation</w:t>
            </w:r>
          </w:p>
        </w:tc>
      </w:tr>
      <w:tr w:rsidR="005F39B6" w:rsidRPr="00765BFC" w14:paraId="5F25CE7D" w14:textId="77777777" w:rsidTr="009F65BB">
        <w:tc>
          <w:tcPr>
            <w:tcW w:w="2003" w:type="dxa"/>
          </w:tcPr>
          <w:p w14:paraId="4BA32055" w14:textId="77777777" w:rsidR="005F39B6" w:rsidRPr="00765BFC" w:rsidRDefault="005F39B6" w:rsidP="009F65BB">
            <w:pPr>
              <w:pStyle w:val="TableText0"/>
              <w:rPr>
                <w:rFonts w:cs="Courier New"/>
                <w:szCs w:val="20"/>
              </w:rPr>
            </w:pPr>
            <w:r w:rsidRPr="00765BFC">
              <w:rPr>
                <w:rFonts w:cs="Courier New"/>
                <w:szCs w:val="20"/>
              </w:rPr>
              <w:t>Outcomes</w:t>
            </w:r>
          </w:p>
        </w:tc>
        <w:tc>
          <w:tcPr>
            <w:tcW w:w="6923" w:type="dxa"/>
          </w:tcPr>
          <w:p w14:paraId="4C1C4661" w14:textId="77777777" w:rsidR="005F39B6" w:rsidRPr="00765BFC" w:rsidRDefault="005F39B6" w:rsidP="005F39B6">
            <w:pPr>
              <w:pStyle w:val="TableText0"/>
              <w:numPr>
                <w:ilvl w:val="0"/>
                <w:numId w:val="20"/>
              </w:numPr>
              <w:ind w:left="438"/>
              <w:rPr>
                <w:rFonts w:cs="Courier New"/>
                <w:szCs w:val="20"/>
              </w:rPr>
            </w:pPr>
            <w:r w:rsidRPr="00765BFC">
              <w:rPr>
                <w:rFonts w:cs="Courier New"/>
                <w:szCs w:val="20"/>
              </w:rPr>
              <w:t>Cost per T2DM diagnosis / cost per Pre-DM diagnosis</w:t>
            </w:r>
          </w:p>
          <w:p w14:paraId="73C4C77C" w14:textId="77777777" w:rsidR="005F39B6" w:rsidRPr="00765BFC" w:rsidRDefault="005F39B6" w:rsidP="005F39B6">
            <w:pPr>
              <w:pStyle w:val="TableText0"/>
              <w:numPr>
                <w:ilvl w:val="0"/>
                <w:numId w:val="20"/>
              </w:numPr>
              <w:ind w:left="438"/>
              <w:rPr>
                <w:rFonts w:cs="Courier New"/>
                <w:szCs w:val="20"/>
              </w:rPr>
            </w:pPr>
            <w:r w:rsidRPr="00765BFC">
              <w:rPr>
                <w:rFonts w:cs="Courier New"/>
                <w:szCs w:val="20"/>
              </w:rPr>
              <w:t>Cost per QALY gained</w:t>
            </w:r>
          </w:p>
        </w:tc>
      </w:tr>
      <w:tr w:rsidR="005F39B6" w:rsidRPr="00765BFC" w14:paraId="172B60FB" w14:textId="77777777" w:rsidTr="009F65BB">
        <w:tc>
          <w:tcPr>
            <w:tcW w:w="2003" w:type="dxa"/>
          </w:tcPr>
          <w:p w14:paraId="486F87B9" w14:textId="77777777" w:rsidR="005F39B6" w:rsidRPr="00765BFC" w:rsidRDefault="005F39B6" w:rsidP="009F65BB">
            <w:pPr>
              <w:pStyle w:val="TableText0"/>
              <w:rPr>
                <w:rFonts w:cs="Courier New"/>
                <w:szCs w:val="20"/>
              </w:rPr>
            </w:pPr>
            <w:r w:rsidRPr="00765BFC">
              <w:rPr>
                <w:rFonts w:cs="Courier New"/>
                <w:szCs w:val="20"/>
              </w:rPr>
              <w:t>Time horizon</w:t>
            </w:r>
          </w:p>
        </w:tc>
        <w:tc>
          <w:tcPr>
            <w:tcW w:w="6923" w:type="dxa"/>
          </w:tcPr>
          <w:p w14:paraId="79B696C6" w14:textId="77777777" w:rsidR="005F39B6" w:rsidRPr="00765BFC" w:rsidRDefault="005F39B6" w:rsidP="005F39B6">
            <w:pPr>
              <w:pStyle w:val="TableText0"/>
              <w:numPr>
                <w:ilvl w:val="0"/>
                <w:numId w:val="21"/>
              </w:numPr>
              <w:ind w:left="438"/>
              <w:rPr>
                <w:rFonts w:cs="Courier New"/>
                <w:szCs w:val="20"/>
              </w:rPr>
            </w:pPr>
            <w:r w:rsidRPr="00765BFC">
              <w:rPr>
                <w:rFonts w:cs="Courier New"/>
                <w:szCs w:val="20"/>
              </w:rPr>
              <w:t>N/A</w:t>
            </w:r>
          </w:p>
          <w:p w14:paraId="6CC33093" w14:textId="77777777" w:rsidR="005F39B6" w:rsidRPr="00765BFC" w:rsidRDefault="005F39B6" w:rsidP="005F39B6">
            <w:pPr>
              <w:pStyle w:val="TableText0"/>
              <w:numPr>
                <w:ilvl w:val="0"/>
                <w:numId w:val="21"/>
              </w:numPr>
              <w:ind w:left="438"/>
              <w:rPr>
                <w:rFonts w:cs="Courier New"/>
                <w:szCs w:val="20"/>
              </w:rPr>
            </w:pPr>
            <w:r w:rsidRPr="00765BFC">
              <w:rPr>
                <w:rFonts w:cs="Courier New"/>
                <w:szCs w:val="20"/>
              </w:rPr>
              <w:t>Lifetime (Cohort all dead 60 years post screening)</w:t>
            </w:r>
          </w:p>
        </w:tc>
      </w:tr>
      <w:tr w:rsidR="005F39B6" w:rsidRPr="00765BFC" w14:paraId="025E9003" w14:textId="77777777" w:rsidTr="009F65BB">
        <w:trPr>
          <w:trHeight w:val="337"/>
        </w:trPr>
        <w:tc>
          <w:tcPr>
            <w:tcW w:w="2003" w:type="dxa"/>
          </w:tcPr>
          <w:p w14:paraId="76342E1C" w14:textId="77777777" w:rsidR="005F39B6" w:rsidRPr="00765BFC" w:rsidRDefault="005F39B6" w:rsidP="009F65BB">
            <w:pPr>
              <w:pStyle w:val="TableText0"/>
              <w:rPr>
                <w:rFonts w:cs="Courier New"/>
                <w:szCs w:val="20"/>
              </w:rPr>
            </w:pPr>
            <w:r w:rsidRPr="00765BFC">
              <w:rPr>
                <w:rFonts w:cs="Courier New"/>
                <w:szCs w:val="20"/>
              </w:rPr>
              <w:t>Computational method</w:t>
            </w:r>
          </w:p>
        </w:tc>
        <w:tc>
          <w:tcPr>
            <w:tcW w:w="6923" w:type="dxa"/>
          </w:tcPr>
          <w:p w14:paraId="4AD9D977" w14:textId="77777777" w:rsidR="005F39B6" w:rsidRPr="00765BFC" w:rsidRDefault="005F39B6" w:rsidP="005F39B6">
            <w:pPr>
              <w:pStyle w:val="TableText0"/>
              <w:numPr>
                <w:ilvl w:val="6"/>
                <w:numId w:val="15"/>
              </w:numPr>
              <w:ind w:left="438"/>
              <w:rPr>
                <w:rFonts w:cs="Courier New"/>
                <w:szCs w:val="20"/>
              </w:rPr>
            </w:pPr>
            <w:r w:rsidRPr="00765BFC">
              <w:rPr>
                <w:rFonts w:cs="Courier New"/>
                <w:szCs w:val="20"/>
              </w:rPr>
              <w:t>N/A</w:t>
            </w:r>
          </w:p>
          <w:p w14:paraId="22787649" w14:textId="77777777" w:rsidR="005F39B6" w:rsidRPr="00765BFC" w:rsidRDefault="005F39B6" w:rsidP="005F39B6">
            <w:pPr>
              <w:pStyle w:val="TableText0"/>
              <w:numPr>
                <w:ilvl w:val="6"/>
                <w:numId w:val="15"/>
              </w:numPr>
              <w:ind w:left="438"/>
              <w:rPr>
                <w:rFonts w:cs="Courier New"/>
                <w:szCs w:val="20"/>
              </w:rPr>
            </w:pPr>
            <w:r w:rsidRPr="00765BFC">
              <w:rPr>
                <w:rFonts w:cs="Courier New"/>
                <w:szCs w:val="20"/>
              </w:rPr>
              <w:t>Short-term decision tree &amp; long-term Markov cohort models</w:t>
            </w:r>
          </w:p>
        </w:tc>
      </w:tr>
      <w:tr w:rsidR="005F39B6" w:rsidRPr="00765BFC" w14:paraId="54239D08" w14:textId="77777777" w:rsidTr="009F65BB">
        <w:tc>
          <w:tcPr>
            <w:tcW w:w="2003" w:type="dxa"/>
          </w:tcPr>
          <w:p w14:paraId="00C76D21" w14:textId="77777777" w:rsidR="005F39B6" w:rsidRPr="00765BFC" w:rsidRDefault="005F39B6" w:rsidP="009F65BB">
            <w:pPr>
              <w:pStyle w:val="TableText0"/>
              <w:rPr>
                <w:rFonts w:cs="Courier New"/>
                <w:szCs w:val="20"/>
              </w:rPr>
            </w:pPr>
            <w:r w:rsidRPr="00765BFC">
              <w:rPr>
                <w:rFonts w:cs="Courier New"/>
                <w:szCs w:val="20"/>
              </w:rPr>
              <w:t>Generation of the base case</w:t>
            </w:r>
          </w:p>
        </w:tc>
        <w:tc>
          <w:tcPr>
            <w:tcW w:w="6923" w:type="dxa"/>
          </w:tcPr>
          <w:p w14:paraId="7DB23AA4" w14:textId="77777777" w:rsidR="005F39B6" w:rsidRPr="00765BFC" w:rsidRDefault="005F39B6" w:rsidP="005F39B6">
            <w:pPr>
              <w:pStyle w:val="TableText0"/>
              <w:numPr>
                <w:ilvl w:val="0"/>
                <w:numId w:val="22"/>
              </w:numPr>
              <w:ind w:left="438"/>
              <w:rPr>
                <w:rFonts w:cs="Courier New"/>
                <w:szCs w:val="20"/>
              </w:rPr>
            </w:pPr>
            <w:r w:rsidRPr="00765BFC">
              <w:rPr>
                <w:rFonts w:cs="Courier New"/>
                <w:szCs w:val="20"/>
              </w:rPr>
              <w:t>Trial-based</w:t>
            </w:r>
          </w:p>
          <w:p w14:paraId="3980AA7F" w14:textId="77777777" w:rsidR="005F39B6" w:rsidRPr="00765BFC" w:rsidRDefault="005F39B6" w:rsidP="005F39B6">
            <w:pPr>
              <w:pStyle w:val="TableText0"/>
              <w:numPr>
                <w:ilvl w:val="0"/>
                <w:numId w:val="22"/>
              </w:numPr>
              <w:ind w:left="438"/>
              <w:rPr>
                <w:rFonts w:cs="Courier New"/>
                <w:szCs w:val="20"/>
              </w:rPr>
            </w:pPr>
            <w:r w:rsidRPr="00765BFC">
              <w:rPr>
                <w:rFonts w:cs="Courier New"/>
                <w:szCs w:val="20"/>
              </w:rPr>
              <w:t>Modelled</w:t>
            </w:r>
          </w:p>
          <w:p w14:paraId="181999CA" w14:textId="77777777" w:rsidR="005F39B6" w:rsidRPr="00765BFC" w:rsidRDefault="005F39B6" w:rsidP="005F39B6">
            <w:pPr>
              <w:pStyle w:val="TableText0"/>
              <w:numPr>
                <w:ilvl w:val="0"/>
                <w:numId w:val="18"/>
              </w:numPr>
              <w:rPr>
                <w:rFonts w:cs="Courier New"/>
              </w:rPr>
            </w:pPr>
            <w:r w:rsidRPr="00765BFC">
              <w:rPr>
                <w:rFonts w:cs="Courier New"/>
              </w:rPr>
              <w:t xml:space="preserve">Total cost &amp; QALYs for diagnoses - T2DM </w:t>
            </w:r>
            <w:r w:rsidRPr="00765BFC">
              <w:rPr>
                <w:rFonts w:cs="Courier New"/>
                <w:szCs w:val="20"/>
              </w:rPr>
              <w:t>(+/-Intensive Tx)</w:t>
            </w:r>
            <w:r w:rsidRPr="00765BFC">
              <w:rPr>
                <w:rFonts w:cs="Courier New"/>
              </w:rPr>
              <w:t xml:space="preserve">, Pre-DM </w:t>
            </w:r>
            <w:r w:rsidRPr="00765BFC">
              <w:rPr>
                <w:rFonts w:cs="Courier New"/>
                <w:szCs w:val="20"/>
              </w:rPr>
              <w:t>(+/- Lifestyle Tx)</w:t>
            </w:r>
            <w:r w:rsidRPr="00765BFC">
              <w:rPr>
                <w:rFonts w:cs="Courier New"/>
              </w:rPr>
              <w:t>, No DM calculated in long-term Markov cohort models</w:t>
            </w:r>
          </w:p>
          <w:p w14:paraId="292D9115" w14:textId="77777777" w:rsidR="005F39B6" w:rsidRPr="00765BFC" w:rsidRDefault="005F39B6" w:rsidP="005F39B6">
            <w:pPr>
              <w:pStyle w:val="TableText0"/>
              <w:numPr>
                <w:ilvl w:val="0"/>
                <w:numId w:val="18"/>
              </w:numPr>
              <w:rPr>
                <w:rFonts w:cs="Courier New"/>
                <w:szCs w:val="20"/>
              </w:rPr>
            </w:pPr>
            <w:r w:rsidRPr="00765BFC">
              <w:rPr>
                <w:rFonts w:cs="Courier New"/>
                <w:szCs w:val="20"/>
              </w:rPr>
              <w:t>Total cost &amp; QALYs applied to short-term decision tree to determine cost effectiveness of alternative screening options</w:t>
            </w:r>
          </w:p>
        </w:tc>
      </w:tr>
      <w:tr w:rsidR="005F39B6" w:rsidRPr="00765BFC" w14:paraId="72BFE919" w14:textId="77777777" w:rsidTr="009F65BB">
        <w:tc>
          <w:tcPr>
            <w:tcW w:w="2003" w:type="dxa"/>
          </w:tcPr>
          <w:p w14:paraId="754C23E7" w14:textId="77777777" w:rsidR="005F39B6" w:rsidRPr="00765BFC" w:rsidRDefault="005F39B6" w:rsidP="009F65BB">
            <w:pPr>
              <w:pStyle w:val="TableText0"/>
              <w:rPr>
                <w:rFonts w:cs="Courier New"/>
                <w:szCs w:val="20"/>
              </w:rPr>
            </w:pPr>
            <w:r w:rsidRPr="00765BFC">
              <w:rPr>
                <w:rFonts w:cs="Courier New"/>
                <w:szCs w:val="20"/>
              </w:rPr>
              <w:t>Health states</w:t>
            </w:r>
          </w:p>
        </w:tc>
        <w:tc>
          <w:tcPr>
            <w:tcW w:w="6923" w:type="dxa"/>
          </w:tcPr>
          <w:p w14:paraId="050A599F" w14:textId="77777777" w:rsidR="005F39B6" w:rsidRPr="00765BFC" w:rsidRDefault="005F39B6" w:rsidP="009F65BB">
            <w:pPr>
              <w:pStyle w:val="TableText0"/>
              <w:rPr>
                <w:rFonts w:cs="Courier New"/>
                <w:szCs w:val="20"/>
                <w:u w:val="single"/>
              </w:rPr>
            </w:pPr>
            <w:r w:rsidRPr="00765BFC">
              <w:rPr>
                <w:rFonts w:cs="Courier New"/>
                <w:szCs w:val="20"/>
                <w:u w:val="single"/>
              </w:rPr>
              <w:t xml:space="preserve">Short-term decision tree </w:t>
            </w:r>
            <w:r w:rsidRPr="00765BFC">
              <w:rPr>
                <w:rFonts w:cs="Courier New"/>
                <w:b/>
                <w:bCs/>
                <w:szCs w:val="20"/>
                <w:u w:val="single"/>
              </w:rPr>
              <w:t>terminal nodes</w:t>
            </w:r>
            <w:r w:rsidRPr="00765BFC">
              <w:rPr>
                <w:rFonts w:cs="Courier New"/>
                <w:szCs w:val="20"/>
                <w:u w:val="single"/>
              </w:rPr>
              <w:t>:</w:t>
            </w:r>
          </w:p>
          <w:p w14:paraId="791CD03F" w14:textId="77777777" w:rsidR="005F39B6" w:rsidRPr="00765BFC" w:rsidRDefault="005F39B6" w:rsidP="005F39B6">
            <w:pPr>
              <w:pStyle w:val="TableText0"/>
              <w:numPr>
                <w:ilvl w:val="0"/>
                <w:numId w:val="16"/>
              </w:numPr>
              <w:rPr>
                <w:rFonts w:cs="Courier New"/>
                <w:szCs w:val="20"/>
              </w:rPr>
            </w:pPr>
            <w:r w:rsidRPr="00765BFC">
              <w:rPr>
                <w:rFonts w:cs="Courier New"/>
                <w:szCs w:val="20"/>
              </w:rPr>
              <w:t>Diagnosed T2DM (+/-Intensive Tx)</w:t>
            </w:r>
          </w:p>
          <w:p w14:paraId="616DF686" w14:textId="77777777" w:rsidR="005F39B6" w:rsidRPr="00765BFC" w:rsidRDefault="005F39B6" w:rsidP="005F39B6">
            <w:pPr>
              <w:pStyle w:val="TableText0"/>
              <w:numPr>
                <w:ilvl w:val="0"/>
                <w:numId w:val="16"/>
              </w:numPr>
              <w:rPr>
                <w:rFonts w:cs="Courier New"/>
                <w:szCs w:val="20"/>
              </w:rPr>
            </w:pPr>
            <w:r w:rsidRPr="00765BFC">
              <w:rPr>
                <w:rFonts w:cs="Courier New"/>
                <w:szCs w:val="20"/>
              </w:rPr>
              <w:t>Undiagnosed T2DM</w:t>
            </w:r>
          </w:p>
          <w:p w14:paraId="52975369" w14:textId="77777777" w:rsidR="005F39B6" w:rsidRPr="00765BFC" w:rsidRDefault="005F39B6" w:rsidP="005F39B6">
            <w:pPr>
              <w:pStyle w:val="TableText0"/>
              <w:numPr>
                <w:ilvl w:val="0"/>
                <w:numId w:val="16"/>
              </w:numPr>
              <w:rPr>
                <w:rFonts w:cs="Courier New"/>
                <w:szCs w:val="20"/>
              </w:rPr>
            </w:pPr>
            <w:r w:rsidRPr="00765BFC">
              <w:rPr>
                <w:rFonts w:cs="Courier New"/>
                <w:szCs w:val="20"/>
              </w:rPr>
              <w:t>Diagnosed Pre-DM (+/- Lifestyle Tx)</w:t>
            </w:r>
          </w:p>
          <w:p w14:paraId="1267D018" w14:textId="77777777" w:rsidR="005F39B6" w:rsidRPr="00765BFC" w:rsidRDefault="005F39B6" w:rsidP="005F39B6">
            <w:pPr>
              <w:pStyle w:val="TableText0"/>
              <w:numPr>
                <w:ilvl w:val="0"/>
                <w:numId w:val="16"/>
              </w:numPr>
              <w:rPr>
                <w:rFonts w:cs="Courier New"/>
                <w:szCs w:val="20"/>
              </w:rPr>
            </w:pPr>
            <w:r w:rsidRPr="00765BFC">
              <w:rPr>
                <w:rFonts w:cs="Courier New"/>
                <w:szCs w:val="20"/>
              </w:rPr>
              <w:t>No DM detected</w:t>
            </w:r>
          </w:p>
          <w:p w14:paraId="33A6E03E" w14:textId="77777777" w:rsidR="005F39B6" w:rsidRPr="00765BFC" w:rsidRDefault="005F39B6" w:rsidP="009F65BB">
            <w:pPr>
              <w:pStyle w:val="TableText0"/>
              <w:rPr>
                <w:rFonts w:cs="Courier New"/>
                <w:szCs w:val="20"/>
              </w:rPr>
            </w:pPr>
          </w:p>
          <w:p w14:paraId="23F574DB" w14:textId="77777777" w:rsidR="005F39B6" w:rsidRPr="00765BFC" w:rsidRDefault="005F39B6" w:rsidP="009F65BB">
            <w:pPr>
              <w:pStyle w:val="TableText0"/>
              <w:rPr>
                <w:rFonts w:cs="Courier New"/>
                <w:szCs w:val="20"/>
                <w:u w:val="single"/>
              </w:rPr>
            </w:pPr>
            <w:r w:rsidRPr="00765BFC">
              <w:rPr>
                <w:rFonts w:cs="Courier New"/>
                <w:szCs w:val="20"/>
                <w:u w:val="single"/>
              </w:rPr>
              <w:t xml:space="preserve">Long-term Markov cohort model </w:t>
            </w:r>
            <w:r w:rsidRPr="00765BFC">
              <w:rPr>
                <w:rFonts w:cs="Courier New"/>
                <w:b/>
                <w:bCs/>
                <w:szCs w:val="20"/>
                <w:u w:val="single"/>
              </w:rPr>
              <w:t>health states</w:t>
            </w:r>
            <w:r w:rsidRPr="00765BFC">
              <w:rPr>
                <w:rFonts w:cs="Courier New"/>
                <w:szCs w:val="20"/>
                <w:u w:val="single"/>
              </w:rPr>
              <w:t>:</w:t>
            </w:r>
          </w:p>
          <w:p w14:paraId="1A90B03B" w14:textId="77777777" w:rsidR="005F39B6" w:rsidRPr="00765BFC" w:rsidRDefault="005F39B6" w:rsidP="005F39B6">
            <w:pPr>
              <w:pStyle w:val="TableText0"/>
              <w:numPr>
                <w:ilvl w:val="0"/>
                <w:numId w:val="17"/>
              </w:numPr>
              <w:rPr>
                <w:rFonts w:cs="Courier New"/>
                <w:szCs w:val="20"/>
              </w:rPr>
            </w:pPr>
            <w:r w:rsidRPr="00765BFC">
              <w:rPr>
                <w:rFonts w:cs="Courier New"/>
                <w:szCs w:val="20"/>
              </w:rPr>
              <w:t>No complication</w:t>
            </w:r>
          </w:p>
          <w:p w14:paraId="3BC58387" w14:textId="77777777" w:rsidR="005F39B6" w:rsidRPr="00765BFC" w:rsidRDefault="005F39B6" w:rsidP="005F39B6">
            <w:pPr>
              <w:pStyle w:val="TableText0"/>
              <w:numPr>
                <w:ilvl w:val="0"/>
                <w:numId w:val="17"/>
              </w:numPr>
              <w:rPr>
                <w:rFonts w:cs="Courier New"/>
                <w:szCs w:val="20"/>
              </w:rPr>
            </w:pPr>
            <w:r w:rsidRPr="00765BFC">
              <w:rPr>
                <w:rFonts w:cs="Courier New"/>
                <w:szCs w:val="20"/>
              </w:rPr>
              <w:t>Post CVD</w:t>
            </w:r>
          </w:p>
          <w:p w14:paraId="23539F72" w14:textId="77777777" w:rsidR="005F39B6" w:rsidRPr="00765BFC" w:rsidRDefault="005F39B6" w:rsidP="005F39B6">
            <w:pPr>
              <w:pStyle w:val="TableText0"/>
              <w:numPr>
                <w:ilvl w:val="0"/>
                <w:numId w:val="17"/>
              </w:numPr>
              <w:rPr>
                <w:rFonts w:cs="Courier New"/>
                <w:szCs w:val="20"/>
              </w:rPr>
            </w:pPr>
            <w:r w:rsidRPr="00765BFC">
              <w:rPr>
                <w:rFonts w:cs="Courier New"/>
                <w:szCs w:val="20"/>
              </w:rPr>
              <w:t>End stage renal disease (ESRD)</w:t>
            </w:r>
          </w:p>
          <w:p w14:paraId="5A18A43D" w14:textId="77777777" w:rsidR="005F39B6" w:rsidRPr="00765BFC" w:rsidRDefault="005F39B6" w:rsidP="005F39B6">
            <w:pPr>
              <w:pStyle w:val="TableText0"/>
              <w:numPr>
                <w:ilvl w:val="0"/>
                <w:numId w:val="17"/>
              </w:numPr>
              <w:rPr>
                <w:rFonts w:cs="Courier New"/>
                <w:szCs w:val="20"/>
              </w:rPr>
            </w:pPr>
            <w:r w:rsidRPr="00765BFC">
              <w:rPr>
                <w:rFonts w:cs="Courier New"/>
                <w:szCs w:val="20"/>
              </w:rPr>
              <w:t>Blindness</w:t>
            </w:r>
          </w:p>
          <w:p w14:paraId="7E61B177" w14:textId="77777777" w:rsidR="005F39B6" w:rsidRPr="00765BFC" w:rsidRDefault="005F39B6" w:rsidP="005F39B6">
            <w:pPr>
              <w:pStyle w:val="TableText0"/>
              <w:numPr>
                <w:ilvl w:val="0"/>
                <w:numId w:val="17"/>
              </w:numPr>
              <w:rPr>
                <w:rFonts w:cs="Courier New"/>
                <w:szCs w:val="20"/>
              </w:rPr>
            </w:pPr>
            <w:r w:rsidRPr="00765BFC">
              <w:rPr>
                <w:rFonts w:cs="Courier New"/>
                <w:szCs w:val="20"/>
              </w:rPr>
              <w:t>Amputation</w:t>
            </w:r>
          </w:p>
          <w:p w14:paraId="04E2255C" w14:textId="77777777" w:rsidR="005F39B6" w:rsidRPr="00765BFC" w:rsidRDefault="005F39B6" w:rsidP="005F39B6">
            <w:pPr>
              <w:pStyle w:val="TableText0"/>
              <w:numPr>
                <w:ilvl w:val="0"/>
                <w:numId w:val="17"/>
              </w:numPr>
              <w:rPr>
                <w:rFonts w:cs="Courier New"/>
                <w:szCs w:val="20"/>
              </w:rPr>
            </w:pPr>
            <w:r w:rsidRPr="00765BFC">
              <w:rPr>
                <w:rFonts w:cs="Courier New"/>
                <w:szCs w:val="20"/>
              </w:rPr>
              <w:t>Death</w:t>
            </w:r>
          </w:p>
        </w:tc>
      </w:tr>
      <w:tr w:rsidR="005F39B6" w:rsidRPr="00765BFC" w14:paraId="0F4C43DC" w14:textId="77777777" w:rsidTr="009F65BB">
        <w:tc>
          <w:tcPr>
            <w:tcW w:w="2003" w:type="dxa"/>
          </w:tcPr>
          <w:p w14:paraId="475E6A81" w14:textId="77777777" w:rsidR="005F39B6" w:rsidRPr="00765BFC" w:rsidRDefault="005F39B6" w:rsidP="009F65BB">
            <w:pPr>
              <w:pStyle w:val="TableText0"/>
              <w:rPr>
                <w:rFonts w:cs="Courier New"/>
                <w:szCs w:val="20"/>
              </w:rPr>
            </w:pPr>
            <w:r w:rsidRPr="00765BFC">
              <w:rPr>
                <w:rFonts w:cs="Courier New"/>
                <w:szCs w:val="20"/>
              </w:rPr>
              <w:t>Cycle length</w:t>
            </w:r>
          </w:p>
        </w:tc>
        <w:tc>
          <w:tcPr>
            <w:tcW w:w="6923" w:type="dxa"/>
          </w:tcPr>
          <w:p w14:paraId="0C28AB9C" w14:textId="77777777" w:rsidR="005F39B6" w:rsidRPr="00765BFC" w:rsidRDefault="005F39B6" w:rsidP="009F65BB">
            <w:pPr>
              <w:pStyle w:val="TableText0"/>
              <w:rPr>
                <w:rFonts w:cs="Courier New"/>
                <w:szCs w:val="20"/>
              </w:rPr>
            </w:pPr>
            <w:r w:rsidRPr="00765BFC">
              <w:rPr>
                <w:rFonts w:cs="Courier New"/>
                <w:szCs w:val="20"/>
              </w:rPr>
              <w:t>1 year (with half-cycle correction)</w:t>
            </w:r>
          </w:p>
        </w:tc>
      </w:tr>
      <w:tr w:rsidR="005F39B6" w:rsidRPr="00765BFC" w14:paraId="7A6BC88E" w14:textId="77777777" w:rsidTr="009F65BB">
        <w:tc>
          <w:tcPr>
            <w:tcW w:w="2003" w:type="dxa"/>
          </w:tcPr>
          <w:p w14:paraId="7BD40DA2" w14:textId="77777777" w:rsidR="005F39B6" w:rsidRPr="00765BFC" w:rsidRDefault="005F39B6" w:rsidP="009F65BB">
            <w:pPr>
              <w:pStyle w:val="TableText0"/>
              <w:rPr>
                <w:rFonts w:cs="Courier New"/>
                <w:szCs w:val="20"/>
              </w:rPr>
            </w:pPr>
            <w:r w:rsidRPr="00765BFC">
              <w:rPr>
                <w:rFonts w:cs="Courier New"/>
                <w:szCs w:val="20"/>
              </w:rPr>
              <w:t>Discount rate</w:t>
            </w:r>
          </w:p>
        </w:tc>
        <w:tc>
          <w:tcPr>
            <w:tcW w:w="6923" w:type="dxa"/>
          </w:tcPr>
          <w:p w14:paraId="111C0155" w14:textId="4ED4C727" w:rsidR="005F39B6" w:rsidRPr="00765BFC" w:rsidRDefault="000A0547" w:rsidP="009F65BB">
            <w:pPr>
              <w:pStyle w:val="TableText0"/>
              <w:rPr>
                <w:rFonts w:cs="Courier New"/>
                <w:szCs w:val="20"/>
              </w:rPr>
            </w:pPr>
            <w:r w:rsidRPr="000A0547">
              <w:rPr>
                <w:rFonts w:cs="Courier New"/>
                <w:b/>
                <w:bCs/>
                <w:szCs w:val="20"/>
              </w:rPr>
              <w:t>redacted</w:t>
            </w:r>
            <w:r w:rsidR="005F39B6" w:rsidRPr="00765BFC">
              <w:rPr>
                <w:rFonts w:cs="Courier New"/>
                <w:szCs w:val="20"/>
              </w:rPr>
              <w:t xml:space="preserve"> for both costs and outcomes</w:t>
            </w:r>
          </w:p>
        </w:tc>
      </w:tr>
      <w:tr w:rsidR="005F39B6" w:rsidRPr="00765BFC" w14:paraId="072D8F4F" w14:textId="77777777" w:rsidTr="009F65BB">
        <w:tc>
          <w:tcPr>
            <w:tcW w:w="2003" w:type="dxa"/>
          </w:tcPr>
          <w:p w14:paraId="13F9F603" w14:textId="77777777" w:rsidR="005F39B6" w:rsidRPr="00765BFC" w:rsidRDefault="005F39B6" w:rsidP="009F65BB">
            <w:pPr>
              <w:pStyle w:val="TableText0"/>
              <w:rPr>
                <w:rFonts w:cs="Courier New"/>
                <w:szCs w:val="20"/>
              </w:rPr>
            </w:pPr>
            <w:r w:rsidRPr="00765BFC">
              <w:rPr>
                <w:rFonts w:cs="Courier New"/>
                <w:szCs w:val="20"/>
              </w:rPr>
              <w:t>Software</w:t>
            </w:r>
          </w:p>
        </w:tc>
        <w:tc>
          <w:tcPr>
            <w:tcW w:w="6923" w:type="dxa"/>
          </w:tcPr>
          <w:p w14:paraId="775F7F78" w14:textId="77777777" w:rsidR="005F39B6" w:rsidRPr="00765BFC" w:rsidRDefault="005F39B6" w:rsidP="009F65BB">
            <w:pPr>
              <w:pStyle w:val="TableText0"/>
              <w:rPr>
                <w:rFonts w:cs="Courier New"/>
                <w:szCs w:val="20"/>
              </w:rPr>
            </w:pPr>
            <w:r w:rsidRPr="00765BFC">
              <w:rPr>
                <w:rFonts w:cs="Courier New"/>
                <w:szCs w:val="20"/>
              </w:rPr>
              <w:t>Microsoft Excel (Trial-based economic evaluation)</w:t>
            </w:r>
          </w:p>
          <w:p w14:paraId="25AA0925" w14:textId="77777777" w:rsidR="005F39B6" w:rsidRPr="00765BFC" w:rsidRDefault="005F39B6" w:rsidP="009F65BB">
            <w:pPr>
              <w:pStyle w:val="TableText0"/>
              <w:rPr>
                <w:rFonts w:cs="Courier New"/>
                <w:szCs w:val="20"/>
              </w:rPr>
            </w:pPr>
            <w:r w:rsidRPr="00765BFC">
              <w:rPr>
                <w:rFonts w:cs="Courier New"/>
                <w:szCs w:val="20"/>
              </w:rPr>
              <w:t xml:space="preserve">TreeAge Pro (Short-term decision tree &amp; Long-term Markov cohort models) </w:t>
            </w:r>
          </w:p>
        </w:tc>
      </w:tr>
    </w:tbl>
    <w:p w14:paraId="79DF8C62" w14:textId="77777777" w:rsidR="005F39B6" w:rsidRPr="00765BFC" w:rsidRDefault="005F39B6" w:rsidP="00600B00">
      <w:pPr>
        <w:pStyle w:val="Tablenotes1"/>
      </w:pPr>
      <w:bookmarkStart w:id="27" w:name="Title_Table5"/>
      <w:bookmarkEnd w:id="27"/>
      <w:r w:rsidRPr="00765BFC">
        <w:t>Source: Compiled based on the PDST Final Report and Appendices</w:t>
      </w:r>
    </w:p>
    <w:p w14:paraId="72F79395" w14:textId="1EE5B869" w:rsidR="00C53718" w:rsidRPr="00765BFC" w:rsidRDefault="005F39B6" w:rsidP="00C53718">
      <w:pPr>
        <w:pStyle w:val="Tablenotes1"/>
      </w:pPr>
      <w:r w:rsidRPr="00765BFC">
        <w:t>Abbreviations: AUSDRISK - Australian type 2 diabetes risk assessment tool; DM – diabetes mellitus; PoC – point of care; Pre-DM – pre-diabetes mellitus; scBGT - small capillary blood glucose testing; Tx – treatment; T2DM – type 2 diabetes mellitus</w:t>
      </w:r>
      <w:bookmarkStart w:id="28" w:name="_Toc81994078"/>
      <w:r w:rsidR="00C53718" w:rsidRPr="00765BFC">
        <w:br w:type="page"/>
      </w:r>
    </w:p>
    <w:p w14:paraId="3D210616" w14:textId="11548824" w:rsidR="005F39B6" w:rsidRPr="00765BFC" w:rsidRDefault="005F39B6" w:rsidP="005F39B6">
      <w:pPr>
        <w:pStyle w:val="Heading3"/>
      </w:pPr>
      <w:r w:rsidRPr="00765BFC">
        <w:lastRenderedPageBreak/>
        <w:t>Within-trial economic evaluation</w:t>
      </w:r>
      <w:bookmarkEnd w:id="28"/>
    </w:p>
    <w:p w14:paraId="36F34E83" w14:textId="77777777" w:rsidR="005F39B6" w:rsidRPr="00765BFC" w:rsidRDefault="005F39B6" w:rsidP="005F39B6">
      <w:r w:rsidRPr="00765BFC">
        <w:t>The costs, which are applied to each cohort, included in the ADAR within-trial evaluation are:</w:t>
      </w:r>
    </w:p>
    <w:p w14:paraId="2F17CD3C" w14:textId="77777777" w:rsidR="005F39B6" w:rsidRPr="00765BFC" w:rsidRDefault="005F39B6" w:rsidP="005F39B6">
      <w:pPr>
        <w:pStyle w:val="ListParagraph"/>
        <w:numPr>
          <w:ilvl w:val="0"/>
          <w:numId w:val="24"/>
        </w:numPr>
        <w:spacing w:before="120" w:after="160" w:line="259" w:lineRule="auto"/>
      </w:pPr>
      <w:r w:rsidRPr="00765BFC">
        <w:t>Cost of community pharmacy screening</w:t>
      </w:r>
    </w:p>
    <w:p w14:paraId="3F2941E0" w14:textId="38CEB70D" w:rsidR="005F39B6" w:rsidRPr="00765BFC" w:rsidRDefault="005F39B6" w:rsidP="005F39B6">
      <w:pPr>
        <w:pStyle w:val="ListParagraph"/>
        <w:numPr>
          <w:ilvl w:val="0"/>
          <w:numId w:val="24"/>
        </w:numPr>
        <w:spacing w:before="120" w:after="160" w:line="259" w:lineRule="auto"/>
        <w:rPr>
          <w:i/>
          <w:iCs/>
        </w:rPr>
      </w:pPr>
      <w:r w:rsidRPr="00765BFC">
        <w:t>Cost of GP follow-up</w:t>
      </w:r>
      <w:r w:rsidR="005570E4" w:rsidRPr="00765BFC">
        <w:t>.</w:t>
      </w:r>
    </w:p>
    <w:p w14:paraId="2CD1085E" w14:textId="6D51502D" w:rsidR="005F39B6" w:rsidRPr="00765BFC" w:rsidRDefault="005F39B6" w:rsidP="005F39B6">
      <w:r w:rsidRPr="00765BFC">
        <w:t>The ADAR include</w:t>
      </w:r>
      <w:r w:rsidR="00600B00" w:rsidRPr="00765BFC">
        <w:t>d</w:t>
      </w:r>
      <w:r w:rsidRPr="00765BFC">
        <w:t xml:space="preserve"> two alternative costing methods for the cost of community pharmacy screening – one in the within-trial economic evaluation, which is also used in the modelled economic evaluation, and one in the financial impact analysis which applied a fee for pharmacy screening. The ADAR economic evaluation costs of community pharmacy screening significantly exceed that in the ADAR financial impact analysis.</w:t>
      </w:r>
    </w:p>
    <w:p w14:paraId="6A3AB764" w14:textId="0B957D59" w:rsidR="005F39B6" w:rsidRPr="00765BFC" w:rsidRDefault="005F39B6" w:rsidP="001E4728">
      <w:pPr>
        <w:spacing w:before="240"/>
      </w:pPr>
      <w:r w:rsidRPr="00765BFC">
        <w:t xml:space="preserve">The ADAR’s approach to costing GP follow-up excludes participants who visited the GP but did not receive pathology testing according to Medicare. Therefore, the </w:t>
      </w:r>
      <w:r w:rsidR="00600B00" w:rsidRPr="00765BFC">
        <w:t xml:space="preserve">commentary considered the </w:t>
      </w:r>
      <w:r w:rsidRPr="00765BFC">
        <w:t>ADAR’s approach may have underestimated the total cost of GP follow-up.</w:t>
      </w:r>
    </w:p>
    <w:p w14:paraId="699A6ED6" w14:textId="2C949133" w:rsidR="005F39B6" w:rsidRPr="00765BFC" w:rsidRDefault="005F39B6" w:rsidP="005F39B6">
      <w:r w:rsidRPr="00765BFC">
        <w:t xml:space="preserve">In calculating these costs, the </w:t>
      </w:r>
      <w:r w:rsidR="00600B00" w:rsidRPr="00765BFC">
        <w:t xml:space="preserve">commentary considered the </w:t>
      </w:r>
      <w:r w:rsidRPr="00765BFC">
        <w:t>ADAR’s within-trial economic evaluation takes a wider perspective, including the following costs that are not usually considered by MSAC for MBS reimbursement purposes:</w:t>
      </w:r>
    </w:p>
    <w:p w14:paraId="649AFD14" w14:textId="77777777" w:rsidR="005F39B6" w:rsidRPr="00765BFC" w:rsidRDefault="005F39B6" w:rsidP="005F39B6">
      <w:pPr>
        <w:pStyle w:val="ListParagraph"/>
        <w:numPr>
          <w:ilvl w:val="0"/>
          <w:numId w:val="23"/>
        </w:numPr>
        <w:spacing w:before="120" w:after="160" w:line="259" w:lineRule="auto"/>
      </w:pPr>
      <w:r w:rsidRPr="00765BFC">
        <w:t xml:space="preserve">PDST establishment and recruitment costs </w:t>
      </w:r>
    </w:p>
    <w:p w14:paraId="28EBD357" w14:textId="77777777" w:rsidR="005F39B6" w:rsidRPr="00765BFC" w:rsidRDefault="005F39B6" w:rsidP="005F39B6">
      <w:pPr>
        <w:pStyle w:val="ListParagraph"/>
        <w:numPr>
          <w:ilvl w:val="0"/>
          <w:numId w:val="23"/>
        </w:numPr>
        <w:spacing w:before="120" w:after="160" w:line="259" w:lineRule="auto"/>
      </w:pPr>
      <w:r w:rsidRPr="00765BFC">
        <w:t>PDST bonus paid to pharmacies for screening</w:t>
      </w:r>
    </w:p>
    <w:p w14:paraId="7A1779BB" w14:textId="5FC175D3" w:rsidR="005F39B6" w:rsidRPr="00765BFC" w:rsidRDefault="00344F72" w:rsidP="005F39B6">
      <w:pPr>
        <w:pStyle w:val="ListParagraph"/>
        <w:numPr>
          <w:ilvl w:val="0"/>
          <w:numId w:val="23"/>
        </w:numPr>
        <w:spacing w:before="120" w:after="160" w:line="259" w:lineRule="auto"/>
      </w:pPr>
      <w:r w:rsidRPr="00765BFC">
        <w:t>PoC</w:t>
      </w:r>
      <w:r w:rsidR="005F39B6" w:rsidRPr="00765BFC">
        <w:t xml:space="preserve"> device capital costs. </w:t>
      </w:r>
    </w:p>
    <w:p w14:paraId="71A605EC" w14:textId="6D453B3D" w:rsidR="005F39B6" w:rsidRPr="00765BFC" w:rsidRDefault="005F39B6" w:rsidP="005F39B6">
      <w:r w:rsidRPr="00765BFC">
        <w:t>The commentary include</w:t>
      </w:r>
      <w:r w:rsidR="00600B00" w:rsidRPr="00765BFC">
        <w:t>d</w:t>
      </w:r>
      <w:r w:rsidRPr="00765BFC">
        <w:t xml:space="preserve"> a revised within-trial evaluation, removing these clinical trial and capital costs. This resulted in a revised cost of </w:t>
      </w:r>
      <w:r w:rsidR="00275888" w:rsidRPr="00275888">
        <w:rPr>
          <w:b/>
          <w:bCs/>
        </w:rPr>
        <w:t>$</w:t>
      </w:r>
      <w:r w:rsidR="00253DC8" w:rsidRPr="00765BFC">
        <w:rPr>
          <w:b/>
          <w:bCs/>
        </w:rPr>
        <w:t>redacted</w:t>
      </w:r>
      <w:r w:rsidR="00253DC8" w:rsidRPr="00765BFC" w:rsidDel="00253DC8">
        <w:t xml:space="preserve"> </w:t>
      </w:r>
      <w:r w:rsidRPr="00765BFC">
        <w:t xml:space="preserve">per screened patient in Group B (AUSDRISK +HbA1c) including consumables. This was higher than the weighted average screening service cost of </w:t>
      </w:r>
      <w:r w:rsidRPr="00765BFC">
        <w:rPr>
          <w:b/>
          <w:bCs/>
        </w:rPr>
        <w:t>$</w:t>
      </w:r>
      <w:r w:rsidR="00253DC8" w:rsidRPr="00765BFC">
        <w:rPr>
          <w:b/>
          <w:bCs/>
        </w:rPr>
        <w:t>redacted</w:t>
      </w:r>
      <w:r w:rsidR="00253DC8" w:rsidRPr="00765BFC" w:rsidDel="00253DC8">
        <w:t xml:space="preserve"> </w:t>
      </w:r>
      <w:r w:rsidRPr="00765BFC">
        <w:t xml:space="preserve">in the financial estimates which excluded consumables. </w:t>
      </w:r>
    </w:p>
    <w:p w14:paraId="093E2CD8" w14:textId="61ACFD3A" w:rsidR="005F39B6" w:rsidRPr="00765BFC" w:rsidRDefault="005F39B6" w:rsidP="005F39B6">
      <w:r w:rsidRPr="00765BFC">
        <w:t>The ADAR d</w:t>
      </w:r>
      <w:r w:rsidR="00600B00" w:rsidRPr="00765BFC">
        <w:t>id</w:t>
      </w:r>
      <w:r w:rsidRPr="00765BFC">
        <w:t xml:space="preserve"> not address pathology coning of HbA1c tests. Previously, the MSAC executive considered it would be reasonable to assume between 60 – 90% of laboratory HBA1c tests will be coned out (</w:t>
      </w:r>
      <w:hyperlink r:id="rId24">
        <w:r w:rsidRPr="00765BFC">
          <w:rPr>
            <w:rStyle w:val="Hyperlink"/>
          </w:rPr>
          <w:t>p3, PSD Application 1431.1</w:t>
        </w:r>
      </w:hyperlink>
      <w:r w:rsidRPr="00765BFC">
        <w:t xml:space="preserve">). Across all groups, </w:t>
      </w:r>
      <w:r w:rsidR="00253DC8" w:rsidRPr="00765BFC">
        <w:rPr>
          <w:b/>
          <w:bCs/>
        </w:rPr>
        <w:t>redacted</w:t>
      </w:r>
      <w:r w:rsidRPr="00765BFC">
        <w:t xml:space="preserve"> participants received diagnostic testing during GP follow-up according to Medicare data, whereas </w:t>
      </w:r>
      <w:r w:rsidR="00253DC8" w:rsidRPr="00765BFC">
        <w:rPr>
          <w:b/>
          <w:bCs/>
        </w:rPr>
        <w:t>redacted</w:t>
      </w:r>
      <w:r w:rsidR="00253DC8" w:rsidRPr="00765BFC" w:rsidDel="00253DC8">
        <w:t xml:space="preserve"> </w:t>
      </w:r>
      <w:r w:rsidRPr="00765BFC">
        <w:t xml:space="preserve">participants self-reported receiving diagnostic testing. </w:t>
      </w:r>
      <w:r w:rsidR="00600B00" w:rsidRPr="00765BFC">
        <w:t xml:space="preserve">The commentary considered </w:t>
      </w:r>
      <w:r w:rsidRPr="00765BFC">
        <w:t xml:space="preserve">this difference was due to </w:t>
      </w:r>
      <w:r w:rsidR="00600B00" w:rsidRPr="00765BFC">
        <w:t xml:space="preserve">pathology </w:t>
      </w:r>
      <w:r w:rsidRPr="00765BFC">
        <w:t>coning, but the ADAR d</w:t>
      </w:r>
      <w:r w:rsidR="00600B00" w:rsidRPr="00765BFC">
        <w:t>id</w:t>
      </w:r>
      <w:r w:rsidRPr="00765BFC">
        <w:t xml:space="preserve"> not present any data to support this theory. </w:t>
      </w:r>
      <w:r w:rsidR="00600B00" w:rsidRPr="00765BFC">
        <w:t>The commentary considered that s</w:t>
      </w:r>
      <w:r w:rsidRPr="00765BFC">
        <w:t>ignificant uncertainty regarding the costs remain.</w:t>
      </w:r>
    </w:p>
    <w:p w14:paraId="314B028E" w14:textId="04C77D34" w:rsidR="005F39B6" w:rsidRPr="00765BFC" w:rsidRDefault="005F39B6" w:rsidP="001E4728">
      <w:pPr>
        <w:spacing w:before="240"/>
      </w:pPr>
      <w:r w:rsidRPr="00765BFC">
        <w:t xml:space="preserve">Within-trial totals costs are compared to the number of T2DM diagnoses to generate the incremental cost-effectiveness results, presented for the ADAR and revised evaluations (removing costs trial and capital costs) in </w:t>
      </w:r>
      <w:r w:rsidRPr="00765BFC">
        <w:fldChar w:fldCharType="begin"/>
      </w:r>
      <w:r w:rsidRPr="00765BFC">
        <w:instrText xml:space="preserve"> REF _Ref79578063 \h </w:instrText>
      </w:r>
      <w:r w:rsidR="00765BFC">
        <w:instrText xml:space="preserve"> \* MERGEFORMAT </w:instrText>
      </w:r>
      <w:r w:rsidRPr="00765BFC">
        <w:fldChar w:fldCharType="separate"/>
      </w:r>
      <w:r w:rsidR="003F1F53" w:rsidRPr="00765BFC">
        <w:t xml:space="preserve">Table </w:t>
      </w:r>
      <w:r w:rsidR="003F1F53">
        <w:rPr>
          <w:noProof/>
        </w:rPr>
        <w:t>7</w:t>
      </w:r>
      <w:r w:rsidRPr="00765BFC">
        <w:fldChar w:fldCharType="end"/>
      </w:r>
      <w:r w:rsidRPr="00765BFC">
        <w:t>.</w:t>
      </w:r>
    </w:p>
    <w:p w14:paraId="25ADE23F" w14:textId="351E0537" w:rsidR="005F39B6" w:rsidRPr="00765BFC" w:rsidRDefault="005F39B6" w:rsidP="001E4728">
      <w:pPr>
        <w:pStyle w:val="Caption"/>
        <w:spacing w:before="240"/>
      </w:pPr>
      <w:bookmarkStart w:id="29" w:name="_Ref79578063"/>
      <w:r w:rsidRPr="00765BFC">
        <w:lastRenderedPageBreak/>
        <w:t>Table</w:t>
      </w:r>
      <w:r w:rsidR="005D1507" w:rsidRPr="00765BFC">
        <w:t xml:space="preserve"> </w:t>
      </w:r>
      <w:r w:rsidRPr="00765BFC">
        <w:fldChar w:fldCharType="begin"/>
      </w:r>
      <w:r w:rsidRPr="00765BFC">
        <w:instrText>SEQ Table \* ARABIC</w:instrText>
      </w:r>
      <w:r w:rsidRPr="00765BFC">
        <w:fldChar w:fldCharType="separate"/>
      </w:r>
      <w:r w:rsidR="003F1F53">
        <w:rPr>
          <w:noProof/>
        </w:rPr>
        <w:t>7</w:t>
      </w:r>
      <w:r w:rsidRPr="00765BFC">
        <w:fldChar w:fldCharType="end"/>
      </w:r>
      <w:bookmarkEnd w:id="29"/>
      <w:r w:rsidRPr="00765BFC">
        <w:rPr>
          <w:noProof/>
        </w:rPr>
        <w:t>:</w:t>
      </w:r>
      <w:r w:rsidRPr="00765BFC">
        <w:t xml:space="preserve"> Results of ADAR and revised within-trial evaluation – T2DM diagnoses (Incremental vs. Group A)</w:t>
      </w:r>
    </w:p>
    <w:tbl>
      <w:tblPr>
        <w:tblStyle w:val="TableGrid2"/>
        <w:tblW w:w="0" w:type="auto"/>
        <w:tblLook w:val="04A0" w:firstRow="1" w:lastRow="0" w:firstColumn="1" w:lastColumn="0" w:noHBand="0" w:noVBand="1"/>
        <w:tblDescription w:val="Results of ADAR and revised within-trial evaluation – T2DM diagnoses (Incremental vs. Group A)"/>
      </w:tblPr>
      <w:tblGrid>
        <w:gridCol w:w="2122"/>
        <w:gridCol w:w="1234"/>
        <w:gridCol w:w="1675"/>
        <w:gridCol w:w="1083"/>
        <w:gridCol w:w="1083"/>
        <w:gridCol w:w="1819"/>
      </w:tblGrid>
      <w:tr w:rsidR="005F39B6" w:rsidRPr="00765BFC" w14:paraId="71FC4859" w14:textId="77777777" w:rsidTr="00BC63E8">
        <w:trPr>
          <w:cnfStyle w:val="100000000000" w:firstRow="1" w:lastRow="0" w:firstColumn="0" w:lastColumn="0" w:oddVBand="0" w:evenVBand="0" w:oddHBand="0" w:evenHBand="0" w:firstRowFirstColumn="0" w:firstRowLastColumn="0" w:lastRowFirstColumn="0" w:lastRowLastColumn="0"/>
          <w:cantSplit/>
          <w:trHeight w:val="507"/>
          <w:tblHeader/>
        </w:trPr>
        <w:tc>
          <w:tcPr>
            <w:tcW w:w="2122" w:type="dxa"/>
          </w:tcPr>
          <w:p w14:paraId="1ACD4A81" w14:textId="77777777" w:rsidR="005F39B6" w:rsidRPr="00765BFC" w:rsidRDefault="005F39B6" w:rsidP="009F65BB">
            <w:pPr>
              <w:pStyle w:val="TableHeading0"/>
              <w:keepNext/>
            </w:pPr>
          </w:p>
        </w:tc>
        <w:tc>
          <w:tcPr>
            <w:tcW w:w="1234" w:type="dxa"/>
          </w:tcPr>
          <w:p w14:paraId="50AFF281" w14:textId="77777777" w:rsidR="005F39B6" w:rsidRPr="00765BFC" w:rsidRDefault="005F39B6" w:rsidP="009F65BB">
            <w:pPr>
              <w:pStyle w:val="TableHeading0"/>
              <w:keepNext/>
              <w:jc w:val="center"/>
            </w:pPr>
            <w:r w:rsidRPr="00765BFC">
              <w:t>Cost</w:t>
            </w:r>
          </w:p>
        </w:tc>
        <w:tc>
          <w:tcPr>
            <w:tcW w:w="1675" w:type="dxa"/>
          </w:tcPr>
          <w:p w14:paraId="08F72F2F" w14:textId="77777777" w:rsidR="005F39B6" w:rsidRPr="00765BFC" w:rsidRDefault="005F39B6" w:rsidP="009F65BB">
            <w:pPr>
              <w:pStyle w:val="TableHeadingCA"/>
              <w:keepNext/>
            </w:pPr>
            <w:r w:rsidRPr="00765BFC">
              <w:t>Inc. Cost</w:t>
            </w:r>
          </w:p>
        </w:tc>
        <w:tc>
          <w:tcPr>
            <w:tcW w:w="1083" w:type="dxa"/>
          </w:tcPr>
          <w:p w14:paraId="0DD9DC45" w14:textId="77777777" w:rsidR="005F39B6" w:rsidRPr="00765BFC" w:rsidRDefault="005F39B6" w:rsidP="009F65BB">
            <w:pPr>
              <w:pStyle w:val="TableHeadingCA"/>
              <w:keepNext/>
            </w:pPr>
            <w:r w:rsidRPr="00765BFC">
              <w:t>T2DM Diagnoses</w:t>
            </w:r>
          </w:p>
        </w:tc>
        <w:tc>
          <w:tcPr>
            <w:tcW w:w="1083" w:type="dxa"/>
          </w:tcPr>
          <w:p w14:paraId="79E3ED66" w14:textId="77777777" w:rsidR="005F39B6" w:rsidRPr="00765BFC" w:rsidRDefault="005F39B6" w:rsidP="009F65BB">
            <w:pPr>
              <w:pStyle w:val="TableHeadingCA"/>
              <w:keepNext/>
            </w:pPr>
            <w:r w:rsidRPr="00765BFC">
              <w:t>Inc. T2DM Diagnoses</w:t>
            </w:r>
          </w:p>
        </w:tc>
        <w:tc>
          <w:tcPr>
            <w:tcW w:w="1819" w:type="dxa"/>
          </w:tcPr>
          <w:p w14:paraId="381753F2" w14:textId="77777777" w:rsidR="005F39B6" w:rsidRPr="00765BFC" w:rsidRDefault="005F39B6" w:rsidP="009F65BB">
            <w:pPr>
              <w:pStyle w:val="TableHeadingCA"/>
              <w:keepNext/>
            </w:pPr>
            <w:r w:rsidRPr="00765BFC">
              <w:t>ICER ($ per T2DM Diagnosis)</w:t>
            </w:r>
          </w:p>
        </w:tc>
      </w:tr>
      <w:tr w:rsidR="005F39B6" w:rsidRPr="00765BFC" w14:paraId="51DBE04F" w14:textId="77777777" w:rsidTr="00253DC8">
        <w:trPr>
          <w:cantSplit/>
        </w:trPr>
        <w:tc>
          <w:tcPr>
            <w:tcW w:w="9016" w:type="dxa"/>
            <w:gridSpan w:val="6"/>
          </w:tcPr>
          <w:p w14:paraId="76706B93" w14:textId="77777777" w:rsidR="005F39B6" w:rsidRPr="00765BFC" w:rsidRDefault="005F39B6" w:rsidP="009F65BB">
            <w:pPr>
              <w:pStyle w:val="TableTextCA"/>
              <w:keepNext/>
              <w:jc w:val="left"/>
              <w:rPr>
                <w:b/>
                <w:bCs/>
              </w:rPr>
            </w:pPr>
            <w:r w:rsidRPr="00765BFC">
              <w:rPr>
                <w:b/>
                <w:bCs/>
              </w:rPr>
              <w:t>ADAR</w:t>
            </w:r>
          </w:p>
        </w:tc>
      </w:tr>
      <w:tr w:rsidR="005F39B6" w:rsidRPr="00765BFC" w14:paraId="74D87E57" w14:textId="77777777" w:rsidTr="00BC63E8">
        <w:trPr>
          <w:cantSplit/>
        </w:trPr>
        <w:tc>
          <w:tcPr>
            <w:tcW w:w="2122" w:type="dxa"/>
          </w:tcPr>
          <w:p w14:paraId="7B3924EA" w14:textId="333EFFE4" w:rsidR="005F39B6" w:rsidRPr="00765BFC" w:rsidRDefault="005F39B6" w:rsidP="009F65BB">
            <w:pPr>
              <w:pStyle w:val="TableText0"/>
              <w:keepNext/>
            </w:pPr>
            <w:r w:rsidRPr="00765BFC">
              <w:t>Group A (AUSDRISK only)</w:t>
            </w:r>
          </w:p>
        </w:tc>
        <w:tc>
          <w:tcPr>
            <w:tcW w:w="1234" w:type="dxa"/>
          </w:tcPr>
          <w:p w14:paraId="5A4A2CA0" w14:textId="447B783D" w:rsidR="005F39B6" w:rsidRPr="00765BFC" w:rsidRDefault="00253DC8" w:rsidP="009F65BB">
            <w:pPr>
              <w:pStyle w:val="TableText0"/>
              <w:keepNext/>
              <w:ind w:left="720" w:hanging="720"/>
              <w:jc w:val="center"/>
              <w:rPr>
                <w:b/>
                <w:bCs/>
              </w:rPr>
            </w:pPr>
            <w:r w:rsidRPr="00765BFC">
              <w:rPr>
                <w:b/>
                <w:bCs/>
              </w:rPr>
              <w:t>$redacted</w:t>
            </w:r>
          </w:p>
        </w:tc>
        <w:tc>
          <w:tcPr>
            <w:tcW w:w="1675" w:type="dxa"/>
          </w:tcPr>
          <w:p w14:paraId="6A9EEDA2" w14:textId="77777777" w:rsidR="005F39B6" w:rsidRPr="00765BFC" w:rsidRDefault="005F39B6" w:rsidP="009F65BB">
            <w:pPr>
              <w:pStyle w:val="TableTextCA"/>
              <w:keepNext/>
              <w:rPr>
                <w:b/>
                <w:bCs/>
              </w:rPr>
            </w:pPr>
            <w:r w:rsidRPr="00765BFC">
              <w:rPr>
                <w:b/>
                <w:bCs/>
              </w:rPr>
              <w:t>-</w:t>
            </w:r>
          </w:p>
        </w:tc>
        <w:tc>
          <w:tcPr>
            <w:tcW w:w="1083" w:type="dxa"/>
          </w:tcPr>
          <w:p w14:paraId="6E0F5530" w14:textId="4FC083DE" w:rsidR="005F39B6" w:rsidRPr="00765BFC" w:rsidRDefault="00253DC8" w:rsidP="009F65BB">
            <w:pPr>
              <w:pStyle w:val="TableTextCA"/>
              <w:keepNext/>
              <w:rPr>
                <w:b/>
                <w:bCs/>
              </w:rPr>
            </w:pPr>
            <w:r w:rsidRPr="00765BFC">
              <w:rPr>
                <w:b/>
                <w:bCs/>
              </w:rPr>
              <w:t>redacted</w:t>
            </w:r>
          </w:p>
        </w:tc>
        <w:tc>
          <w:tcPr>
            <w:tcW w:w="1083" w:type="dxa"/>
          </w:tcPr>
          <w:p w14:paraId="5D43FD82" w14:textId="77777777" w:rsidR="005F39B6" w:rsidRPr="00765BFC" w:rsidRDefault="005F39B6" w:rsidP="009F65BB">
            <w:pPr>
              <w:pStyle w:val="TableTextCA"/>
              <w:keepNext/>
              <w:rPr>
                <w:b/>
                <w:bCs/>
              </w:rPr>
            </w:pPr>
            <w:r w:rsidRPr="00765BFC">
              <w:rPr>
                <w:b/>
                <w:bCs/>
              </w:rPr>
              <w:t>-</w:t>
            </w:r>
          </w:p>
        </w:tc>
        <w:tc>
          <w:tcPr>
            <w:tcW w:w="1819" w:type="dxa"/>
          </w:tcPr>
          <w:p w14:paraId="146153CC" w14:textId="77777777" w:rsidR="005F39B6" w:rsidRPr="00765BFC" w:rsidRDefault="005F39B6" w:rsidP="009F65BB">
            <w:pPr>
              <w:pStyle w:val="TableTextCA"/>
              <w:keepNext/>
              <w:rPr>
                <w:b/>
                <w:bCs/>
              </w:rPr>
            </w:pPr>
            <w:r w:rsidRPr="00765BFC">
              <w:rPr>
                <w:b/>
                <w:bCs/>
              </w:rPr>
              <w:t>-</w:t>
            </w:r>
          </w:p>
        </w:tc>
      </w:tr>
      <w:tr w:rsidR="00253DC8" w:rsidRPr="00765BFC" w14:paraId="501CB964" w14:textId="77777777" w:rsidTr="00BC63E8">
        <w:trPr>
          <w:cantSplit/>
        </w:trPr>
        <w:tc>
          <w:tcPr>
            <w:tcW w:w="2122" w:type="dxa"/>
          </w:tcPr>
          <w:p w14:paraId="3073C984" w14:textId="12EB94B7" w:rsidR="00253DC8" w:rsidRPr="00765BFC" w:rsidRDefault="00253DC8" w:rsidP="00253DC8">
            <w:pPr>
              <w:pStyle w:val="TableText0"/>
              <w:keepNext/>
            </w:pPr>
            <w:r w:rsidRPr="00765BFC">
              <w:t>Group B (AUSDRISK + PoC HbA1c)</w:t>
            </w:r>
          </w:p>
        </w:tc>
        <w:tc>
          <w:tcPr>
            <w:tcW w:w="1234" w:type="dxa"/>
          </w:tcPr>
          <w:p w14:paraId="650694CF" w14:textId="278FAEF8" w:rsidR="00253DC8" w:rsidRPr="00765BFC" w:rsidRDefault="00253DC8" w:rsidP="00253DC8">
            <w:pPr>
              <w:pStyle w:val="TableText0"/>
              <w:keepNext/>
              <w:jc w:val="center"/>
              <w:rPr>
                <w:b/>
                <w:bCs/>
              </w:rPr>
            </w:pPr>
            <w:r w:rsidRPr="00765BFC">
              <w:rPr>
                <w:b/>
                <w:bCs/>
              </w:rPr>
              <w:t>$redacted</w:t>
            </w:r>
          </w:p>
        </w:tc>
        <w:tc>
          <w:tcPr>
            <w:tcW w:w="1675" w:type="dxa"/>
          </w:tcPr>
          <w:p w14:paraId="4887AA75" w14:textId="4E383955" w:rsidR="00253DC8" w:rsidRPr="00765BFC" w:rsidRDefault="00253DC8" w:rsidP="00253DC8">
            <w:pPr>
              <w:pStyle w:val="TableTextCA"/>
              <w:keepNext/>
              <w:rPr>
                <w:b/>
                <w:bCs/>
              </w:rPr>
            </w:pPr>
            <w:r w:rsidRPr="00765BFC">
              <w:rPr>
                <w:b/>
                <w:bCs/>
              </w:rPr>
              <w:t>$redacted</w:t>
            </w:r>
          </w:p>
        </w:tc>
        <w:tc>
          <w:tcPr>
            <w:tcW w:w="1083" w:type="dxa"/>
          </w:tcPr>
          <w:p w14:paraId="17A31B81" w14:textId="5DFC5887" w:rsidR="00253DC8" w:rsidRPr="00765BFC" w:rsidRDefault="00253DC8" w:rsidP="00253DC8">
            <w:pPr>
              <w:pStyle w:val="TableTextCA"/>
              <w:keepNext/>
              <w:rPr>
                <w:b/>
                <w:bCs/>
              </w:rPr>
            </w:pPr>
            <w:r w:rsidRPr="00765BFC">
              <w:rPr>
                <w:b/>
                <w:bCs/>
              </w:rPr>
              <w:t>redacted</w:t>
            </w:r>
          </w:p>
        </w:tc>
        <w:tc>
          <w:tcPr>
            <w:tcW w:w="1083" w:type="dxa"/>
          </w:tcPr>
          <w:p w14:paraId="6762E4E6" w14:textId="34DD2D67" w:rsidR="00253DC8" w:rsidRPr="00765BFC" w:rsidRDefault="00253DC8" w:rsidP="00253DC8">
            <w:pPr>
              <w:pStyle w:val="TableTextCA"/>
              <w:keepNext/>
              <w:rPr>
                <w:b/>
                <w:bCs/>
              </w:rPr>
            </w:pPr>
            <w:r w:rsidRPr="00765BFC">
              <w:rPr>
                <w:b/>
                <w:bCs/>
              </w:rPr>
              <w:t>redacted</w:t>
            </w:r>
          </w:p>
        </w:tc>
        <w:tc>
          <w:tcPr>
            <w:tcW w:w="1819" w:type="dxa"/>
          </w:tcPr>
          <w:p w14:paraId="57F43EDE" w14:textId="242393A6" w:rsidR="00253DC8" w:rsidRPr="00765BFC" w:rsidRDefault="00253DC8" w:rsidP="00253DC8">
            <w:pPr>
              <w:pStyle w:val="TableTextCA"/>
              <w:keepNext/>
              <w:rPr>
                <w:b/>
                <w:bCs/>
              </w:rPr>
            </w:pPr>
            <w:r w:rsidRPr="00765BFC">
              <w:rPr>
                <w:b/>
                <w:bCs/>
              </w:rPr>
              <w:t>$redacted</w:t>
            </w:r>
          </w:p>
        </w:tc>
      </w:tr>
      <w:tr w:rsidR="00253DC8" w:rsidRPr="00765BFC" w14:paraId="54A1B435" w14:textId="77777777" w:rsidTr="00BC63E8">
        <w:trPr>
          <w:cantSplit/>
        </w:trPr>
        <w:tc>
          <w:tcPr>
            <w:tcW w:w="2122" w:type="dxa"/>
          </w:tcPr>
          <w:p w14:paraId="79011CFF" w14:textId="72B4DD82" w:rsidR="00253DC8" w:rsidRPr="00765BFC" w:rsidRDefault="00253DC8" w:rsidP="00253DC8">
            <w:pPr>
              <w:pStyle w:val="TableText0"/>
              <w:keepNext/>
            </w:pPr>
            <w:r w:rsidRPr="00765BFC">
              <w:t>Group C (AUSDRISK + PoC scBGT)</w:t>
            </w:r>
          </w:p>
        </w:tc>
        <w:tc>
          <w:tcPr>
            <w:tcW w:w="1234" w:type="dxa"/>
          </w:tcPr>
          <w:p w14:paraId="3AC26384" w14:textId="03E408DF" w:rsidR="00253DC8" w:rsidRPr="00765BFC" w:rsidRDefault="00253DC8" w:rsidP="00253DC8">
            <w:pPr>
              <w:pStyle w:val="TableText0"/>
              <w:keepNext/>
              <w:jc w:val="center"/>
              <w:rPr>
                <w:b/>
                <w:bCs/>
              </w:rPr>
            </w:pPr>
            <w:r w:rsidRPr="00765BFC">
              <w:rPr>
                <w:b/>
                <w:bCs/>
              </w:rPr>
              <w:t>$redacted</w:t>
            </w:r>
          </w:p>
        </w:tc>
        <w:tc>
          <w:tcPr>
            <w:tcW w:w="1675" w:type="dxa"/>
          </w:tcPr>
          <w:p w14:paraId="4E70829D" w14:textId="5E350403" w:rsidR="00253DC8" w:rsidRPr="00765BFC" w:rsidRDefault="00253DC8" w:rsidP="00253DC8">
            <w:pPr>
              <w:pStyle w:val="TableTextCA"/>
              <w:keepNext/>
              <w:rPr>
                <w:b/>
                <w:bCs/>
              </w:rPr>
            </w:pPr>
            <w:r w:rsidRPr="00765BFC">
              <w:rPr>
                <w:b/>
                <w:bCs/>
              </w:rPr>
              <w:t>$redacted</w:t>
            </w:r>
          </w:p>
        </w:tc>
        <w:tc>
          <w:tcPr>
            <w:tcW w:w="1083" w:type="dxa"/>
          </w:tcPr>
          <w:p w14:paraId="4D4F9BB3" w14:textId="32E7DF5A" w:rsidR="00253DC8" w:rsidRPr="00765BFC" w:rsidRDefault="00253DC8" w:rsidP="00253DC8">
            <w:pPr>
              <w:pStyle w:val="TableTextCA"/>
              <w:keepNext/>
              <w:rPr>
                <w:b/>
                <w:bCs/>
              </w:rPr>
            </w:pPr>
            <w:r w:rsidRPr="00765BFC">
              <w:rPr>
                <w:b/>
                <w:bCs/>
              </w:rPr>
              <w:t>redacted</w:t>
            </w:r>
          </w:p>
        </w:tc>
        <w:tc>
          <w:tcPr>
            <w:tcW w:w="1083" w:type="dxa"/>
          </w:tcPr>
          <w:p w14:paraId="0214F3A1" w14:textId="047047A1" w:rsidR="00253DC8" w:rsidRPr="00765BFC" w:rsidRDefault="00253DC8" w:rsidP="00253DC8">
            <w:pPr>
              <w:pStyle w:val="TableTextCA"/>
              <w:keepNext/>
              <w:rPr>
                <w:b/>
                <w:bCs/>
              </w:rPr>
            </w:pPr>
            <w:r w:rsidRPr="00765BFC">
              <w:rPr>
                <w:b/>
                <w:bCs/>
              </w:rPr>
              <w:t>redacted</w:t>
            </w:r>
          </w:p>
        </w:tc>
        <w:tc>
          <w:tcPr>
            <w:tcW w:w="1819" w:type="dxa"/>
          </w:tcPr>
          <w:p w14:paraId="78D3138B" w14:textId="6278AD59" w:rsidR="00253DC8" w:rsidRPr="00765BFC" w:rsidRDefault="00253DC8" w:rsidP="00253DC8">
            <w:pPr>
              <w:pStyle w:val="TableTextCA"/>
              <w:keepNext/>
              <w:rPr>
                <w:b/>
                <w:bCs/>
              </w:rPr>
            </w:pPr>
            <w:r w:rsidRPr="00765BFC">
              <w:rPr>
                <w:b/>
                <w:bCs/>
              </w:rPr>
              <w:t>redacted</w:t>
            </w:r>
          </w:p>
        </w:tc>
      </w:tr>
      <w:tr w:rsidR="005F39B6" w:rsidRPr="00765BFC" w14:paraId="29E22EA6" w14:textId="77777777" w:rsidTr="00253DC8">
        <w:trPr>
          <w:cantSplit/>
        </w:trPr>
        <w:tc>
          <w:tcPr>
            <w:tcW w:w="9016" w:type="dxa"/>
            <w:gridSpan w:val="6"/>
          </w:tcPr>
          <w:p w14:paraId="5A8B37A2" w14:textId="2D955E47" w:rsidR="005F39B6" w:rsidRPr="00765BFC" w:rsidRDefault="005F39B6" w:rsidP="009F65BB">
            <w:pPr>
              <w:pStyle w:val="TableTextCA"/>
              <w:keepNext/>
              <w:jc w:val="left"/>
              <w:rPr>
                <w:vertAlign w:val="superscript"/>
              </w:rPr>
            </w:pPr>
            <w:r w:rsidRPr="00765BFC">
              <w:rPr>
                <w:b/>
                <w:bCs/>
              </w:rPr>
              <w:t xml:space="preserve">Revised </w:t>
            </w:r>
            <w:r w:rsidR="00600B00" w:rsidRPr="00765BFC">
              <w:rPr>
                <w:b/>
                <w:bCs/>
              </w:rPr>
              <w:t>(commentary)</w:t>
            </w:r>
            <w:r w:rsidR="003B3C54" w:rsidRPr="00765BFC">
              <w:rPr>
                <w:b/>
                <w:bCs/>
              </w:rPr>
              <w:t xml:space="preserve"> </w:t>
            </w:r>
            <w:r w:rsidRPr="00765BFC">
              <w:rPr>
                <w:b/>
                <w:bCs/>
                <w:vertAlign w:val="superscript"/>
              </w:rPr>
              <w:t>a</w:t>
            </w:r>
          </w:p>
        </w:tc>
      </w:tr>
      <w:tr w:rsidR="00253DC8" w:rsidRPr="00765BFC" w14:paraId="7005F778" w14:textId="77777777" w:rsidTr="00BC63E8">
        <w:trPr>
          <w:cantSplit/>
        </w:trPr>
        <w:tc>
          <w:tcPr>
            <w:tcW w:w="2122" w:type="dxa"/>
          </w:tcPr>
          <w:p w14:paraId="65246640" w14:textId="1FA2CACD" w:rsidR="00253DC8" w:rsidRPr="00765BFC" w:rsidRDefault="00253DC8" w:rsidP="00253DC8">
            <w:pPr>
              <w:pStyle w:val="TableText0"/>
              <w:keepNext/>
            </w:pPr>
            <w:r w:rsidRPr="00765BFC">
              <w:t>Group A (AUSDRISK only)</w:t>
            </w:r>
          </w:p>
        </w:tc>
        <w:tc>
          <w:tcPr>
            <w:tcW w:w="1234" w:type="dxa"/>
          </w:tcPr>
          <w:p w14:paraId="40739E2F" w14:textId="4A9F2292" w:rsidR="00253DC8" w:rsidRPr="00765BFC" w:rsidRDefault="00BC63E8" w:rsidP="00253DC8">
            <w:pPr>
              <w:pStyle w:val="TableText0"/>
              <w:keepNext/>
              <w:jc w:val="center"/>
            </w:pPr>
            <w:r w:rsidRPr="00765BFC">
              <w:rPr>
                <w:b/>
              </w:rPr>
              <w:t>$redacted</w:t>
            </w:r>
          </w:p>
        </w:tc>
        <w:tc>
          <w:tcPr>
            <w:tcW w:w="1675" w:type="dxa"/>
          </w:tcPr>
          <w:p w14:paraId="2E88515C" w14:textId="77777777" w:rsidR="00253DC8" w:rsidRPr="00765BFC" w:rsidRDefault="00253DC8" w:rsidP="00253DC8">
            <w:pPr>
              <w:pStyle w:val="TableTextCA"/>
              <w:keepNext/>
            </w:pPr>
            <w:r w:rsidRPr="00765BFC">
              <w:t>-</w:t>
            </w:r>
          </w:p>
        </w:tc>
        <w:tc>
          <w:tcPr>
            <w:tcW w:w="1083" w:type="dxa"/>
          </w:tcPr>
          <w:p w14:paraId="3EA5F98F" w14:textId="55FE22D0" w:rsidR="00253DC8" w:rsidRPr="00765BFC" w:rsidRDefault="00BC63E8" w:rsidP="00253DC8">
            <w:pPr>
              <w:pStyle w:val="TableTextCA"/>
              <w:keepNext/>
            </w:pPr>
            <w:r w:rsidRPr="00765BFC">
              <w:rPr>
                <w:b/>
              </w:rPr>
              <w:t>redacted</w:t>
            </w:r>
          </w:p>
        </w:tc>
        <w:tc>
          <w:tcPr>
            <w:tcW w:w="1083" w:type="dxa"/>
          </w:tcPr>
          <w:p w14:paraId="0063B334" w14:textId="77777777" w:rsidR="00253DC8" w:rsidRPr="00765BFC" w:rsidRDefault="00253DC8" w:rsidP="00253DC8">
            <w:pPr>
              <w:pStyle w:val="TableTextCA"/>
              <w:keepNext/>
            </w:pPr>
            <w:r w:rsidRPr="00765BFC">
              <w:t>-</w:t>
            </w:r>
          </w:p>
        </w:tc>
        <w:tc>
          <w:tcPr>
            <w:tcW w:w="1819" w:type="dxa"/>
          </w:tcPr>
          <w:p w14:paraId="0BDE739D" w14:textId="77777777" w:rsidR="00253DC8" w:rsidRPr="00765BFC" w:rsidRDefault="00253DC8" w:rsidP="00253DC8">
            <w:pPr>
              <w:pStyle w:val="TableTextCA"/>
              <w:keepNext/>
            </w:pPr>
            <w:r w:rsidRPr="00765BFC">
              <w:t>-</w:t>
            </w:r>
          </w:p>
        </w:tc>
      </w:tr>
      <w:tr w:rsidR="00253DC8" w:rsidRPr="00765BFC" w14:paraId="6D04E8D0" w14:textId="77777777" w:rsidTr="00BC63E8">
        <w:trPr>
          <w:cantSplit/>
        </w:trPr>
        <w:tc>
          <w:tcPr>
            <w:tcW w:w="2122" w:type="dxa"/>
          </w:tcPr>
          <w:p w14:paraId="2FF3AFF8" w14:textId="434AD6A4" w:rsidR="00253DC8" w:rsidRPr="00765BFC" w:rsidRDefault="00253DC8" w:rsidP="00253DC8">
            <w:pPr>
              <w:pStyle w:val="TableText0"/>
              <w:keepNext/>
            </w:pPr>
            <w:r w:rsidRPr="00765BFC">
              <w:t>Group B (AUSDRISK + PoC HbA1c)</w:t>
            </w:r>
          </w:p>
        </w:tc>
        <w:tc>
          <w:tcPr>
            <w:tcW w:w="1234" w:type="dxa"/>
          </w:tcPr>
          <w:p w14:paraId="32B291B0" w14:textId="118A755C" w:rsidR="00253DC8" w:rsidRPr="00765BFC" w:rsidRDefault="00BC63E8" w:rsidP="00253DC8">
            <w:pPr>
              <w:pStyle w:val="TableText0"/>
              <w:keepNext/>
              <w:jc w:val="center"/>
            </w:pPr>
            <w:r w:rsidRPr="00765BFC">
              <w:rPr>
                <w:b/>
              </w:rPr>
              <w:t>$redacted</w:t>
            </w:r>
          </w:p>
        </w:tc>
        <w:tc>
          <w:tcPr>
            <w:tcW w:w="1675" w:type="dxa"/>
          </w:tcPr>
          <w:p w14:paraId="078BE98D" w14:textId="07C4FE33" w:rsidR="00253DC8" w:rsidRPr="00765BFC" w:rsidRDefault="00BC63E8" w:rsidP="00253DC8">
            <w:pPr>
              <w:pStyle w:val="TableTextCA"/>
              <w:keepNext/>
            </w:pPr>
            <w:r w:rsidRPr="00765BFC">
              <w:rPr>
                <w:b/>
              </w:rPr>
              <w:t>$redacted</w:t>
            </w:r>
          </w:p>
        </w:tc>
        <w:tc>
          <w:tcPr>
            <w:tcW w:w="1083" w:type="dxa"/>
          </w:tcPr>
          <w:p w14:paraId="1D8B8D2F" w14:textId="2B58B1B6" w:rsidR="00253DC8" w:rsidRPr="00765BFC" w:rsidRDefault="00BC63E8" w:rsidP="00253DC8">
            <w:pPr>
              <w:pStyle w:val="TableTextCA"/>
              <w:keepNext/>
            </w:pPr>
            <w:r w:rsidRPr="00765BFC">
              <w:rPr>
                <w:b/>
              </w:rPr>
              <w:t>redacted</w:t>
            </w:r>
          </w:p>
        </w:tc>
        <w:tc>
          <w:tcPr>
            <w:tcW w:w="1083" w:type="dxa"/>
          </w:tcPr>
          <w:p w14:paraId="0DB3F814" w14:textId="04A65C07" w:rsidR="00253DC8" w:rsidRPr="00765BFC" w:rsidRDefault="00BC63E8" w:rsidP="00253DC8">
            <w:pPr>
              <w:pStyle w:val="TableTextCA"/>
              <w:keepNext/>
            </w:pPr>
            <w:r w:rsidRPr="00765BFC">
              <w:rPr>
                <w:b/>
              </w:rPr>
              <w:t>redacted</w:t>
            </w:r>
          </w:p>
        </w:tc>
        <w:tc>
          <w:tcPr>
            <w:tcW w:w="1819" w:type="dxa"/>
          </w:tcPr>
          <w:p w14:paraId="4C40CCFD" w14:textId="7D2521E6" w:rsidR="00253DC8" w:rsidRPr="00765BFC" w:rsidRDefault="00BC63E8" w:rsidP="00253DC8">
            <w:pPr>
              <w:pStyle w:val="TableTextCA"/>
              <w:keepNext/>
            </w:pPr>
            <w:r w:rsidRPr="00765BFC">
              <w:rPr>
                <w:b/>
              </w:rPr>
              <w:t>$redacted</w:t>
            </w:r>
          </w:p>
        </w:tc>
      </w:tr>
      <w:tr w:rsidR="00253DC8" w:rsidRPr="00765BFC" w14:paraId="35D57E00" w14:textId="77777777" w:rsidTr="00BC63E8">
        <w:trPr>
          <w:cantSplit/>
        </w:trPr>
        <w:tc>
          <w:tcPr>
            <w:tcW w:w="2122" w:type="dxa"/>
          </w:tcPr>
          <w:p w14:paraId="70646AC5" w14:textId="291925F3" w:rsidR="00253DC8" w:rsidRPr="00765BFC" w:rsidRDefault="00253DC8" w:rsidP="00253DC8">
            <w:pPr>
              <w:pStyle w:val="TableText0"/>
              <w:keepNext/>
            </w:pPr>
            <w:r w:rsidRPr="00765BFC">
              <w:t>Group C (AUSDRISK + PoC scBGT)</w:t>
            </w:r>
          </w:p>
        </w:tc>
        <w:tc>
          <w:tcPr>
            <w:tcW w:w="1234" w:type="dxa"/>
          </w:tcPr>
          <w:p w14:paraId="57610778" w14:textId="14927EF3" w:rsidR="00253DC8" w:rsidRPr="00765BFC" w:rsidRDefault="00BC63E8" w:rsidP="00253DC8">
            <w:pPr>
              <w:pStyle w:val="TableText0"/>
              <w:keepNext/>
              <w:jc w:val="center"/>
            </w:pPr>
            <w:r w:rsidRPr="00765BFC">
              <w:rPr>
                <w:b/>
              </w:rPr>
              <w:t>$redacted</w:t>
            </w:r>
          </w:p>
        </w:tc>
        <w:tc>
          <w:tcPr>
            <w:tcW w:w="1675" w:type="dxa"/>
          </w:tcPr>
          <w:p w14:paraId="406862D5" w14:textId="531CF6A2" w:rsidR="00253DC8" w:rsidRPr="00765BFC" w:rsidRDefault="00BC63E8" w:rsidP="00253DC8">
            <w:pPr>
              <w:pStyle w:val="TableTextCA"/>
              <w:keepNext/>
            </w:pPr>
            <w:r w:rsidRPr="00765BFC">
              <w:rPr>
                <w:b/>
              </w:rPr>
              <w:t>$redacted</w:t>
            </w:r>
          </w:p>
        </w:tc>
        <w:tc>
          <w:tcPr>
            <w:tcW w:w="1083" w:type="dxa"/>
          </w:tcPr>
          <w:p w14:paraId="7FA44FDB" w14:textId="192E9433" w:rsidR="00253DC8" w:rsidRPr="00765BFC" w:rsidRDefault="00BC63E8" w:rsidP="00253DC8">
            <w:pPr>
              <w:pStyle w:val="TableTextCA"/>
              <w:keepNext/>
            </w:pPr>
            <w:r w:rsidRPr="00765BFC">
              <w:rPr>
                <w:b/>
              </w:rPr>
              <w:t>redacted</w:t>
            </w:r>
          </w:p>
        </w:tc>
        <w:tc>
          <w:tcPr>
            <w:tcW w:w="1083" w:type="dxa"/>
          </w:tcPr>
          <w:p w14:paraId="5D987387" w14:textId="2AF818DC" w:rsidR="00253DC8" w:rsidRPr="00765BFC" w:rsidRDefault="00BC63E8" w:rsidP="00253DC8">
            <w:pPr>
              <w:pStyle w:val="TableTextCA"/>
              <w:keepNext/>
            </w:pPr>
            <w:r w:rsidRPr="00765BFC">
              <w:rPr>
                <w:b/>
              </w:rPr>
              <w:t>redacted</w:t>
            </w:r>
          </w:p>
        </w:tc>
        <w:tc>
          <w:tcPr>
            <w:tcW w:w="1819" w:type="dxa"/>
          </w:tcPr>
          <w:p w14:paraId="3C94DC55" w14:textId="0ADE6978" w:rsidR="00253DC8" w:rsidRPr="00765BFC" w:rsidRDefault="00BC63E8" w:rsidP="00253DC8">
            <w:pPr>
              <w:pStyle w:val="TableTextCA"/>
              <w:keepNext/>
            </w:pPr>
            <w:r w:rsidRPr="00765BFC">
              <w:rPr>
                <w:b/>
              </w:rPr>
              <w:t>redacted</w:t>
            </w:r>
          </w:p>
        </w:tc>
      </w:tr>
    </w:tbl>
    <w:p w14:paraId="5A4F86A9" w14:textId="77777777" w:rsidR="005F39B6" w:rsidRPr="00765BFC" w:rsidRDefault="005F39B6" w:rsidP="005F39B6">
      <w:pPr>
        <w:pStyle w:val="FootnoteTop"/>
      </w:pPr>
      <w:r w:rsidRPr="00765BFC">
        <w:t>Source: ADAR – PDST Final Report, Table 42, p151; Revised – MSAC 1677 Revised Within-trial.xlsx</w:t>
      </w:r>
    </w:p>
    <w:p w14:paraId="37EDF83B" w14:textId="49DC69B8" w:rsidR="005F39B6" w:rsidRPr="00765BFC" w:rsidRDefault="005F39B6" w:rsidP="005F39B6">
      <w:pPr>
        <w:pStyle w:val="FootnoteBottom"/>
        <w:rPr>
          <w:i/>
          <w:iCs/>
        </w:rPr>
      </w:pPr>
      <w:r w:rsidRPr="00765BFC">
        <w:t>Abbreviations: AUSDRISK - Australian type 2 diabetes risk assessment tool; ICER – incremental cost-effectiveness ratio; Inc. – incremental; PoC – point of care; scBGT – small capillary blood glucose testing; T2DM – type 2 diabetes mellitus</w:t>
      </w:r>
      <w:r w:rsidRPr="00765BFC">
        <w:br/>
      </w:r>
      <w:r w:rsidRPr="00765BFC">
        <w:rPr>
          <w:i/>
          <w:iCs/>
          <w:vertAlign w:val="superscript"/>
        </w:rPr>
        <w:t>a</w:t>
      </w:r>
      <w:r w:rsidRPr="00765BFC">
        <w:rPr>
          <w:i/>
          <w:iCs/>
        </w:rPr>
        <w:t xml:space="preserve"> Revised screening cost per participant was </w:t>
      </w:r>
      <w:r w:rsidR="00253DC8" w:rsidRPr="00765BFC">
        <w:rPr>
          <w:i/>
        </w:rPr>
        <w:t>$redacted</w:t>
      </w:r>
      <w:r w:rsidR="00253DC8" w:rsidRPr="00765BFC" w:rsidDel="00253DC8">
        <w:rPr>
          <w:i/>
        </w:rPr>
        <w:t xml:space="preserve"> </w:t>
      </w:r>
      <w:r w:rsidRPr="00765BFC">
        <w:rPr>
          <w:i/>
          <w:iCs/>
        </w:rPr>
        <w:t xml:space="preserve">for Group A, </w:t>
      </w:r>
      <w:r w:rsidR="00253DC8" w:rsidRPr="00765BFC">
        <w:rPr>
          <w:i/>
        </w:rPr>
        <w:t>$redacted</w:t>
      </w:r>
      <w:r w:rsidR="00253DC8" w:rsidRPr="00765BFC" w:rsidDel="00253DC8">
        <w:rPr>
          <w:i/>
        </w:rPr>
        <w:t xml:space="preserve"> </w:t>
      </w:r>
      <w:r w:rsidRPr="00765BFC">
        <w:rPr>
          <w:i/>
          <w:iCs/>
        </w:rPr>
        <w:t xml:space="preserve">for Group B, and </w:t>
      </w:r>
      <w:r w:rsidR="00253DC8" w:rsidRPr="00765BFC">
        <w:rPr>
          <w:i/>
        </w:rPr>
        <w:t>$redacted</w:t>
      </w:r>
      <w:r w:rsidR="00253DC8" w:rsidRPr="00765BFC" w:rsidDel="00253DC8">
        <w:rPr>
          <w:i/>
        </w:rPr>
        <w:t xml:space="preserve"> </w:t>
      </w:r>
      <w:r w:rsidRPr="00765BFC">
        <w:rPr>
          <w:i/>
          <w:iCs/>
        </w:rPr>
        <w:t>for Group C.</w:t>
      </w:r>
    </w:p>
    <w:p w14:paraId="3F58CC6C" w14:textId="74E84292" w:rsidR="005F39B6" w:rsidRPr="00765BFC" w:rsidRDefault="005F39B6" w:rsidP="005F39B6">
      <w:r w:rsidRPr="00765BFC">
        <w:t xml:space="preserve">In the ADAR within-trial evaluation, Group C is dominated by Group A. Group B is associated with an ICER of </w:t>
      </w:r>
      <w:r w:rsidR="00BC63E8" w:rsidRPr="00765BFC">
        <w:rPr>
          <w:b/>
        </w:rPr>
        <w:t>$redacted</w:t>
      </w:r>
      <w:r w:rsidR="00253DC8" w:rsidRPr="00765BFC" w:rsidDel="00253DC8">
        <w:t xml:space="preserve"> </w:t>
      </w:r>
      <w:r w:rsidRPr="00765BFC">
        <w:t>per additional T2DM diagnosis compared to Group A.</w:t>
      </w:r>
    </w:p>
    <w:p w14:paraId="4CA70EAB" w14:textId="30F44404" w:rsidR="005F39B6" w:rsidRPr="00765BFC" w:rsidRDefault="005F39B6" w:rsidP="00307092">
      <w:pPr>
        <w:spacing w:before="240"/>
      </w:pPr>
      <w:r w:rsidRPr="00765BFC">
        <w:t>The removal of costs not normally considered in the revised within-trial evaluation d</w:t>
      </w:r>
      <w:r w:rsidR="00600B00" w:rsidRPr="00765BFC">
        <w:t>id</w:t>
      </w:r>
      <w:r w:rsidRPr="00765BFC">
        <w:t xml:space="preserve"> not significantly impact the within-trial cost per T2DM diagnosis. The revised cost of community pharmacy screening per participant screened is closer to that used in the ADAR’s financial impact analysis.</w:t>
      </w:r>
    </w:p>
    <w:p w14:paraId="3FEAA23E" w14:textId="635711AF" w:rsidR="005F39B6" w:rsidRPr="00765BFC" w:rsidRDefault="005F39B6" w:rsidP="001E4728">
      <w:pPr>
        <w:spacing w:before="240"/>
      </w:pPr>
      <w:r w:rsidRPr="00765BFC">
        <w:t xml:space="preserve">The ADAR includes a series of univariate sensitivity analysis revealing the key drivers of the results of the within-trial economic evaluation. The within-trial economic evaluation is most sensitive to the HbA1c cut-off for referral, HbA1c </w:t>
      </w:r>
      <w:r w:rsidR="00344F72" w:rsidRPr="00765BFC">
        <w:t>PoC</w:t>
      </w:r>
      <w:r w:rsidRPr="00765BFC">
        <w:t xml:space="preserve"> test strips unit price, HbA1c diagnostic threshold, AUSDRISK cut-off for referral and the definitions of DM and Pre-DM.</w:t>
      </w:r>
    </w:p>
    <w:p w14:paraId="275F027C" w14:textId="77777777" w:rsidR="005F39B6" w:rsidRPr="00765BFC" w:rsidRDefault="005F39B6" w:rsidP="001E4728">
      <w:pPr>
        <w:pStyle w:val="Heading3"/>
        <w:spacing w:before="240"/>
      </w:pPr>
      <w:bookmarkStart w:id="30" w:name="_Toc81994079"/>
      <w:r w:rsidRPr="00765BFC">
        <w:t>Modelled economic evaluation</w:t>
      </w:r>
      <w:bookmarkEnd w:id="30"/>
    </w:p>
    <w:p w14:paraId="02EF2059" w14:textId="5C3B6A6B" w:rsidR="005F39B6" w:rsidRPr="00765BFC" w:rsidRDefault="005F39B6" w:rsidP="005F39B6">
      <w:r w:rsidRPr="00765BFC">
        <w:t>The modelled evaluation included a short-term decision tree that mirrors the design of the PDST, with the eligible population screened at community pharmacy, referred to GP, diagnostic tested and then diagnosed. Long term outcomes were modelled using Markov cohort model has a similar structure to common reference models in T2DM, chiefly the United Kingdom Prospective Diabetes Study (UKPDS) model.</w:t>
      </w:r>
      <w:r w:rsidR="005570E4" w:rsidRPr="00765BFC">
        <w:rPr>
          <w:rStyle w:val="FootnoteReference"/>
        </w:rPr>
        <w:footnoteReference w:id="10"/>
      </w:r>
      <w:r w:rsidRPr="00765BFC">
        <w:t xml:space="preserve"> </w:t>
      </w:r>
    </w:p>
    <w:p w14:paraId="09CD1693" w14:textId="6E6E72CB" w:rsidR="005F39B6" w:rsidRPr="00765BFC" w:rsidRDefault="00600B00" w:rsidP="001E4728">
      <w:pPr>
        <w:spacing w:before="240"/>
      </w:pPr>
      <w:r w:rsidRPr="00765BFC">
        <w:t>The commentary noted that t</w:t>
      </w:r>
      <w:r w:rsidR="005F39B6" w:rsidRPr="00765BFC">
        <w:t>here is research suggesting the first UKPDS overestimates risk of T2DM-related health events in the Australian T2DM population.</w:t>
      </w:r>
      <w:r w:rsidR="005570E4" w:rsidRPr="00765BFC">
        <w:rPr>
          <w:rStyle w:val="FootnoteReference"/>
        </w:rPr>
        <w:footnoteReference w:id="11"/>
      </w:r>
      <w:r w:rsidRPr="00765BFC">
        <w:t xml:space="preserve"> </w:t>
      </w:r>
      <w:r w:rsidR="005F39B6" w:rsidRPr="00765BFC">
        <w:t xml:space="preserve">The short-term decision tree does not define a consistent underlying prevalence of undiagnosed T2DM and Pre-DM at </w:t>
      </w:r>
      <w:r w:rsidR="005F39B6" w:rsidRPr="00765BFC">
        <w:lastRenderedPageBreak/>
        <w:t>the start of the model for each group, the underlying prevalence is ‘revealed’ through the proportions that achieve a T2DM or Pre-DM diagnosis or remain undiagnosed at the end of the model. Undiagnosed Pre-DM is not considered and thus implicitly set to zero in the model.</w:t>
      </w:r>
    </w:p>
    <w:p w14:paraId="1BE7BFED" w14:textId="77777777" w:rsidR="005F39B6" w:rsidRPr="00765BFC" w:rsidRDefault="005F39B6" w:rsidP="001E4728">
      <w:pPr>
        <w:spacing w:before="240"/>
      </w:pPr>
      <w:r w:rsidRPr="00765BFC">
        <w:t>Given this decision tree structure, estimates for two parameters were not available from the PDST:</w:t>
      </w:r>
    </w:p>
    <w:p w14:paraId="24BA9541" w14:textId="77777777" w:rsidR="005F39B6" w:rsidRPr="00765BFC" w:rsidRDefault="005F39B6" w:rsidP="005F39B6">
      <w:pPr>
        <w:pStyle w:val="ListParagraph"/>
        <w:numPr>
          <w:ilvl w:val="0"/>
          <w:numId w:val="25"/>
        </w:numPr>
        <w:spacing w:before="120" w:after="160" w:line="259" w:lineRule="auto"/>
      </w:pPr>
      <w:r w:rsidRPr="00765BFC">
        <w:t>The proportion of those not referred with T2DM (false negatives among non-referred)</w:t>
      </w:r>
    </w:p>
    <w:p w14:paraId="24FCB442" w14:textId="77777777" w:rsidR="005F39B6" w:rsidRPr="00765BFC" w:rsidRDefault="005F39B6" w:rsidP="005F39B6">
      <w:pPr>
        <w:pStyle w:val="ListParagraph"/>
        <w:numPr>
          <w:ilvl w:val="0"/>
          <w:numId w:val="25"/>
        </w:numPr>
        <w:spacing w:before="120" w:after="160" w:line="259" w:lineRule="auto"/>
      </w:pPr>
      <w:r w:rsidRPr="00765BFC">
        <w:t>The undiagnosed prevalence among those referred.</w:t>
      </w:r>
    </w:p>
    <w:p w14:paraId="0D9C130F" w14:textId="1AA7CFB7" w:rsidR="005F39B6" w:rsidRPr="00765BFC" w:rsidRDefault="005F39B6" w:rsidP="005F39B6">
      <w:r w:rsidRPr="00765BFC">
        <w:t xml:space="preserve">In the ADAR’s modelled evaluation these are informed by AusDiab on recommendation from the PDST Expert Panel, presented in </w:t>
      </w:r>
      <w:r w:rsidRPr="00765BFC">
        <w:fldChar w:fldCharType="begin"/>
      </w:r>
      <w:r w:rsidRPr="00765BFC">
        <w:instrText xml:space="preserve"> REF _Ref80544838 \h </w:instrText>
      </w:r>
      <w:r w:rsidR="00765BFC">
        <w:instrText xml:space="preserve"> \* MERGEFORMAT </w:instrText>
      </w:r>
      <w:r w:rsidRPr="00765BFC">
        <w:fldChar w:fldCharType="separate"/>
      </w:r>
      <w:r w:rsidR="003F1F53" w:rsidRPr="00765BFC">
        <w:t xml:space="preserve">Table </w:t>
      </w:r>
      <w:r w:rsidR="003F1F53">
        <w:rPr>
          <w:noProof/>
        </w:rPr>
        <w:t>8</w:t>
      </w:r>
      <w:r w:rsidRPr="00765BFC">
        <w:fldChar w:fldCharType="end"/>
      </w:r>
      <w:r w:rsidRPr="00765BFC">
        <w:t>.</w:t>
      </w:r>
    </w:p>
    <w:p w14:paraId="3793DA13" w14:textId="068AB490" w:rsidR="005F39B6" w:rsidRPr="00765BFC" w:rsidRDefault="005F39B6" w:rsidP="001E4728">
      <w:pPr>
        <w:pStyle w:val="Caption"/>
        <w:spacing w:before="240"/>
      </w:pPr>
      <w:bookmarkStart w:id="31" w:name="_Ref80544838"/>
      <w:bookmarkStart w:id="32" w:name="_Ref80544834"/>
      <w:r w:rsidRPr="00765BFC">
        <w:t xml:space="preserve">Table </w:t>
      </w:r>
      <w:r w:rsidRPr="00765BFC">
        <w:fldChar w:fldCharType="begin"/>
      </w:r>
      <w:r w:rsidRPr="00765BFC">
        <w:instrText>SEQ Table \* ARABIC</w:instrText>
      </w:r>
      <w:r w:rsidRPr="00765BFC">
        <w:fldChar w:fldCharType="separate"/>
      </w:r>
      <w:r w:rsidR="003F1F53">
        <w:rPr>
          <w:noProof/>
        </w:rPr>
        <w:t>8</w:t>
      </w:r>
      <w:r w:rsidRPr="00765BFC">
        <w:fldChar w:fldCharType="end"/>
      </w:r>
      <w:bookmarkEnd w:id="31"/>
      <w:r w:rsidRPr="00765BFC">
        <w:t>: Short-term decision tree parameters informed by AusDiab data</w:t>
      </w:r>
      <w:bookmarkEnd w:id="32"/>
    </w:p>
    <w:tbl>
      <w:tblPr>
        <w:tblStyle w:val="TableGrid"/>
        <w:tblW w:w="0" w:type="auto"/>
        <w:tblLayout w:type="fixed"/>
        <w:tblLook w:val="06A0" w:firstRow="1" w:lastRow="0" w:firstColumn="1" w:lastColumn="0" w:noHBand="1" w:noVBand="1"/>
      </w:tblPr>
      <w:tblGrid>
        <w:gridCol w:w="3227"/>
        <w:gridCol w:w="1899"/>
        <w:gridCol w:w="1900"/>
        <w:gridCol w:w="1900"/>
      </w:tblGrid>
      <w:tr w:rsidR="005F39B6" w:rsidRPr="00765BFC" w14:paraId="49059612" w14:textId="77777777" w:rsidTr="009F65BB">
        <w:tc>
          <w:tcPr>
            <w:tcW w:w="3227" w:type="dxa"/>
            <w:vAlign w:val="center"/>
          </w:tcPr>
          <w:p w14:paraId="3E21EA83" w14:textId="77777777" w:rsidR="005F39B6" w:rsidRPr="00765BFC" w:rsidRDefault="005F39B6" w:rsidP="009F65BB">
            <w:pPr>
              <w:pStyle w:val="TableText0"/>
              <w:rPr>
                <w:rFonts w:eastAsia="Calibri" w:cs="Arial"/>
                <w:b/>
                <w:bCs/>
              </w:rPr>
            </w:pPr>
            <w:r w:rsidRPr="00765BFC">
              <w:rPr>
                <w:b/>
                <w:bCs/>
              </w:rPr>
              <w:t>Parameter</w:t>
            </w:r>
          </w:p>
        </w:tc>
        <w:tc>
          <w:tcPr>
            <w:tcW w:w="1899" w:type="dxa"/>
            <w:vAlign w:val="center"/>
          </w:tcPr>
          <w:p w14:paraId="362E74BD" w14:textId="77777777" w:rsidR="005F39B6" w:rsidRPr="00765BFC" w:rsidRDefault="005F39B6" w:rsidP="009F65BB">
            <w:pPr>
              <w:pStyle w:val="TableText0"/>
              <w:jc w:val="center"/>
              <w:rPr>
                <w:b/>
                <w:bCs/>
              </w:rPr>
            </w:pPr>
            <w:r w:rsidRPr="00765BFC">
              <w:rPr>
                <w:b/>
                <w:bCs/>
              </w:rPr>
              <w:t>Group A</w:t>
            </w:r>
          </w:p>
          <w:p w14:paraId="2F4145A3" w14:textId="1E36D37A" w:rsidR="005F39B6" w:rsidRPr="00765BFC" w:rsidRDefault="005F39B6" w:rsidP="009F65BB">
            <w:pPr>
              <w:pStyle w:val="TableText0"/>
              <w:jc w:val="center"/>
              <w:rPr>
                <w:rFonts w:eastAsia="Calibri" w:cs="Arial"/>
                <w:b/>
                <w:bCs/>
              </w:rPr>
            </w:pPr>
            <w:r w:rsidRPr="00765BFC">
              <w:rPr>
                <w:b/>
                <w:bCs/>
              </w:rPr>
              <w:t>(AUSDRISK only)</w:t>
            </w:r>
          </w:p>
        </w:tc>
        <w:tc>
          <w:tcPr>
            <w:tcW w:w="1900" w:type="dxa"/>
            <w:vAlign w:val="center"/>
          </w:tcPr>
          <w:p w14:paraId="761942EC" w14:textId="77777777" w:rsidR="005F39B6" w:rsidRPr="00765BFC" w:rsidRDefault="005F39B6" w:rsidP="009F65BB">
            <w:pPr>
              <w:pStyle w:val="TableText0"/>
              <w:jc w:val="center"/>
              <w:rPr>
                <w:b/>
                <w:bCs/>
              </w:rPr>
            </w:pPr>
            <w:r w:rsidRPr="00765BFC">
              <w:rPr>
                <w:b/>
                <w:bCs/>
              </w:rPr>
              <w:t>Group B</w:t>
            </w:r>
          </w:p>
          <w:p w14:paraId="4229473A" w14:textId="385BC15E" w:rsidR="005F39B6" w:rsidRPr="00765BFC" w:rsidRDefault="005F39B6" w:rsidP="009F65BB">
            <w:pPr>
              <w:pStyle w:val="TableText0"/>
              <w:jc w:val="center"/>
              <w:rPr>
                <w:rFonts w:eastAsia="Calibri" w:cs="Arial"/>
                <w:b/>
                <w:bCs/>
              </w:rPr>
            </w:pPr>
            <w:r w:rsidRPr="00765BFC">
              <w:rPr>
                <w:b/>
                <w:bCs/>
              </w:rPr>
              <w:t>(AUSDRISK + PoC HbA1c)</w:t>
            </w:r>
          </w:p>
        </w:tc>
        <w:tc>
          <w:tcPr>
            <w:tcW w:w="1900" w:type="dxa"/>
            <w:vAlign w:val="center"/>
          </w:tcPr>
          <w:p w14:paraId="449E60B3" w14:textId="77777777" w:rsidR="005F39B6" w:rsidRPr="00765BFC" w:rsidRDefault="005F39B6" w:rsidP="009F65BB">
            <w:pPr>
              <w:pStyle w:val="TableText0"/>
              <w:jc w:val="center"/>
              <w:rPr>
                <w:b/>
                <w:bCs/>
              </w:rPr>
            </w:pPr>
            <w:r w:rsidRPr="00765BFC">
              <w:rPr>
                <w:b/>
                <w:bCs/>
              </w:rPr>
              <w:t>Group C</w:t>
            </w:r>
          </w:p>
          <w:p w14:paraId="0AF08AB2" w14:textId="33160904" w:rsidR="005F39B6" w:rsidRPr="00765BFC" w:rsidRDefault="005F39B6" w:rsidP="009F65BB">
            <w:pPr>
              <w:pStyle w:val="TableText0"/>
              <w:jc w:val="center"/>
              <w:rPr>
                <w:rFonts w:eastAsia="Calibri" w:cs="Arial"/>
                <w:b/>
                <w:bCs/>
              </w:rPr>
            </w:pPr>
            <w:r w:rsidRPr="00765BFC">
              <w:rPr>
                <w:b/>
                <w:bCs/>
              </w:rPr>
              <w:t>(AUSDRISK + POC scBGT)</w:t>
            </w:r>
          </w:p>
        </w:tc>
      </w:tr>
      <w:tr w:rsidR="00253DC8" w:rsidRPr="00765BFC" w14:paraId="4407CF7D" w14:textId="77777777" w:rsidTr="009F65BB">
        <w:tc>
          <w:tcPr>
            <w:tcW w:w="3227" w:type="dxa"/>
          </w:tcPr>
          <w:p w14:paraId="765B0E59" w14:textId="77777777" w:rsidR="00253DC8" w:rsidRPr="00765BFC" w:rsidRDefault="00253DC8" w:rsidP="00253DC8">
            <w:pPr>
              <w:pStyle w:val="TableText0"/>
              <w:rPr>
                <w:rFonts w:eastAsia="Calibri" w:cs="Arial"/>
              </w:rPr>
            </w:pPr>
            <w:r w:rsidRPr="00765BFC">
              <w:rPr>
                <w:rFonts w:eastAsia="Calibri" w:cs="Arial"/>
              </w:rPr>
              <w:t>False negative among non-referred</w:t>
            </w:r>
          </w:p>
        </w:tc>
        <w:tc>
          <w:tcPr>
            <w:tcW w:w="1899" w:type="dxa"/>
          </w:tcPr>
          <w:p w14:paraId="1E42560F" w14:textId="40030B2C" w:rsidR="00253DC8" w:rsidRPr="00765BFC" w:rsidRDefault="00253DC8" w:rsidP="00253DC8">
            <w:pPr>
              <w:pStyle w:val="TableText0"/>
              <w:jc w:val="center"/>
              <w:rPr>
                <w:b/>
                <w:bCs/>
              </w:rPr>
            </w:pPr>
            <w:r w:rsidRPr="00765BFC">
              <w:rPr>
                <w:b/>
                <w:bCs/>
              </w:rPr>
              <w:t>redacted</w:t>
            </w:r>
          </w:p>
        </w:tc>
        <w:tc>
          <w:tcPr>
            <w:tcW w:w="1900" w:type="dxa"/>
          </w:tcPr>
          <w:p w14:paraId="71EC3C50" w14:textId="4FD05DCA" w:rsidR="00253DC8" w:rsidRPr="00765BFC" w:rsidRDefault="00253DC8" w:rsidP="00253DC8">
            <w:pPr>
              <w:pStyle w:val="TableText0"/>
              <w:jc w:val="center"/>
              <w:rPr>
                <w:b/>
                <w:bCs/>
              </w:rPr>
            </w:pPr>
            <w:r w:rsidRPr="00765BFC">
              <w:rPr>
                <w:b/>
                <w:bCs/>
              </w:rPr>
              <w:t>redacted</w:t>
            </w:r>
          </w:p>
        </w:tc>
        <w:tc>
          <w:tcPr>
            <w:tcW w:w="1900" w:type="dxa"/>
          </w:tcPr>
          <w:p w14:paraId="0ED2B21E" w14:textId="07AB012D" w:rsidR="00253DC8" w:rsidRPr="00765BFC" w:rsidRDefault="00253DC8" w:rsidP="00253DC8">
            <w:pPr>
              <w:pStyle w:val="TableText0"/>
              <w:jc w:val="center"/>
              <w:rPr>
                <w:b/>
                <w:bCs/>
              </w:rPr>
            </w:pPr>
            <w:r w:rsidRPr="00765BFC">
              <w:rPr>
                <w:b/>
                <w:bCs/>
              </w:rPr>
              <w:t>redacted</w:t>
            </w:r>
          </w:p>
        </w:tc>
      </w:tr>
      <w:tr w:rsidR="00253DC8" w:rsidRPr="00765BFC" w14:paraId="114AEFDE" w14:textId="77777777" w:rsidTr="00253DC8">
        <w:trPr>
          <w:trHeight w:val="121"/>
        </w:trPr>
        <w:tc>
          <w:tcPr>
            <w:tcW w:w="3227" w:type="dxa"/>
          </w:tcPr>
          <w:p w14:paraId="7AAFB6CA" w14:textId="77777777" w:rsidR="00253DC8" w:rsidRPr="00765BFC" w:rsidRDefault="00253DC8" w:rsidP="00253DC8">
            <w:pPr>
              <w:pStyle w:val="TableText0"/>
              <w:rPr>
                <w:rFonts w:eastAsia="Calibri" w:cs="Arial"/>
              </w:rPr>
            </w:pPr>
            <w:r w:rsidRPr="00765BFC">
              <w:rPr>
                <w:rFonts w:eastAsia="Calibri" w:cs="Arial"/>
              </w:rPr>
              <w:t>Undiagnosed prevalence among referred</w:t>
            </w:r>
          </w:p>
        </w:tc>
        <w:tc>
          <w:tcPr>
            <w:tcW w:w="1899" w:type="dxa"/>
          </w:tcPr>
          <w:p w14:paraId="42044F0E" w14:textId="4658D950" w:rsidR="00253DC8" w:rsidRPr="00765BFC" w:rsidRDefault="00253DC8" w:rsidP="00253DC8">
            <w:pPr>
              <w:pStyle w:val="TableText0"/>
              <w:jc w:val="center"/>
              <w:rPr>
                <w:b/>
                <w:bCs/>
              </w:rPr>
            </w:pPr>
            <w:r w:rsidRPr="00765BFC">
              <w:rPr>
                <w:b/>
                <w:bCs/>
              </w:rPr>
              <w:t>redacted</w:t>
            </w:r>
          </w:p>
        </w:tc>
        <w:tc>
          <w:tcPr>
            <w:tcW w:w="1900" w:type="dxa"/>
          </w:tcPr>
          <w:p w14:paraId="3A59A6AD" w14:textId="5995B438" w:rsidR="00253DC8" w:rsidRPr="00765BFC" w:rsidRDefault="00253DC8" w:rsidP="00253DC8">
            <w:pPr>
              <w:pStyle w:val="TableText0"/>
              <w:jc w:val="center"/>
              <w:rPr>
                <w:b/>
                <w:bCs/>
              </w:rPr>
            </w:pPr>
            <w:r w:rsidRPr="00765BFC">
              <w:rPr>
                <w:b/>
                <w:bCs/>
              </w:rPr>
              <w:t>redacted</w:t>
            </w:r>
          </w:p>
        </w:tc>
        <w:tc>
          <w:tcPr>
            <w:tcW w:w="1900" w:type="dxa"/>
          </w:tcPr>
          <w:p w14:paraId="1C5C057B" w14:textId="5F2FA03C" w:rsidR="00253DC8" w:rsidRPr="00765BFC" w:rsidRDefault="00253DC8" w:rsidP="00253DC8">
            <w:pPr>
              <w:pStyle w:val="TableText0"/>
              <w:jc w:val="center"/>
              <w:rPr>
                <w:b/>
                <w:bCs/>
              </w:rPr>
            </w:pPr>
            <w:r w:rsidRPr="00765BFC">
              <w:rPr>
                <w:b/>
                <w:bCs/>
              </w:rPr>
              <w:t>redacted</w:t>
            </w:r>
          </w:p>
        </w:tc>
      </w:tr>
    </w:tbl>
    <w:p w14:paraId="02E0C343" w14:textId="77777777" w:rsidR="005F39B6" w:rsidRPr="00765BFC" w:rsidRDefault="005F39B6" w:rsidP="005F39B6">
      <w:pPr>
        <w:pStyle w:val="TableFigureFooter"/>
        <w:spacing w:after="120"/>
      </w:pPr>
      <w:r w:rsidRPr="00765BFC">
        <w:t>Source: PDST Final Report, Appendix 12</w:t>
      </w:r>
    </w:p>
    <w:p w14:paraId="03AF89E1" w14:textId="6F64BE6F" w:rsidR="005F39B6" w:rsidRPr="00765BFC" w:rsidRDefault="005F39B6" w:rsidP="005F39B6">
      <w:pPr>
        <w:pStyle w:val="TableFigureFooter"/>
        <w:spacing w:after="240"/>
      </w:pPr>
      <w:r w:rsidRPr="00765BFC">
        <w:t>Abbreviations: AUSDRISK - Australian type 2 diabetes risk assessment tool; PoC – point of care; scBGT - small capillary blood glucose testing</w:t>
      </w:r>
    </w:p>
    <w:p w14:paraId="00493A7C" w14:textId="7C775986" w:rsidR="005F39B6" w:rsidRPr="00765BFC" w:rsidRDefault="00600B00" w:rsidP="005F39B6">
      <w:pPr>
        <w:rPr>
          <w:rFonts w:eastAsia="Calibri" w:cs="Arial"/>
        </w:rPr>
      </w:pPr>
      <w:r w:rsidRPr="00765BFC">
        <w:rPr>
          <w:rFonts w:eastAsia="Calibri" w:cs="Arial"/>
        </w:rPr>
        <w:t>The commentary considered that it was</w:t>
      </w:r>
      <w:r w:rsidR="005F39B6" w:rsidRPr="00765BFC">
        <w:rPr>
          <w:rFonts w:eastAsia="Calibri" w:cs="Arial"/>
        </w:rPr>
        <w:t xml:space="preserve"> inconsistent for each screening option to be associated with the same undiagnosed prevalence among referred participants (who then did not attend their GP). Given the screening options are not expected to have the same sensitivity, the </w:t>
      </w:r>
      <w:r w:rsidRPr="00765BFC">
        <w:rPr>
          <w:rFonts w:eastAsia="Calibri" w:cs="Arial"/>
        </w:rPr>
        <w:t xml:space="preserve">commentary considered the </w:t>
      </w:r>
      <w:r w:rsidR="005F39B6" w:rsidRPr="00765BFC">
        <w:rPr>
          <w:rFonts w:eastAsia="Calibri" w:cs="Arial"/>
        </w:rPr>
        <w:t>prevalence of T2DM among those referred would not be the same.</w:t>
      </w:r>
    </w:p>
    <w:p w14:paraId="145564EE" w14:textId="47D26FFF" w:rsidR="005F39B6" w:rsidRPr="00765BFC" w:rsidRDefault="005F39B6" w:rsidP="001E4728">
      <w:pPr>
        <w:spacing w:before="240"/>
      </w:pPr>
      <w:r w:rsidRPr="00765BFC">
        <w:t xml:space="preserve">Given these parameters, the assumed underlying prevalence of T2DM and Pre-DM is presented in </w:t>
      </w:r>
      <w:r w:rsidRPr="00765BFC">
        <w:fldChar w:fldCharType="begin"/>
      </w:r>
      <w:r w:rsidRPr="00765BFC">
        <w:instrText xml:space="preserve"> REF _Ref78904474 \h </w:instrText>
      </w:r>
      <w:r w:rsidR="00765BFC">
        <w:instrText xml:space="preserve"> \* MERGEFORMAT </w:instrText>
      </w:r>
      <w:r w:rsidRPr="00765BFC">
        <w:fldChar w:fldCharType="separate"/>
      </w:r>
      <w:r w:rsidR="003F1F53" w:rsidRPr="00765BFC">
        <w:t xml:space="preserve">Table </w:t>
      </w:r>
      <w:r w:rsidR="003F1F53">
        <w:rPr>
          <w:noProof/>
        </w:rPr>
        <w:t>9</w:t>
      </w:r>
      <w:r w:rsidRPr="00765BFC">
        <w:fldChar w:fldCharType="end"/>
      </w:r>
      <w:r w:rsidRPr="00765BFC">
        <w:t xml:space="preserve"> for the ADAR base case.</w:t>
      </w:r>
    </w:p>
    <w:p w14:paraId="2B0DCA65" w14:textId="7510F794" w:rsidR="005F39B6" w:rsidRPr="00765BFC" w:rsidRDefault="005F39B6" w:rsidP="00E75C1C">
      <w:pPr>
        <w:pStyle w:val="Caption"/>
        <w:keepLines/>
        <w:spacing w:before="240"/>
        <w:rPr>
          <w:rFonts w:ascii="Franklin Gothic Book" w:eastAsiaTheme="minorHAnsi" w:hAnsi="Franklin Gothic Book" w:cstheme="minorBidi"/>
          <w:sz w:val="22"/>
        </w:rPr>
      </w:pPr>
      <w:bookmarkStart w:id="33" w:name="_Ref78904474"/>
      <w:r w:rsidRPr="00765BFC">
        <w:lastRenderedPageBreak/>
        <w:t xml:space="preserve">Table </w:t>
      </w:r>
      <w:r w:rsidRPr="00765BFC">
        <w:fldChar w:fldCharType="begin"/>
      </w:r>
      <w:r w:rsidRPr="00765BFC">
        <w:instrText>SEQ Table \* ARABIC</w:instrText>
      </w:r>
      <w:r w:rsidRPr="00765BFC">
        <w:fldChar w:fldCharType="separate"/>
      </w:r>
      <w:r w:rsidR="003F1F53">
        <w:rPr>
          <w:noProof/>
        </w:rPr>
        <w:t>9</w:t>
      </w:r>
      <w:r w:rsidRPr="00765BFC">
        <w:fldChar w:fldCharType="end"/>
      </w:r>
      <w:bookmarkEnd w:id="33"/>
      <w:r w:rsidRPr="00765BFC">
        <w:rPr>
          <w:noProof/>
        </w:rPr>
        <w:t>:</w:t>
      </w:r>
      <w:r w:rsidRPr="00765BFC">
        <w:t xml:space="preserve"> Short-term decision tree outcomes</w:t>
      </w:r>
    </w:p>
    <w:tbl>
      <w:tblPr>
        <w:tblStyle w:val="TableGrid2"/>
        <w:tblW w:w="0" w:type="auto"/>
        <w:tblLook w:val="04A0" w:firstRow="1" w:lastRow="0" w:firstColumn="1" w:lastColumn="0" w:noHBand="0" w:noVBand="1"/>
        <w:tblDescription w:val="Short-term decision tree outcomes"/>
      </w:tblPr>
      <w:tblGrid>
        <w:gridCol w:w="2231"/>
        <w:gridCol w:w="2017"/>
        <w:gridCol w:w="2268"/>
        <w:gridCol w:w="2410"/>
      </w:tblGrid>
      <w:tr w:rsidR="005F39B6" w:rsidRPr="00765BFC" w14:paraId="5CCE9049" w14:textId="77777777" w:rsidTr="00354750">
        <w:trPr>
          <w:cnfStyle w:val="100000000000" w:firstRow="1" w:lastRow="0" w:firstColumn="0" w:lastColumn="0" w:oddVBand="0" w:evenVBand="0" w:oddHBand="0" w:evenHBand="0" w:firstRowFirstColumn="0" w:firstRowLastColumn="0" w:lastRowFirstColumn="0" w:lastRowLastColumn="0"/>
          <w:cantSplit/>
          <w:trHeight w:val="932"/>
          <w:tblHeader/>
        </w:trPr>
        <w:tc>
          <w:tcPr>
            <w:tcW w:w="2231" w:type="dxa"/>
          </w:tcPr>
          <w:p w14:paraId="4B1A4E07" w14:textId="77777777" w:rsidR="005F39B6" w:rsidRPr="00765BFC" w:rsidRDefault="005F39B6" w:rsidP="00E75C1C">
            <w:pPr>
              <w:pStyle w:val="TableHeading"/>
              <w:keepLines/>
            </w:pPr>
            <w:r w:rsidRPr="00765BFC">
              <w:t xml:space="preserve">Outcome </w:t>
            </w:r>
          </w:p>
        </w:tc>
        <w:tc>
          <w:tcPr>
            <w:tcW w:w="2017" w:type="dxa"/>
          </w:tcPr>
          <w:p w14:paraId="4B303D95" w14:textId="77777777" w:rsidR="005F39B6" w:rsidRPr="00765BFC" w:rsidRDefault="005F39B6" w:rsidP="00E75C1C">
            <w:pPr>
              <w:pStyle w:val="TableHeading"/>
              <w:keepLines/>
              <w:jc w:val="center"/>
            </w:pPr>
            <w:r w:rsidRPr="00765BFC">
              <w:t xml:space="preserve">Group A </w:t>
            </w:r>
          </w:p>
          <w:p w14:paraId="14B74B35" w14:textId="06EA9C51" w:rsidR="005F39B6" w:rsidRPr="00765BFC" w:rsidRDefault="005F39B6" w:rsidP="00E75C1C">
            <w:pPr>
              <w:pStyle w:val="TableHeading"/>
              <w:keepLines/>
              <w:jc w:val="center"/>
            </w:pPr>
            <w:r w:rsidRPr="00765BFC">
              <w:t>(AUSDRISK only)</w:t>
            </w:r>
          </w:p>
        </w:tc>
        <w:tc>
          <w:tcPr>
            <w:tcW w:w="2268" w:type="dxa"/>
          </w:tcPr>
          <w:p w14:paraId="56CCEE12" w14:textId="77777777" w:rsidR="005F39B6" w:rsidRPr="00765BFC" w:rsidRDefault="005F39B6" w:rsidP="00E75C1C">
            <w:pPr>
              <w:pStyle w:val="TableHeading"/>
              <w:keepLines/>
              <w:jc w:val="center"/>
            </w:pPr>
            <w:r w:rsidRPr="00765BFC">
              <w:t>Group B</w:t>
            </w:r>
          </w:p>
          <w:p w14:paraId="0ED5FCC3" w14:textId="717B89CB" w:rsidR="005F39B6" w:rsidRPr="00765BFC" w:rsidRDefault="005F39B6" w:rsidP="00E75C1C">
            <w:pPr>
              <w:pStyle w:val="TableHeading"/>
              <w:keepLines/>
            </w:pPr>
            <w:r w:rsidRPr="00765BFC">
              <w:t>(AUSDRISK + PoC HbA1c)</w:t>
            </w:r>
          </w:p>
        </w:tc>
        <w:tc>
          <w:tcPr>
            <w:tcW w:w="2410" w:type="dxa"/>
          </w:tcPr>
          <w:p w14:paraId="424E7E9C" w14:textId="77777777" w:rsidR="005F39B6" w:rsidRPr="00765BFC" w:rsidRDefault="005F39B6" w:rsidP="00E75C1C">
            <w:pPr>
              <w:pStyle w:val="TableHeading"/>
              <w:keepLines/>
              <w:jc w:val="center"/>
            </w:pPr>
            <w:r w:rsidRPr="00765BFC">
              <w:t xml:space="preserve">Group C </w:t>
            </w:r>
          </w:p>
          <w:p w14:paraId="585C023C" w14:textId="6E19ED55" w:rsidR="005F39B6" w:rsidRPr="00765BFC" w:rsidRDefault="005F39B6" w:rsidP="00E75C1C">
            <w:pPr>
              <w:pStyle w:val="TableHeading"/>
              <w:keepLines/>
            </w:pPr>
            <w:r w:rsidRPr="00765BFC">
              <w:t>(AUSDRISK+ PoC scBGT)</w:t>
            </w:r>
          </w:p>
        </w:tc>
      </w:tr>
      <w:tr w:rsidR="004D5CE7" w:rsidRPr="00765BFC" w14:paraId="326C32A2" w14:textId="77777777" w:rsidTr="00765BFC">
        <w:trPr>
          <w:cantSplit/>
          <w:trHeight w:val="341"/>
        </w:trPr>
        <w:tc>
          <w:tcPr>
            <w:tcW w:w="2231" w:type="dxa"/>
            <w:vAlign w:val="center"/>
          </w:tcPr>
          <w:p w14:paraId="7B822E36" w14:textId="77777777" w:rsidR="004D5CE7" w:rsidRPr="00765BFC" w:rsidRDefault="004D5CE7" w:rsidP="00E75C1C">
            <w:pPr>
              <w:pStyle w:val="TableTextCA"/>
              <w:keepNext/>
              <w:keepLines/>
              <w:jc w:val="left"/>
            </w:pPr>
            <w:r w:rsidRPr="00765BFC">
              <w:t>T2DM</w:t>
            </w:r>
          </w:p>
        </w:tc>
        <w:tc>
          <w:tcPr>
            <w:tcW w:w="2017" w:type="dxa"/>
            <w:vAlign w:val="center"/>
          </w:tcPr>
          <w:p w14:paraId="4C33CAD2" w14:textId="4122FA1C" w:rsidR="004D5CE7" w:rsidRPr="00765BFC" w:rsidRDefault="004D5CE7" w:rsidP="00E75C1C">
            <w:pPr>
              <w:pStyle w:val="TableTextCA"/>
              <w:keepNext/>
              <w:keepLines/>
              <w:rPr>
                <w:b/>
                <w:bCs/>
              </w:rPr>
            </w:pPr>
            <w:r w:rsidRPr="00765BFC">
              <w:rPr>
                <w:b/>
                <w:bCs/>
              </w:rPr>
              <w:t>redacted</w:t>
            </w:r>
          </w:p>
        </w:tc>
        <w:tc>
          <w:tcPr>
            <w:tcW w:w="2268" w:type="dxa"/>
          </w:tcPr>
          <w:p w14:paraId="79F8C835" w14:textId="75E1D59E" w:rsidR="004D5CE7" w:rsidRPr="00765BFC" w:rsidRDefault="004D5CE7" w:rsidP="00E75C1C">
            <w:pPr>
              <w:pStyle w:val="TableTextCA"/>
              <w:keepNext/>
              <w:keepLines/>
              <w:rPr>
                <w:b/>
                <w:bCs/>
              </w:rPr>
            </w:pPr>
            <w:r w:rsidRPr="00765BFC">
              <w:rPr>
                <w:b/>
                <w:bCs/>
              </w:rPr>
              <w:t>redacted</w:t>
            </w:r>
          </w:p>
        </w:tc>
        <w:tc>
          <w:tcPr>
            <w:tcW w:w="2410" w:type="dxa"/>
          </w:tcPr>
          <w:p w14:paraId="58258500" w14:textId="73CCF93E" w:rsidR="004D5CE7" w:rsidRPr="00765BFC" w:rsidRDefault="004D5CE7" w:rsidP="00E75C1C">
            <w:pPr>
              <w:pStyle w:val="TableTextCA"/>
              <w:keepNext/>
              <w:keepLines/>
              <w:rPr>
                <w:b/>
                <w:bCs/>
              </w:rPr>
            </w:pPr>
            <w:r w:rsidRPr="00765BFC">
              <w:rPr>
                <w:b/>
                <w:bCs/>
              </w:rPr>
              <w:t>redacted</w:t>
            </w:r>
          </w:p>
        </w:tc>
      </w:tr>
      <w:tr w:rsidR="004D5CE7" w:rsidRPr="00765BFC" w14:paraId="07E91A36" w14:textId="77777777" w:rsidTr="00765BFC">
        <w:trPr>
          <w:cantSplit/>
          <w:trHeight w:val="341"/>
        </w:trPr>
        <w:tc>
          <w:tcPr>
            <w:tcW w:w="2231" w:type="dxa"/>
            <w:vAlign w:val="center"/>
          </w:tcPr>
          <w:p w14:paraId="7BDF3E53" w14:textId="77777777" w:rsidR="004D5CE7" w:rsidRPr="00765BFC" w:rsidRDefault="004D5CE7" w:rsidP="00E75C1C">
            <w:pPr>
              <w:pStyle w:val="TableTextCA"/>
              <w:keepNext/>
              <w:keepLines/>
              <w:ind w:firstLine="167"/>
              <w:jc w:val="left"/>
            </w:pPr>
            <w:r w:rsidRPr="00765BFC">
              <w:t xml:space="preserve">Undiagnosed </w:t>
            </w:r>
          </w:p>
        </w:tc>
        <w:tc>
          <w:tcPr>
            <w:tcW w:w="2017" w:type="dxa"/>
          </w:tcPr>
          <w:p w14:paraId="3E66EF50" w14:textId="5CC77139" w:rsidR="004D5CE7" w:rsidRPr="00765BFC" w:rsidRDefault="004D5CE7" w:rsidP="00E75C1C">
            <w:pPr>
              <w:pStyle w:val="TableTextCA"/>
              <w:keepNext/>
              <w:keepLines/>
              <w:ind w:left="176"/>
              <w:rPr>
                <w:b/>
                <w:bCs/>
              </w:rPr>
            </w:pPr>
            <w:r w:rsidRPr="00765BFC">
              <w:rPr>
                <w:b/>
                <w:bCs/>
              </w:rPr>
              <w:t>redacted</w:t>
            </w:r>
          </w:p>
        </w:tc>
        <w:tc>
          <w:tcPr>
            <w:tcW w:w="2268" w:type="dxa"/>
          </w:tcPr>
          <w:p w14:paraId="0DF79EF7" w14:textId="6A4F7C7C" w:rsidR="004D5CE7" w:rsidRPr="00765BFC" w:rsidRDefault="004D5CE7" w:rsidP="00E75C1C">
            <w:pPr>
              <w:pStyle w:val="TableTextCA"/>
              <w:keepNext/>
              <w:keepLines/>
              <w:ind w:left="176"/>
              <w:rPr>
                <w:b/>
                <w:bCs/>
              </w:rPr>
            </w:pPr>
            <w:r w:rsidRPr="00765BFC">
              <w:rPr>
                <w:b/>
                <w:bCs/>
              </w:rPr>
              <w:t>redacted</w:t>
            </w:r>
          </w:p>
        </w:tc>
        <w:tc>
          <w:tcPr>
            <w:tcW w:w="2410" w:type="dxa"/>
          </w:tcPr>
          <w:p w14:paraId="6F9A2778" w14:textId="066786A7" w:rsidR="004D5CE7" w:rsidRPr="00765BFC" w:rsidRDefault="004D5CE7" w:rsidP="00E75C1C">
            <w:pPr>
              <w:pStyle w:val="TableTextCA"/>
              <w:keepNext/>
              <w:keepLines/>
              <w:ind w:left="176"/>
              <w:rPr>
                <w:b/>
                <w:bCs/>
              </w:rPr>
            </w:pPr>
            <w:r w:rsidRPr="00765BFC">
              <w:rPr>
                <w:b/>
                <w:bCs/>
              </w:rPr>
              <w:t>redacted</w:t>
            </w:r>
          </w:p>
        </w:tc>
      </w:tr>
      <w:tr w:rsidR="004D5CE7" w:rsidRPr="00765BFC" w14:paraId="16DF9EF4" w14:textId="77777777" w:rsidTr="00765BFC">
        <w:trPr>
          <w:cantSplit/>
          <w:trHeight w:val="341"/>
        </w:trPr>
        <w:tc>
          <w:tcPr>
            <w:tcW w:w="2231" w:type="dxa"/>
            <w:vAlign w:val="center"/>
          </w:tcPr>
          <w:p w14:paraId="149F4796" w14:textId="77777777" w:rsidR="004D5CE7" w:rsidRPr="00765BFC" w:rsidRDefault="004D5CE7" w:rsidP="00E75C1C">
            <w:pPr>
              <w:pStyle w:val="TableTextCA"/>
              <w:keepNext/>
              <w:keepLines/>
              <w:ind w:firstLine="167"/>
              <w:jc w:val="left"/>
            </w:pPr>
            <w:r w:rsidRPr="00765BFC">
              <w:t xml:space="preserve">Diagnosed </w:t>
            </w:r>
          </w:p>
        </w:tc>
        <w:tc>
          <w:tcPr>
            <w:tcW w:w="2017" w:type="dxa"/>
          </w:tcPr>
          <w:p w14:paraId="3D8A0149" w14:textId="14F5D339" w:rsidR="004D5CE7" w:rsidRPr="00765BFC" w:rsidRDefault="004D5CE7" w:rsidP="00E75C1C">
            <w:pPr>
              <w:pStyle w:val="TableTextCA"/>
              <w:keepNext/>
              <w:keepLines/>
              <w:ind w:left="176"/>
              <w:rPr>
                <w:b/>
                <w:bCs/>
              </w:rPr>
            </w:pPr>
            <w:r w:rsidRPr="00765BFC">
              <w:rPr>
                <w:b/>
                <w:bCs/>
              </w:rPr>
              <w:t>redacted</w:t>
            </w:r>
          </w:p>
        </w:tc>
        <w:tc>
          <w:tcPr>
            <w:tcW w:w="2268" w:type="dxa"/>
          </w:tcPr>
          <w:p w14:paraId="72602568" w14:textId="35B4F60B" w:rsidR="004D5CE7" w:rsidRPr="00765BFC" w:rsidRDefault="004D5CE7" w:rsidP="00E75C1C">
            <w:pPr>
              <w:pStyle w:val="TableTextCA"/>
              <w:keepNext/>
              <w:keepLines/>
              <w:ind w:left="176"/>
              <w:rPr>
                <w:b/>
                <w:bCs/>
              </w:rPr>
            </w:pPr>
            <w:r w:rsidRPr="00765BFC">
              <w:rPr>
                <w:b/>
                <w:bCs/>
              </w:rPr>
              <w:t>redacted</w:t>
            </w:r>
          </w:p>
        </w:tc>
        <w:tc>
          <w:tcPr>
            <w:tcW w:w="2410" w:type="dxa"/>
          </w:tcPr>
          <w:p w14:paraId="6D880974" w14:textId="7A4FD0A5" w:rsidR="004D5CE7" w:rsidRPr="00765BFC" w:rsidRDefault="004D5CE7" w:rsidP="00E75C1C">
            <w:pPr>
              <w:pStyle w:val="TableTextCA"/>
              <w:keepNext/>
              <w:keepLines/>
              <w:ind w:left="176"/>
              <w:rPr>
                <w:b/>
                <w:bCs/>
              </w:rPr>
            </w:pPr>
            <w:r w:rsidRPr="00765BFC">
              <w:rPr>
                <w:b/>
                <w:bCs/>
              </w:rPr>
              <w:t>redacted</w:t>
            </w:r>
          </w:p>
        </w:tc>
      </w:tr>
      <w:tr w:rsidR="004D5CE7" w:rsidRPr="00765BFC" w14:paraId="39021352" w14:textId="77777777" w:rsidTr="00765BFC">
        <w:trPr>
          <w:cantSplit/>
          <w:trHeight w:val="341"/>
        </w:trPr>
        <w:tc>
          <w:tcPr>
            <w:tcW w:w="2231" w:type="dxa"/>
            <w:vAlign w:val="center"/>
          </w:tcPr>
          <w:p w14:paraId="1BE1BB34" w14:textId="77777777" w:rsidR="004D5CE7" w:rsidRPr="00765BFC" w:rsidRDefault="004D5CE7" w:rsidP="00E75C1C">
            <w:pPr>
              <w:pStyle w:val="TableTextCA"/>
              <w:keepNext/>
              <w:keepLines/>
              <w:ind w:firstLine="309"/>
              <w:jc w:val="left"/>
              <w:rPr>
                <w:vertAlign w:val="superscript"/>
              </w:rPr>
            </w:pPr>
            <w:r w:rsidRPr="00765BFC">
              <w:t xml:space="preserve">Intensive Tx </w:t>
            </w:r>
            <w:r w:rsidRPr="00765BFC">
              <w:rPr>
                <w:vertAlign w:val="superscript"/>
              </w:rPr>
              <w:t>a</w:t>
            </w:r>
          </w:p>
        </w:tc>
        <w:tc>
          <w:tcPr>
            <w:tcW w:w="2017" w:type="dxa"/>
          </w:tcPr>
          <w:p w14:paraId="3DD77516" w14:textId="1F31BCA8" w:rsidR="004D5CE7" w:rsidRPr="00765BFC" w:rsidRDefault="004D5CE7" w:rsidP="00E75C1C">
            <w:pPr>
              <w:pStyle w:val="TableTextCA"/>
              <w:keepNext/>
              <w:keepLines/>
              <w:ind w:left="318"/>
              <w:rPr>
                <w:b/>
                <w:bCs/>
              </w:rPr>
            </w:pPr>
            <w:r w:rsidRPr="00765BFC">
              <w:rPr>
                <w:b/>
                <w:bCs/>
              </w:rPr>
              <w:t>redacted</w:t>
            </w:r>
          </w:p>
        </w:tc>
        <w:tc>
          <w:tcPr>
            <w:tcW w:w="2268" w:type="dxa"/>
          </w:tcPr>
          <w:p w14:paraId="0DB39381" w14:textId="521F48E7" w:rsidR="004D5CE7" w:rsidRPr="00765BFC" w:rsidRDefault="004D5CE7" w:rsidP="00E75C1C">
            <w:pPr>
              <w:pStyle w:val="TableTextCA"/>
              <w:keepNext/>
              <w:keepLines/>
              <w:ind w:left="318"/>
              <w:rPr>
                <w:b/>
                <w:bCs/>
              </w:rPr>
            </w:pPr>
            <w:r w:rsidRPr="00765BFC">
              <w:rPr>
                <w:b/>
                <w:bCs/>
              </w:rPr>
              <w:t>redacted</w:t>
            </w:r>
          </w:p>
        </w:tc>
        <w:tc>
          <w:tcPr>
            <w:tcW w:w="2410" w:type="dxa"/>
          </w:tcPr>
          <w:p w14:paraId="3D2E6C6B" w14:textId="153CB7E3" w:rsidR="004D5CE7" w:rsidRPr="00765BFC" w:rsidRDefault="004D5CE7" w:rsidP="00E75C1C">
            <w:pPr>
              <w:pStyle w:val="TableTextCA"/>
              <w:keepNext/>
              <w:keepLines/>
              <w:ind w:left="318"/>
              <w:rPr>
                <w:b/>
                <w:bCs/>
              </w:rPr>
            </w:pPr>
            <w:r w:rsidRPr="00765BFC">
              <w:rPr>
                <w:b/>
                <w:bCs/>
              </w:rPr>
              <w:t>redacted</w:t>
            </w:r>
          </w:p>
        </w:tc>
      </w:tr>
      <w:tr w:rsidR="004D5CE7" w:rsidRPr="00765BFC" w14:paraId="4BDC51CB" w14:textId="77777777" w:rsidTr="00765BFC">
        <w:trPr>
          <w:cantSplit/>
          <w:trHeight w:val="341"/>
        </w:trPr>
        <w:tc>
          <w:tcPr>
            <w:tcW w:w="2231" w:type="dxa"/>
            <w:vAlign w:val="center"/>
          </w:tcPr>
          <w:p w14:paraId="1FAC1173" w14:textId="77777777" w:rsidR="004D5CE7" w:rsidRPr="00765BFC" w:rsidRDefault="004D5CE7" w:rsidP="00E75C1C">
            <w:pPr>
              <w:pStyle w:val="TableTextCA"/>
              <w:keepNext/>
              <w:keepLines/>
              <w:ind w:firstLine="309"/>
              <w:jc w:val="left"/>
              <w:rPr>
                <w:vertAlign w:val="superscript"/>
              </w:rPr>
            </w:pPr>
            <w:r w:rsidRPr="00765BFC">
              <w:t xml:space="preserve">No Intensive Tx </w:t>
            </w:r>
            <w:r w:rsidRPr="00765BFC">
              <w:rPr>
                <w:vertAlign w:val="superscript"/>
              </w:rPr>
              <w:t>a</w:t>
            </w:r>
          </w:p>
        </w:tc>
        <w:tc>
          <w:tcPr>
            <w:tcW w:w="2017" w:type="dxa"/>
          </w:tcPr>
          <w:p w14:paraId="27262865" w14:textId="6B09D080" w:rsidR="004D5CE7" w:rsidRPr="00765BFC" w:rsidRDefault="004D5CE7" w:rsidP="00E75C1C">
            <w:pPr>
              <w:pStyle w:val="TableTextCA"/>
              <w:keepNext/>
              <w:keepLines/>
              <w:ind w:left="318"/>
              <w:rPr>
                <w:b/>
                <w:bCs/>
              </w:rPr>
            </w:pPr>
            <w:r w:rsidRPr="00765BFC">
              <w:rPr>
                <w:b/>
                <w:bCs/>
              </w:rPr>
              <w:t>redacted</w:t>
            </w:r>
          </w:p>
        </w:tc>
        <w:tc>
          <w:tcPr>
            <w:tcW w:w="2268" w:type="dxa"/>
          </w:tcPr>
          <w:p w14:paraId="7DE86655" w14:textId="7290B3FC" w:rsidR="004D5CE7" w:rsidRPr="00765BFC" w:rsidRDefault="004D5CE7" w:rsidP="00E75C1C">
            <w:pPr>
              <w:pStyle w:val="TableTextCA"/>
              <w:keepNext/>
              <w:keepLines/>
              <w:ind w:left="318"/>
              <w:rPr>
                <w:b/>
                <w:bCs/>
              </w:rPr>
            </w:pPr>
            <w:r w:rsidRPr="00765BFC">
              <w:rPr>
                <w:b/>
                <w:bCs/>
              </w:rPr>
              <w:t>redacted</w:t>
            </w:r>
          </w:p>
        </w:tc>
        <w:tc>
          <w:tcPr>
            <w:tcW w:w="2410" w:type="dxa"/>
          </w:tcPr>
          <w:p w14:paraId="57AABB32" w14:textId="3455C38F" w:rsidR="004D5CE7" w:rsidRPr="00765BFC" w:rsidRDefault="004D5CE7" w:rsidP="00E75C1C">
            <w:pPr>
              <w:pStyle w:val="TableTextCA"/>
              <w:keepNext/>
              <w:keepLines/>
              <w:ind w:left="318"/>
              <w:rPr>
                <w:b/>
                <w:bCs/>
              </w:rPr>
            </w:pPr>
            <w:r w:rsidRPr="00765BFC">
              <w:rPr>
                <w:b/>
                <w:bCs/>
              </w:rPr>
              <w:t>redacted</w:t>
            </w:r>
          </w:p>
        </w:tc>
      </w:tr>
      <w:tr w:rsidR="004D5CE7" w:rsidRPr="00765BFC" w14:paraId="19A20F76" w14:textId="77777777" w:rsidTr="00765BFC">
        <w:trPr>
          <w:cantSplit/>
          <w:trHeight w:val="341"/>
        </w:trPr>
        <w:tc>
          <w:tcPr>
            <w:tcW w:w="2231" w:type="dxa"/>
            <w:vAlign w:val="center"/>
          </w:tcPr>
          <w:p w14:paraId="5E3AB069" w14:textId="77777777" w:rsidR="004D5CE7" w:rsidRPr="00765BFC" w:rsidRDefault="004D5CE7" w:rsidP="00E75C1C">
            <w:pPr>
              <w:pStyle w:val="TableTextCA"/>
              <w:keepNext/>
              <w:keepLines/>
              <w:jc w:val="left"/>
            </w:pPr>
            <w:r w:rsidRPr="00765BFC">
              <w:t>Pre-DM</w:t>
            </w:r>
          </w:p>
        </w:tc>
        <w:tc>
          <w:tcPr>
            <w:tcW w:w="2017" w:type="dxa"/>
          </w:tcPr>
          <w:p w14:paraId="0C8E99EB" w14:textId="291F3FA2" w:rsidR="004D5CE7" w:rsidRPr="00765BFC" w:rsidRDefault="004D5CE7" w:rsidP="00E75C1C">
            <w:pPr>
              <w:pStyle w:val="TableTextCA"/>
              <w:keepNext/>
              <w:keepLines/>
              <w:rPr>
                <w:b/>
                <w:bCs/>
              </w:rPr>
            </w:pPr>
            <w:r w:rsidRPr="00765BFC">
              <w:rPr>
                <w:b/>
                <w:bCs/>
              </w:rPr>
              <w:t>redacted</w:t>
            </w:r>
          </w:p>
        </w:tc>
        <w:tc>
          <w:tcPr>
            <w:tcW w:w="2268" w:type="dxa"/>
          </w:tcPr>
          <w:p w14:paraId="55B383D1" w14:textId="2ED8FB4D" w:rsidR="004D5CE7" w:rsidRPr="00765BFC" w:rsidRDefault="004D5CE7" w:rsidP="00E75C1C">
            <w:pPr>
              <w:pStyle w:val="TableTextCA"/>
              <w:keepNext/>
              <w:keepLines/>
              <w:rPr>
                <w:b/>
                <w:bCs/>
              </w:rPr>
            </w:pPr>
            <w:r w:rsidRPr="00765BFC">
              <w:rPr>
                <w:b/>
                <w:bCs/>
              </w:rPr>
              <w:t>redacted</w:t>
            </w:r>
          </w:p>
        </w:tc>
        <w:tc>
          <w:tcPr>
            <w:tcW w:w="2410" w:type="dxa"/>
          </w:tcPr>
          <w:p w14:paraId="62D4D2A6" w14:textId="552D7D75" w:rsidR="004D5CE7" w:rsidRPr="00765BFC" w:rsidRDefault="004D5CE7" w:rsidP="00E75C1C">
            <w:pPr>
              <w:pStyle w:val="TableTextCA"/>
              <w:keepNext/>
              <w:keepLines/>
              <w:rPr>
                <w:b/>
                <w:bCs/>
              </w:rPr>
            </w:pPr>
            <w:r w:rsidRPr="00765BFC">
              <w:rPr>
                <w:b/>
                <w:bCs/>
              </w:rPr>
              <w:t>redacted</w:t>
            </w:r>
          </w:p>
        </w:tc>
      </w:tr>
      <w:tr w:rsidR="004D5CE7" w:rsidRPr="00765BFC" w14:paraId="7DDF4E00" w14:textId="77777777" w:rsidTr="00765BFC">
        <w:trPr>
          <w:cantSplit/>
          <w:trHeight w:val="341"/>
        </w:trPr>
        <w:tc>
          <w:tcPr>
            <w:tcW w:w="2231" w:type="dxa"/>
            <w:vAlign w:val="center"/>
          </w:tcPr>
          <w:p w14:paraId="7937DD95" w14:textId="77777777" w:rsidR="004D5CE7" w:rsidRPr="00765BFC" w:rsidRDefault="004D5CE7" w:rsidP="00E75C1C">
            <w:pPr>
              <w:pStyle w:val="TableTextCA"/>
              <w:keepNext/>
              <w:keepLines/>
              <w:ind w:firstLine="167"/>
              <w:jc w:val="left"/>
              <w:rPr>
                <w:i/>
                <w:iCs/>
              </w:rPr>
            </w:pPr>
            <w:r w:rsidRPr="00765BFC">
              <w:rPr>
                <w:i/>
                <w:iCs/>
              </w:rPr>
              <w:t>Undiagnosed</w:t>
            </w:r>
          </w:p>
        </w:tc>
        <w:tc>
          <w:tcPr>
            <w:tcW w:w="2017" w:type="dxa"/>
          </w:tcPr>
          <w:p w14:paraId="6F3C946A" w14:textId="5EB8AA9E" w:rsidR="004D5CE7" w:rsidRPr="00765BFC" w:rsidRDefault="004D5CE7" w:rsidP="00E75C1C">
            <w:pPr>
              <w:pStyle w:val="TableTextCA"/>
              <w:keepNext/>
              <w:keepLines/>
              <w:ind w:left="178"/>
              <w:rPr>
                <w:b/>
                <w:bCs/>
                <w:i/>
              </w:rPr>
            </w:pPr>
            <w:r w:rsidRPr="00765BFC">
              <w:rPr>
                <w:b/>
                <w:bCs/>
              </w:rPr>
              <w:t>redacted</w:t>
            </w:r>
          </w:p>
        </w:tc>
        <w:tc>
          <w:tcPr>
            <w:tcW w:w="2268" w:type="dxa"/>
          </w:tcPr>
          <w:p w14:paraId="021686F2" w14:textId="6D765EF7" w:rsidR="004D5CE7" w:rsidRPr="00765BFC" w:rsidRDefault="004D5CE7" w:rsidP="00E75C1C">
            <w:pPr>
              <w:pStyle w:val="TableTextCA"/>
              <w:keepNext/>
              <w:keepLines/>
              <w:ind w:left="178"/>
              <w:rPr>
                <w:b/>
                <w:bCs/>
                <w:i/>
              </w:rPr>
            </w:pPr>
            <w:r w:rsidRPr="00765BFC">
              <w:rPr>
                <w:b/>
                <w:bCs/>
              </w:rPr>
              <w:t>redacted</w:t>
            </w:r>
          </w:p>
        </w:tc>
        <w:tc>
          <w:tcPr>
            <w:tcW w:w="2410" w:type="dxa"/>
          </w:tcPr>
          <w:p w14:paraId="35439CB3" w14:textId="71261553" w:rsidR="004D5CE7" w:rsidRPr="00765BFC" w:rsidRDefault="004D5CE7" w:rsidP="00E75C1C">
            <w:pPr>
              <w:pStyle w:val="TableTextCA"/>
              <w:keepNext/>
              <w:keepLines/>
              <w:ind w:left="178"/>
              <w:rPr>
                <w:b/>
                <w:bCs/>
                <w:i/>
              </w:rPr>
            </w:pPr>
            <w:r w:rsidRPr="00765BFC">
              <w:rPr>
                <w:b/>
                <w:bCs/>
              </w:rPr>
              <w:t>redacted</w:t>
            </w:r>
          </w:p>
        </w:tc>
      </w:tr>
      <w:tr w:rsidR="004D5CE7" w:rsidRPr="00765BFC" w14:paraId="0E850D45" w14:textId="77777777" w:rsidTr="00765BFC">
        <w:trPr>
          <w:cantSplit/>
          <w:trHeight w:val="289"/>
        </w:trPr>
        <w:tc>
          <w:tcPr>
            <w:tcW w:w="2231" w:type="dxa"/>
            <w:vAlign w:val="center"/>
          </w:tcPr>
          <w:p w14:paraId="7AC05812" w14:textId="77777777" w:rsidR="004D5CE7" w:rsidRPr="00765BFC" w:rsidRDefault="004D5CE7" w:rsidP="00E75C1C">
            <w:pPr>
              <w:pStyle w:val="TableTextCA"/>
              <w:keepNext/>
              <w:keepLines/>
              <w:ind w:left="167"/>
              <w:jc w:val="left"/>
            </w:pPr>
            <w:r w:rsidRPr="00765BFC">
              <w:t xml:space="preserve">Diagnosed </w:t>
            </w:r>
          </w:p>
        </w:tc>
        <w:tc>
          <w:tcPr>
            <w:tcW w:w="2017" w:type="dxa"/>
          </w:tcPr>
          <w:p w14:paraId="3FFFB754" w14:textId="4CDB8E08" w:rsidR="004D5CE7" w:rsidRPr="00765BFC" w:rsidRDefault="004D5CE7" w:rsidP="00E75C1C">
            <w:pPr>
              <w:pStyle w:val="TableTextCA"/>
              <w:keepNext/>
              <w:keepLines/>
              <w:ind w:left="176"/>
              <w:rPr>
                <w:b/>
                <w:bCs/>
              </w:rPr>
            </w:pPr>
            <w:r w:rsidRPr="00765BFC">
              <w:rPr>
                <w:b/>
                <w:bCs/>
              </w:rPr>
              <w:t>redacted</w:t>
            </w:r>
          </w:p>
        </w:tc>
        <w:tc>
          <w:tcPr>
            <w:tcW w:w="2268" w:type="dxa"/>
          </w:tcPr>
          <w:p w14:paraId="5028F70B" w14:textId="1DE4A1D9" w:rsidR="004D5CE7" w:rsidRPr="00765BFC" w:rsidRDefault="004D5CE7" w:rsidP="00E75C1C">
            <w:pPr>
              <w:pStyle w:val="TableTextCA"/>
              <w:keepNext/>
              <w:keepLines/>
              <w:ind w:left="176"/>
              <w:rPr>
                <w:b/>
                <w:bCs/>
              </w:rPr>
            </w:pPr>
            <w:r w:rsidRPr="00765BFC">
              <w:rPr>
                <w:b/>
                <w:bCs/>
              </w:rPr>
              <w:t>redacted</w:t>
            </w:r>
          </w:p>
        </w:tc>
        <w:tc>
          <w:tcPr>
            <w:tcW w:w="2410" w:type="dxa"/>
          </w:tcPr>
          <w:p w14:paraId="4E9A3F8E" w14:textId="6721CC9C" w:rsidR="004D5CE7" w:rsidRPr="00765BFC" w:rsidRDefault="004D5CE7" w:rsidP="00E75C1C">
            <w:pPr>
              <w:pStyle w:val="TableTextCA"/>
              <w:keepNext/>
              <w:keepLines/>
              <w:ind w:left="176"/>
              <w:rPr>
                <w:b/>
                <w:bCs/>
              </w:rPr>
            </w:pPr>
            <w:r w:rsidRPr="00765BFC">
              <w:rPr>
                <w:b/>
                <w:bCs/>
              </w:rPr>
              <w:t>redacted</w:t>
            </w:r>
          </w:p>
        </w:tc>
      </w:tr>
      <w:tr w:rsidR="004D5CE7" w:rsidRPr="00765BFC" w14:paraId="0BF9F0E1" w14:textId="77777777" w:rsidTr="00765BFC">
        <w:trPr>
          <w:cantSplit/>
          <w:trHeight w:val="289"/>
        </w:trPr>
        <w:tc>
          <w:tcPr>
            <w:tcW w:w="2231" w:type="dxa"/>
            <w:vAlign w:val="center"/>
          </w:tcPr>
          <w:p w14:paraId="215ACC03" w14:textId="77777777" w:rsidR="004D5CE7" w:rsidRPr="00765BFC" w:rsidRDefault="004D5CE7" w:rsidP="00E75C1C">
            <w:pPr>
              <w:pStyle w:val="TableTextCA"/>
              <w:keepNext/>
              <w:keepLines/>
              <w:ind w:left="309"/>
              <w:jc w:val="left"/>
            </w:pPr>
            <w:r w:rsidRPr="00765BFC">
              <w:t>Lifestyle Tx</w:t>
            </w:r>
          </w:p>
        </w:tc>
        <w:tc>
          <w:tcPr>
            <w:tcW w:w="2017" w:type="dxa"/>
          </w:tcPr>
          <w:p w14:paraId="33514E8E" w14:textId="1B3CCD58" w:rsidR="004D5CE7" w:rsidRPr="00765BFC" w:rsidRDefault="004D5CE7" w:rsidP="00E75C1C">
            <w:pPr>
              <w:pStyle w:val="TableTextCA"/>
              <w:keepNext/>
              <w:keepLines/>
              <w:ind w:left="318"/>
              <w:rPr>
                <w:b/>
                <w:bCs/>
              </w:rPr>
            </w:pPr>
            <w:r w:rsidRPr="00765BFC">
              <w:rPr>
                <w:b/>
                <w:bCs/>
              </w:rPr>
              <w:t>redacted</w:t>
            </w:r>
          </w:p>
        </w:tc>
        <w:tc>
          <w:tcPr>
            <w:tcW w:w="2268" w:type="dxa"/>
          </w:tcPr>
          <w:p w14:paraId="513F71A8" w14:textId="069E5F12" w:rsidR="004D5CE7" w:rsidRPr="00765BFC" w:rsidRDefault="004D5CE7" w:rsidP="00E75C1C">
            <w:pPr>
              <w:pStyle w:val="TableTextCA"/>
              <w:keepNext/>
              <w:keepLines/>
              <w:ind w:left="318"/>
              <w:rPr>
                <w:b/>
                <w:bCs/>
              </w:rPr>
            </w:pPr>
            <w:r w:rsidRPr="00765BFC">
              <w:rPr>
                <w:b/>
                <w:bCs/>
              </w:rPr>
              <w:t>redacted</w:t>
            </w:r>
          </w:p>
        </w:tc>
        <w:tc>
          <w:tcPr>
            <w:tcW w:w="2410" w:type="dxa"/>
          </w:tcPr>
          <w:p w14:paraId="09F80C3B" w14:textId="04B1EE90" w:rsidR="004D5CE7" w:rsidRPr="00765BFC" w:rsidRDefault="004D5CE7" w:rsidP="00E75C1C">
            <w:pPr>
              <w:pStyle w:val="TableTextCA"/>
              <w:keepNext/>
              <w:keepLines/>
              <w:ind w:left="318"/>
              <w:rPr>
                <w:b/>
                <w:bCs/>
              </w:rPr>
            </w:pPr>
            <w:r w:rsidRPr="00765BFC">
              <w:rPr>
                <w:b/>
                <w:bCs/>
              </w:rPr>
              <w:t>redacted</w:t>
            </w:r>
          </w:p>
        </w:tc>
      </w:tr>
      <w:tr w:rsidR="004D5CE7" w:rsidRPr="00765BFC" w14:paraId="31C89945" w14:textId="77777777" w:rsidTr="00765BFC">
        <w:trPr>
          <w:cantSplit/>
          <w:trHeight w:val="289"/>
        </w:trPr>
        <w:tc>
          <w:tcPr>
            <w:tcW w:w="2231" w:type="dxa"/>
            <w:vAlign w:val="center"/>
          </w:tcPr>
          <w:p w14:paraId="0E9A991F" w14:textId="77777777" w:rsidR="004D5CE7" w:rsidRPr="00765BFC" w:rsidRDefault="004D5CE7" w:rsidP="00E75C1C">
            <w:pPr>
              <w:pStyle w:val="TableTextCA"/>
              <w:keepNext/>
              <w:keepLines/>
              <w:ind w:left="309"/>
              <w:jc w:val="left"/>
            </w:pPr>
            <w:r w:rsidRPr="00765BFC">
              <w:t>No Lifestyle Tx</w:t>
            </w:r>
          </w:p>
        </w:tc>
        <w:tc>
          <w:tcPr>
            <w:tcW w:w="2017" w:type="dxa"/>
          </w:tcPr>
          <w:p w14:paraId="5BF0E246" w14:textId="5A885598" w:rsidR="004D5CE7" w:rsidRPr="00765BFC" w:rsidRDefault="004D5CE7" w:rsidP="00E75C1C">
            <w:pPr>
              <w:pStyle w:val="TableTextCA"/>
              <w:keepNext/>
              <w:keepLines/>
              <w:ind w:left="318"/>
              <w:rPr>
                <w:b/>
                <w:bCs/>
              </w:rPr>
            </w:pPr>
            <w:r w:rsidRPr="00765BFC">
              <w:rPr>
                <w:b/>
                <w:bCs/>
              </w:rPr>
              <w:t>redacted</w:t>
            </w:r>
          </w:p>
        </w:tc>
        <w:tc>
          <w:tcPr>
            <w:tcW w:w="2268" w:type="dxa"/>
          </w:tcPr>
          <w:p w14:paraId="4325711E" w14:textId="3B4887E7" w:rsidR="004D5CE7" w:rsidRPr="00765BFC" w:rsidRDefault="004D5CE7" w:rsidP="00E75C1C">
            <w:pPr>
              <w:pStyle w:val="TableTextCA"/>
              <w:keepNext/>
              <w:keepLines/>
              <w:ind w:left="318"/>
              <w:rPr>
                <w:b/>
                <w:bCs/>
              </w:rPr>
            </w:pPr>
            <w:r w:rsidRPr="00765BFC">
              <w:rPr>
                <w:b/>
                <w:bCs/>
              </w:rPr>
              <w:t>redacted</w:t>
            </w:r>
          </w:p>
        </w:tc>
        <w:tc>
          <w:tcPr>
            <w:tcW w:w="2410" w:type="dxa"/>
          </w:tcPr>
          <w:p w14:paraId="0E717600" w14:textId="68928108" w:rsidR="004D5CE7" w:rsidRPr="00765BFC" w:rsidRDefault="004D5CE7" w:rsidP="00E75C1C">
            <w:pPr>
              <w:pStyle w:val="TableTextCA"/>
              <w:keepNext/>
              <w:keepLines/>
              <w:ind w:left="318"/>
              <w:rPr>
                <w:b/>
                <w:bCs/>
              </w:rPr>
            </w:pPr>
            <w:r w:rsidRPr="00765BFC">
              <w:rPr>
                <w:b/>
                <w:bCs/>
              </w:rPr>
              <w:t>redacted</w:t>
            </w:r>
          </w:p>
        </w:tc>
      </w:tr>
      <w:tr w:rsidR="004D5CE7" w:rsidRPr="00765BFC" w14:paraId="719DD31C" w14:textId="77777777" w:rsidTr="00765BFC">
        <w:trPr>
          <w:cantSplit/>
          <w:trHeight w:val="80"/>
        </w:trPr>
        <w:tc>
          <w:tcPr>
            <w:tcW w:w="2231" w:type="dxa"/>
            <w:vAlign w:val="center"/>
          </w:tcPr>
          <w:p w14:paraId="77ACB98A" w14:textId="77777777" w:rsidR="004D5CE7" w:rsidRPr="00765BFC" w:rsidRDefault="004D5CE7" w:rsidP="00E75C1C">
            <w:pPr>
              <w:pStyle w:val="TableTextCA"/>
              <w:keepNext/>
              <w:keepLines/>
              <w:jc w:val="left"/>
            </w:pPr>
            <w:r w:rsidRPr="00765BFC">
              <w:t>No DM</w:t>
            </w:r>
          </w:p>
        </w:tc>
        <w:tc>
          <w:tcPr>
            <w:tcW w:w="2017" w:type="dxa"/>
          </w:tcPr>
          <w:p w14:paraId="3856DC4B" w14:textId="7DABAE56" w:rsidR="004D5CE7" w:rsidRPr="00765BFC" w:rsidRDefault="004D5CE7" w:rsidP="00E75C1C">
            <w:pPr>
              <w:pStyle w:val="TableTextCA"/>
              <w:keepNext/>
              <w:keepLines/>
              <w:rPr>
                <w:b/>
                <w:bCs/>
              </w:rPr>
            </w:pPr>
            <w:r w:rsidRPr="00765BFC">
              <w:rPr>
                <w:b/>
                <w:bCs/>
              </w:rPr>
              <w:t>redacted</w:t>
            </w:r>
          </w:p>
        </w:tc>
        <w:tc>
          <w:tcPr>
            <w:tcW w:w="2268" w:type="dxa"/>
          </w:tcPr>
          <w:p w14:paraId="774DF824" w14:textId="3E4C1BFE" w:rsidR="004D5CE7" w:rsidRPr="00765BFC" w:rsidRDefault="004D5CE7" w:rsidP="00E75C1C">
            <w:pPr>
              <w:pStyle w:val="TableTextCA"/>
              <w:keepNext/>
              <w:keepLines/>
              <w:rPr>
                <w:b/>
                <w:bCs/>
              </w:rPr>
            </w:pPr>
            <w:r w:rsidRPr="00765BFC">
              <w:rPr>
                <w:b/>
                <w:bCs/>
              </w:rPr>
              <w:t>redacted</w:t>
            </w:r>
          </w:p>
        </w:tc>
        <w:tc>
          <w:tcPr>
            <w:tcW w:w="2410" w:type="dxa"/>
          </w:tcPr>
          <w:p w14:paraId="0535878D" w14:textId="08DAB7C4" w:rsidR="004D5CE7" w:rsidRPr="00765BFC" w:rsidRDefault="004D5CE7" w:rsidP="00E75C1C">
            <w:pPr>
              <w:pStyle w:val="TableTextCA"/>
              <w:keepNext/>
              <w:keepLines/>
              <w:rPr>
                <w:b/>
                <w:bCs/>
              </w:rPr>
            </w:pPr>
            <w:r w:rsidRPr="00765BFC">
              <w:rPr>
                <w:b/>
                <w:bCs/>
              </w:rPr>
              <w:t>redacted</w:t>
            </w:r>
          </w:p>
        </w:tc>
      </w:tr>
    </w:tbl>
    <w:p w14:paraId="4EB8BD6D" w14:textId="77777777" w:rsidR="005F39B6" w:rsidRPr="00765BFC" w:rsidRDefault="005F39B6" w:rsidP="00E75C1C">
      <w:pPr>
        <w:pStyle w:val="FootnoteTop"/>
        <w:keepNext/>
        <w:keepLines/>
      </w:pPr>
      <w:r w:rsidRPr="00765BFC">
        <w:t>Source: Compiled from PDST_CEA_Model4.3.trex</w:t>
      </w:r>
    </w:p>
    <w:p w14:paraId="2047D9F0" w14:textId="77777777" w:rsidR="005F39B6" w:rsidRPr="00765BFC" w:rsidRDefault="005F39B6" w:rsidP="00E75C1C">
      <w:pPr>
        <w:pStyle w:val="FootnoteMiddle"/>
        <w:keepNext/>
        <w:keepLines/>
      </w:pPr>
      <w:r w:rsidRPr="00765BFC">
        <w:rPr>
          <w:vertAlign w:val="superscript"/>
        </w:rPr>
        <w:t>a</w:t>
      </w:r>
      <w:r w:rsidRPr="00765BFC">
        <w:t xml:space="preserve"> As in the UKPDS, Intensive Treatment comprised either sulfonylurea or insulin or, in overweight patients, metformin for glucose control. No Intensive Treatment was the conventional therapy, i.e., diet modification.</w:t>
      </w:r>
    </w:p>
    <w:p w14:paraId="7F808FC5" w14:textId="68E06F01" w:rsidR="005F39B6" w:rsidRPr="00765BFC" w:rsidRDefault="005F39B6" w:rsidP="00E75C1C">
      <w:pPr>
        <w:pStyle w:val="FootnoteBottom"/>
        <w:keepNext/>
        <w:keepLines/>
      </w:pPr>
      <w:r w:rsidRPr="00765BFC">
        <w:t>Abbreviations: AUSDRISK - Australian type 2 diabetes risk assessment tool; DM – diabetes mellitus; Pre-DM – pre-diabetes mellitus; PoC – point of care; scBGT - small capillary blood glucose testing; T2DM – type 2 diabetes mellitus; Tx – treatment</w:t>
      </w:r>
    </w:p>
    <w:p w14:paraId="7EF239EA" w14:textId="73E53215" w:rsidR="005F39B6" w:rsidRPr="00765BFC" w:rsidRDefault="005F39B6" w:rsidP="005F39B6">
      <w:r w:rsidRPr="00765BFC">
        <w:t>In the ADAR base case, Group A has a higher prevalence of underlying T2DM and Pre-DM than both Group B and Group C.</w:t>
      </w:r>
      <w:r w:rsidR="00600B00" w:rsidRPr="00765BFC">
        <w:t xml:space="preserve"> The commentary considered that t</w:t>
      </w:r>
      <w:r w:rsidRPr="00765BFC">
        <w:t xml:space="preserve">his inconsistent underlying prevalence of T2DM and Pre-DM </w:t>
      </w:r>
      <w:r w:rsidR="00600B00" w:rsidRPr="00765BFC">
        <w:t>was</w:t>
      </w:r>
      <w:r w:rsidRPr="00765BFC">
        <w:t xml:space="preserve"> the major driver of incremental costs and QALYs.</w:t>
      </w:r>
    </w:p>
    <w:p w14:paraId="2DA4C564" w14:textId="77777777" w:rsidR="005F39B6" w:rsidRPr="00765BFC" w:rsidRDefault="005F39B6" w:rsidP="001E4728">
      <w:pPr>
        <w:spacing w:before="240"/>
      </w:pPr>
      <w:r w:rsidRPr="00765BFC">
        <w:t>The probability of participation in Intensive Treatment for T2DM patients (80%) was an assumption, with no justification or threshold sensitivity analysis provided in the ADAR.</w:t>
      </w:r>
    </w:p>
    <w:p w14:paraId="25354FCB" w14:textId="0820B9C6" w:rsidR="005F39B6" w:rsidRPr="00765BFC" w:rsidRDefault="005F39B6" w:rsidP="005F39B6">
      <w:r w:rsidRPr="00765BFC">
        <w:t xml:space="preserve">The </w:t>
      </w:r>
      <w:r w:rsidR="00600B00" w:rsidRPr="00765BFC">
        <w:t>commentary highlighted that the ADAR’s</w:t>
      </w:r>
      <w:r w:rsidRPr="00765BFC">
        <w:t xml:space="preserve"> economic evaluation assume</w:t>
      </w:r>
      <w:r w:rsidR="00600B00" w:rsidRPr="00765BFC">
        <w:t>d</w:t>
      </w:r>
      <w:r w:rsidRPr="00765BFC">
        <w:t xml:space="preserve"> that screening for T2DM only occurs once in a patient’s lifetime, at </w:t>
      </w:r>
      <w:r w:rsidR="00600B00" w:rsidRPr="00765BFC">
        <w:t>a</w:t>
      </w:r>
      <w:r w:rsidRPr="00765BFC">
        <w:t xml:space="preserve"> community pharmacy, and if they remain undiagnosed at this point, they will remain undiagnosed for the rest of their life. T</w:t>
      </w:r>
      <w:r w:rsidR="00600B00" w:rsidRPr="00765BFC">
        <w:t>he commentary considered that t</w:t>
      </w:r>
      <w:r w:rsidRPr="00765BFC">
        <w:t xml:space="preserve">his is unlikely and will overestimate incremental QALYs for community pharmacy screening vs. usual care. Instead, </w:t>
      </w:r>
      <w:r w:rsidR="00600B00" w:rsidRPr="00765BFC">
        <w:t xml:space="preserve">the commentary considered that </w:t>
      </w:r>
      <w:r w:rsidRPr="00765BFC">
        <w:t xml:space="preserve">it is probable that patients with undiagnosed T2DM would have been diagnosed by their GP at some later date if they had not been referred through community pharmacy screening. Therefore, </w:t>
      </w:r>
      <w:r w:rsidR="00600B00" w:rsidRPr="00765BFC">
        <w:t xml:space="preserve">the commentary considered </w:t>
      </w:r>
      <w:r w:rsidRPr="00765BFC">
        <w:t>implementing community pharmacy screening for T2DM may not diagnose many more patients, but simply diagnose T2DM earlier than under the usual care of opportunistic screening by GPs.</w:t>
      </w:r>
    </w:p>
    <w:p w14:paraId="0942D6A5" w14:textId="523C7A7B" w:rsidR="005F39B6" w:rsidRPr="00765BFC" w:rsidRDefault="005F39B6" w:rsidP="001E4728">
      <w:pPr>
        <w:spacing w:before="240"/>
      </w:pPr>
      <w:r w:rsidRPr="00765BFC">
        <w:t>The</w:t>
      </w:r>
      <w:r w:rsidR="00FA72CE" w:rsidRPr="00765BFC">
        <w:t xml:space="preserve"> commentary considered that the</w:t>
      </w:r>
      <w:r w:rsidRPr="00765BFC">
        <w:t>re are also a number of other limitations that impact</w:t>
      </w:r>
      <w:r w:rsidR="00FA72CE" w:rsidRPr="00765BFC">
        <w:t>ed</w:t>
      </w:r>
      <w:r w:rsidRPr="00765BFC">
        <w:t xml:space="preserve"> the model’s incremental results:</w:t>
      </w:r>
    </w:p>
    <w:p w14:paraId="64313EBF" w14:textId="77777777" w:rsidR="005F39B6" w:rsidRPr="00765BFC" w:rsidRDefault="005F39B6" w:rsidP="005F39B6">
      <w:pPr>
        <w:pStyle w:val="ListParagraph"/>
        <w:numPr>
          <w:ilvl w:val="0"/>
          <w:numId w:val="28"/>
        </w:numPr>
        <w:spacing w:before="120" w:after="160" w:line="259" w:lineRule="auto"/>
      </w:pPr>
      <w:r w:rsidRPr="00765BFC">
        <w:t>The model does not explicitly capture undiagnosed Pre-DM.</w:t>
      </w:r>
    </w:p>
    <w:p w14:paraId="5041182D" w14:textId="00A3B5BC" w:rsidR="005F39B6" w:rsidRPr="00765BFC" w:rsidRDefault="005F39B6" w:rsidP="005F39B6">
      <w:pPr>
        <w:pStyle w:val="ListParagraph"/>
        <w:numPr>
          <w:ilvl w:val="0"/>
          <w:numId w:val="28"/>
        </w:numPr>
        <w:spacing w:before="120" w:after="160" w:line="259" w:lineRule="auto"/>
      </w:pPr>
      <w:r w:rsidRPr="00765BFC">
        <w:t>A coding error applying Intensive Treatment costs to the No Intensive Treatment arm.</w:t>
      </w:r>
      <w:r w:rsidR="00C512E1" w:rsidRPr="00765BFC">
        <w:t xml:space="preserve"> The pre-ESC response disagreed there was a coding error. The pre-ESC response considered that this could be rectified by applying a 5% difference between intensive treatment and no intensive treatment based on the UKPDS cost analysis.</w:t>
      </w:r>
    </w:p>
    <w:p w14:paraId="6C495AAD" w14:textId="77777777" w:rsidR="005F39B6" w:rsidRPr="00765BFC" w:rsidRDefault="005F39B6" w:rsidP="005F39B6">
      <w:pPr>
        <w:pStyle w:val="ListParagraph"/>
        <w:numPr>
          <w:ilvl w:val="0"/>
          <w:numId w:val="28"/>
        </w:numPr>
        <w:spacing w:before="120" w:after="160" w:line="259" w:lineRule="auto"/>
      </w:pPr>
      <w:r w:rsidRPr="00765BFC">
        <w:lastRenderedPageBreak/>
        <w:t>The use of costs from 2003 without inflation or consideration of the current price level.</w:t>
      </w:r>
    </w:p>
    <w:p w14:paraId="55288101" w14:textId="20D85B42" w:rsidR="005F39B6" w:rsidRPr="00765BFC" w:rsidRDefault="005F39B6" w:rsidP="005F39B6">
      <w:pPr>
        <w:pStyle w:val="ListParagraph"/>
        <w:numPr>
          <w:ilvl w:val="0"/>
          <w:numId w:val="28"/>
        </w:numPr>
        <w:spacing w:before="120" w:after="160" w:line="259" w:lineRule="auto"/>
      </w:pPr>
      <w:r w:rsidRPr="00765BFC">
        <w:t>The unjustified use of a discount rate (</w:t>
      </w:r>
      <w:r w:rsidR="00BC63E8" w:rsidRPr="00765BFC">
        <w:rPr>
          <w:b/>
        </w:rPr>
        <w:t>redacted</w:t>
      </w:r>
      <w:r w:rsidRPr="00765BFC">
        <w:t>) not recommended by MSAC guidelines.</w:t>
      </w:r>
    </w:p>
    <w:p w14:paraId="0DE9DB68" w14:textId="77777777" w:rsidR="005F39B6" w:rsidRPr="00765BFC" w:rsidRDefault="005F39B6" w:rsidP="005F39B6">
      <w:pPr>
        <w:pStyle w:val="ListParagraph"/>
        <w:numPr>
          <w:ilvl w:val="0"/>
          <w:numId w:val="29"/>
        </w:numPr>
        <w:spacing w:before="120" w:after="160" w:line="259" w:lineRule="auto"/>
      </w:pPr>
      <w:r w:rsidRPr="00765BFC">
        <w:t>Costs not normally considered allocated to community pharmacy screening.</w:t>
      </w:r>
    </w:p>
    <w:p w14:paraId="5F92E8AA" w14:textId="77777777" w:rsidR="005F39B6" w:rsidRPr="00765BFC" w:rsidRDefault="005F39B6" w:rsidP="005F39B6">
      <w:pPr>
        <w:pStyle w:val="ListParagraph"/>
        <w:numPr>
          <w:ilvl w:val="0"/>
          <w:numId w:val="29"/>
        </w:numPr>
        <w:spacing w:before="120" w:after="160" w:line="259" w:lineRule="auto"/>
      </w:pPr>
      <w:r w:rsidRPr="00765BFC">
        <w:t>An inconsistency in the cost of GP follow-up.</w:t>
      </w:r>
    </w:p>
    <w:p w14:paraId="21F4B154" w14:textId="77777777" w:rsidR="005F39B6" w:rsidRPr="00765BFC" w:rsidRDefault="005F39B6" w:rsidP="005F39B6">
      <w:pPr>
        <w:pStyle w:val="ListParagraph"/>
        <w:numPr>
          <w:ilvl w:val="0"/>
          <w:numId w:val="29"/>
        </w:numPr>
        <w:spacing w:before="120" w:after="160" w:line="259" w:lineRule="auto"/>
      </w:pPr>
      <w:r w:rsidRPr="00765BFC">
        <w:t>The misinterpretation of all-cause mortality data from the literature.</w:t>
      </w:r>
    </w:p>
    <w:p w14:paraId="4343A8C0" w14:textId="1FC0B798" w:rsidR="005F39B6" w:rsidRPr="00765BFC" w:rsidRDefault="005F39B6" w:rsidP="005F39B6">
      <w:r w:rsidRPr="00765BFC">
        <w:t xml:space="preserve">Based on the available evidence, </w:t>
      </w:r>
      <w:r w:rsidR="00FA72CE" w:rsidRPr="00765BFC">
        <w:t xml:space="preserve">the commentary presented </w:t>
      </w:r>
      <w:r w:rsidRPr="00765BFC">
        <w:t>a revised base case to address these limitations in the ADAR’s modelled economic evaluation.</w:t>
      </w:r>
    </w:p>
    <w:p w14:paraId="15ADA14C" w14:textId="77777777" w:rsidR="005F39B6" w:rsidRPr="00765BFC" w:rsidRDefault="005F39B6" w:rsidP="001E4728">
      <w:pPr>
        <w:pStyle w:val="Heading3"/>
        <w:spacing w:before="240"/>
      </w:pPr>
      <w:bookmarkStart w:id="34" w:name="_Toc81994080"/>
      <w:r w:rsidRPr="00765BFC">
        <w:t>Results</w:t>
      </w:r>
      <w:bookmarkEnd w:id="34"/>
    </w:p>
    <w:p w14:paraId="4111A864" w14:textId="121E2FA6" w:rsidR="005F39B6" w:rsidRPr="00765BFC" w:rsidRDefault="005F39B6" w:rsidP="005F39B6">
      <w:r w:rsidRPr="00765BFC">
        <w:t xml:space="preserve">The results of the Markov cohort models are applied to the screening outcomes of the short-term decision tree to generate the ADAR base case results, presented in </w:t>
      </w:r>
      <w:r w:rsidRPr="00765BFC">
        <w:fldChar w:fldCharType="begin"/>
      </w:r>
      <w:r w:rsidRPr="00765BFC">
        <w:instrText xml:space="preserve"> REF _Ref78904474 \h </w:instrText>
      </w:r>
      <w:r w:rsidR="00765BFC">
        <w:instrText xml:space="preserve"> \* MERGEFORMAT </w:instrText>
      </w:r>
      <w:r w:rsidRPr="00765BFC">
        <w:fldChar w:fldCharType="separate"/>
      </w:r>
      <w:r w:rsidR="003F1F53" w:rsidRPr="00765BFC">
        <w:t xml:space="preserve">Table </w:t>
      </w:r>
      <w:r w:rsidR="003F1F53">
        <w:rPr>
          <w:noProof/>
        </w:rPr>
        <w:t>9</w:t>
      </w:r>
      <w:r w:rsidRPr="00765BFC">
        <w:fldChar w:fldCharType="end"/>
      </w:r>
      <w:r w:rsidRPr="00765BFC">
        <w:t>.</w:t>
      </w:r>
    </w:p>
    <w:p w14:paraId="5D75DE9E" w14:textId="1044323B" w:rsidR="005F39B6" w:rsidRPr="00765BFC" w:rsidRDefault="005F39B6" w:rsidP="001E4728">
      <w:pPr>
        <w:pStyle w:val="Caption"/>
        <w:spacing w:before="240"/>
      </w:pPr>
      <w:r w:rsidRPr="00765BFC">
        <w:t>Table</w:t>
      </w:r>
      <w:r w:rsidR="005D1507" w:rsidRPr="00765BFC">
        <w:t xml:space="preserve"> </w:t>
      </w:r>
      <w:r w:rsidRPr="00765BFC">
        <w:fldChar w:fldCharType="begin"/>
      </w:r>
      <w:r w:rsidRPr="00765BFC">
        <w:instrText>SEQ Table \* ARABIC</w:instrText>
      </w:r>
      <w:r w:rsidRPr="00765BFC">
        <w:fldChar w:fldCharType="separate"/>
      </w:r>
      <w:r w:rsidR="003F1F53">
        <w:rPr>
          <w:noProof/>
        </w:rPr>
        <w:t>10</w:t>
      </w:r>
      <w:r w:rsidRPr="00765BFC">
        <w:fldChar w:fldCharType="end"/>
      </w:r>
      <w:r w:rsidRPr="00765BFC">
        <w:t>: Results of ADAR base case (Incremental vs. Group A)</w:t>
      </w:r>
    </w:p>
    <w:tbl>
      <w:tblPr>
        <w:tblStyle w:val="TableGrid2"/>
        <w:tblW w:w="8926" w:type="dxa"/>
        <w:tblLook w:val="04A0" w:firstRow="1" w:lastRow="0" w:firstColumn="1" w:lastColumn="0" w:noHBand="0" w:noVBand="1"/>
        <w:tblDescription w:val="Results of ADAR base case (Incremental vs. Group A)"/>
      </w:tblPr>
      <w:tblGrid>
        <w:gridCol w:w="2317"/>
        <w:gridCol w:w="1448"/>
        <w:gridCol w:w="1001"/>
        <w:gridCol w:w="1448"/>
        <w:gridCol w:w="973"/>
        <w:gridCol w:w="1739"/>
      </w:tblGrid>
      <w:tr w:rsidR="004D5CE7" w:rsidRPr="00765BFC" w14:paraId="13E7C3C5" w14:textId="77777777" w:rsidTr="004D5CE7">
        <w:trPr>
          <w:cnfStyle w:val="100000000000" w:firstRow="1" w:lastRow="0" w:firstColumn="0" w:lastColumn="0" w:oddVBand="0" w:evenVBand="0" w:oddHBand="0" w:evenHBand="0" w:firstRowFirstColumn="0" w:firstRowLastColumn="0" w:lastRowFirstColumn="0" w:lastRowLastColumn="0"/>
          <w:cantSplit/>
          <w:trHeight w:val="507"/>
          <w:tblHeader/>
        </w:trPr>
        <w:tc>
          <w:tcPr>
            <w:tcW w:w="2317" w:type="dxa"/>
          </w:tcPr>
          <w:p w14:paraId="0DEA2885" w14:textId="77777777" w:rsidR="005F39B6" w:rsidRPr="00765BFC" w:rsidRDefault="005F39B6" w:rsidP="009F65BB">
            <w:pPr>
              <w:pStyle w:val="TableHeading0"/>
              <w:keepNext/>
            </w:pPr>
          </w:p>
        </w:tc>
        <w:tc>
          <w:tcPr>
            <w:tcW w:w="1448" w:type="dxa"/>
          </w:tcPr>
          <w:p w14:paraId="6B2136FA" w14:textId="77777777" w:rsidR="005F39B6" w:rsidRPr="00765BFC" w:rsidRDefault="005F39B6" w:rsidP="009F65BB">
            <w:pPr>
              <w:pStyle w:val="TableHeading0"/>
              <w:keepNext/>
              <w:jc w:val="center"/>
            </w:pPr>
            <w:r w:rsidRPr="00765BFC">
              <w:t>Cost</w:t>
            </w:r>
          </w:p>
        </w:tc>
        <w:tc>
          <w:tcPr>
            <w:tcW w:w="1001" w:type="dxa"/>
          </w:tcPr>
          <w:p w14:paraId="74470BA7" w14:textId="77777777" w:rsidR="005F39B6" w:rsidRPr="00765BFC" w:rsidRDefault="005F39B6" w:rsidP="009F65BB">
            <w:pPr>
              <w:pStyle w:val="TableHeadingCA"/>
              <w:keepNext/>
            </w:pPr>
            <w:r w:rsidRPr="00765BFC">
              <w:t>Inc. Cost</w:t>
            </w:r>
          </w:p>
        </w:tc>
        <w:tc>
          <w:tcPr>
            <w:tcW w:w="1448" w:type="dxa"/>
          </w:tcPr>
          <w:p w14:paraId="6497092A" w14:textId="77777777" w:rsidR="005F39B6" w:rsidRPr="00765BFC" w:rsidRDefault="005F39B6" w:rsidP="009F65BB">
            <w:pPr>
              <w:pStyle w:val="TableHeadingCA"/>
              <w:keepNext/>
            </w:pPr>
            <w:r w:rsidRPr="00765BFC">
              <w:t>QALYs</w:t>
            </w:r>
          </w:p>
        </w:tc>
        <w:tc>
          <w:tcPr>
            <w:tcW w:w="973" w:type="dxa"/>
          </w:tcPr>
          <w:p w14:paraId="11478812" w14:textId="77777777" w:rsidR="005F39B6" w:rsidRPr="00765BFC" w:rsidRDefault="005F39B6" w:rsidP="009F65BB">
            <w:pPr>
              <w:pStyle w:val="TableHeadingCA"/>
              <w:keepNext/>
            </w:pPr>
            <w:r w:rsidRPr="00765BFC">
              <w:t>Inc. QALYs</w:t>
            </w:r>
          </w:p>
        </w:tc>
        <w:tc>
          <w:tcPr>
            <w:tcW w:w="1739" w:type="dxa"/>
          </w:tcPr>
          <w:p w14:paraId="003BDF07" w14:textId="77777777" w:rsidR="005F39B6" w:rsidRPr="00765BFC" w:rsidRDefault="005F39B6" w:rsidP="009F65BB">
            <w:pPr>
              <w:pStyle w:val="TableHeadingCA"/>
              <w:keepNext/>
            </w:pPr>
            <w:r w:rsidRPr="00765BFC">
              <w:t>ICER ($/QALY)</w:t>
            </w:r>
          </w:p>
        </w:tc>
      </w:tr>
      <w:tr w:rsidR="005F39B6" w:rsidRPr="00765BFC" w14:paraId="7A428E12" w14:textId="77777777" w:rsidTr="009F65BB">
        <w:trPr>
          <w:cantSplit/>
        </w:trPr>
        <w:tc>
          <w:tcPr>
            <w:tcW w:w="8926" w:type="dxa"/>
            <w:gridSpan w:val="6"/>
          </w:tcPr>
          <w:p w14:paraId="3D4E2732" w14:textId="77777777" w:rsidR="005F39B6" w:rsidRPr="00765BFC" w:rsidRDefault="005F39B6" w:rsidP="009F65BB">
            <w:pPr>
              <w:pStyle w:val="TableTextCA"/>
              <w:keepNext/>
              <w:jc w:val="left"/>
              <w:rPr>
                <w:b/>
                <w:bCs/>
              </w:rPr>
            </w:pPr>
            <w:r w:rsidRPr="00765BFC">
              <w:rPr>
                <w:b/>
                <w:bCs/>
              </w:rPr>
              <w:t>ADAR base case</w:t>
            </w:r>
          </w:p>
        </w:tc>
      </w:tr>
      <w:tr w:rsidR="004D5CE7" w:rsidRPr="00765BFC" w14:paraId="6AC9BBE5" w14:textId="77777777" w:rsidTr="004D5CE7">
        <w:trPr>
          <w:cantSplit/>
        </w:trPr>
        <w:tc>
          <w:tcPr>
            <w:tcW w:w="2317" w:type="dxa"/>
          </w:tcPr>
          <w:p w14:paraId="665143F2" w14:textId="050F6DF5" w:rsidR="005F39B6" w:rsidRPr="00765BFC" w:rsidRDefault="005F39B6" w:rsidP="009F65BB">
            <w:pPr>
              <w:pStyle w:val="TableText0"/>
              <w:keepNext/>
            </w:pPr>
            <w:r w:rsidRPr="00765BFC">
              <w:t>Group A (AUSDRISK only)</w:t>
            </w:r>
          </w:p>
        </w:tc>
        <w:tc>
          <w:tcPr>
            <w:tcW w:w="1448" w:type="dxa"/>
          </w:tcPr>
          <w:p w14:paraId="56A87B0C" w14:textId="2731C71F" w:rsidR="005F39B6" w:rsidRPr="00765BFC" w:rsidRDefault="004D5CE7" w:rsidP="009F65BB">
            <w:pPr>
              <w:pStyle w:val="TableText0"/>
              <w:keepNext/>
              <w:ind w:left="720" w:hanging="720"/>
              <w:jc w:val="center"/>
              <w:rPr>
                <w:b/>
                <w:bCs/>
              </w:rPr>
            </w:pPr>
            <w:r w:rsidRPr="00765BFC">
              <w:rPr>
                <w:b/>
                <w:bCs/>
              </w:rPr>
              <w:t>$redacted</w:t>
            </w:r>
          </w:p>
        </w:tc>
        <w:tc>
          <w:tcPr>
            <w:tcW w:w="1001" w:type="dxa"/>
          </w:tcPr>
          <w:p w14:paraId="188556ED" w14:textId="77777777" w:rsidR="005F39B6" w:rsidRPr="00765BFC" w:rsidRDefault="005F39B6" w:rsidP="009F65BB">
            <w:pPr>
              <w:pStyle w:val="TableTextCA"/>
              <w:keepNext/>
            </w:pPr>
            <w:r w:rsidRPr="00765BFC">
              <w:t>-</w:t>
            </w:r>
          </w:p>
        </w:tc>
        <w:tc>
          <w:tcPr>
            <w:tcW w:w="1448" w:type="dxa"/>
          </w:tcPr>
          <w:p w14:paraId="4E647439" w14:textId="3BB0C96D" w:rsidR="005F39B6" w:rsidRPr="00765BFC" w:rsidRDefault="004D5CE7" w:rsidP="009F65BB">
            <w:pPr>
              <w:pStyle w:val="TableTextCA"/>
              <w:keepNext/>
              <w:rPr>
                <w:b/>
                <w:bCs/>
              </w:rPr>
            </w:pPr>
            <w:r w:rsidRPr="00765BFC">
              <w:rPr>
                <w:b/>
                <w:bCs/>
              </w:rPr>
              <w:t>redacted</w:t>
            </w:r>
          </w:p>
        </w:tc>
        <w:tc>
          <w:tcPr>
            <w:tcW w:w="973" w:type="dxa"/>
          </w:tcPr>
          <w:p w14:paraId="7ECB9C66" w14:textId="77777777" w:rsidR="005F39B6" w:rsidRPr="00765BFC" w:rsidRDefault="005F39B6" w:rsidP="009F65BB">
            <w:pPr>
              <w:pStyle w:val="TableTextCA"/>
              <w:keepNext/>
            </w:pPr>
            <w:r w:rsidRPr="00765BFC">
              <w:t>-</w:t>
            </w:r>
          </w:p>
        </w:tc>
        <w:tc>
          <w:tcPr>
            <w:tcW w:w="1739" w:type="dxa"/>
          </w:tcPr>
          <w:p w14:paraId="643BF242" w14:textId="77777777" w:rsidR="005F39B6" w:rsidRPr="00765BFC" w:rsidRDefault="005F39B6" w:rsidP="009F65BB">
            <w:pPr>
              <w:pStyle w:val="TableTextCA"/>
              <w:keepNext/>
            </w:pPr>
            <w:r w:rsidRPr="00765BFC">
              <w:t>-</w:t>
            </w:r>
          </w:p>
        </w:tc>
      </w:tr>
      <w:tr w:rsidR="004D5CE7" w:rsidRPr="00765BFC" w14:paraId="5DF9FDC1" w14:textId="77777777" w:rsidTr="004D5CE7">
        <w:trPr>
          <w:cantSplit/>
        </w:trPr>
        <w:tc>
          <w:tcPr>
            <w:tcW w:w="2317" w:type="dxa"/>
          </w:tcPr>
          <w:p w14:paraId="583A2BF0" w14:textId="3BF9F565" w:rsidR="004D5CE7" w:rsidRPr="00765BFC" w:rsidRDefault="004D5CE7" w:rsidP="004D5CE7">
            <w:pPr>
              <w:pStyle w:val="TableText0"/>
              <w:keepNext/>
            </w:pPr>
            <w:r w:rsidRPr="00765BFC">
              <w:t>Group B (AUSDRISK + PoC HbA1c)</w:t>
            </w:r>
          </w:p>
        </w:tc>
        <w:tc>
          <w:tcPr>
            <w:tcW w:w="1448" w:type="dxa"/>
          </w:tcPr>
          <w:p w14:paraId="4AB477D2" w14:textId="082C3A49" w:rsidR="004D5CE7" w:rsidRPr="00765BFC" w:rsidRDefault="004D5CE7" w:rsidP="004D5CE7">
            <w:pPr>
              <w:pStyle w:val="TableText0"/>
              <w:keepNext/>
              <w:jc w:val="center"/>
              <w:rPr>
                <w:b/>
                <w:bCs/>
              </w:rPr>
            </w:pPr>
            <w:r w:rsidRPr="00765BFC">
              <w:rPr>
                <w:b/>
                <w:bCs/>
              </w:rPr>
              <w:t>$redacted</w:t>
            </w:r>
          </w:p>
        </w:tc>
        <w:tc>
          <w:tcPr>
            <w:tcW w:w="1001" w:type="dxa"/>
          </w:tcPr>
          <w:p w14:paraId="086580C5" w14:textId="23C4B446" w:rsidR="004D5CE7" w:rsidRPr="00765BFC" w:rsidRDefault="004D5CE7" w:rsidP="004D5CE7">
            <w:pPr>
              <w:pStyle w:val="TableTextCA"/>
              <w:keepNext/>
              <w:rPr>
                <w:b/>
                <w:bCs/>
              </w:rPr>
            </w:pPr>
            <w:r w:rsidRPr="00765BFC">
              <w:rPr>
                <w:b/>
                <w:bCs/>
              </w:rPr>
              <w:t>$redacted</w:t>
            </w:r>
          </w:p>
        </w:tc>
        <w:tc>
          <w:tcPr>
            <w:tcW w:w="1448" w:type="dxa"/>
          </w:tcPr>
          <w:p w14:paraId="3909B200" w14:textId="4C44AC48" w:rsidR="004D5CE7" w:rsidRPr="00765BFC" w:rsidRDefault="004D5CE7" w:rsidP="004D5CE7">
            <w:pPr>
              <w:pStyle w:val="TableTextCA"/>
              <w:keepNext/>
              <w:rPr>
                <w:b/>
                <w:bCs/>
              </w:rPr>
            </w:pPr>
            <w:r w:rsidRPr="00765BFC">
              <w:rPr>
                <w:b/>
                <w:bCs/>
              </w:rPr>
              <w:t>redacted</w:t>
            </w:r>
          </w:p>
        </w:tc>
        <w:tc>
          <w:tcPr>
            <w:tcW w:w="973" w:type="dxa"/>
          </w:tcPr>
          <w:p w14:paraId="43FE78D3" w14:textId="0192319C" w:rsidR="004D5CE7" w:rsidRPr="00765BFC" w:rsidRDefault="004D5CE7" w:rsidP="004D5CE7">
            <w:pPr>
              <w:pStyle w:val="TableTextCA"/>
              <w:keepNext/>
              <w:rPr>
                <w:b/>
                <w:bCs/>
              </w:rPr>
            </w:pPr>
            <w:r w:rsidRPr="00765BFC">
              <w:rPr>
                <w:b/>
                <w:bCs/>
              </w:rPr>
              <w:t>redacted</w:t>
            </w:r>
          </w:p>
        </w:tc>
        <w:tc>
          <w:tcPr>
            <w:tcW w:w="1739" w:type="dxa"/>
          </w:tcPr>
          <w:p w14:paraId="146E13CB" w14:textId="6085CCEA" w:rsidR="004D5CE7" w:rsidRPr="00765BFC" w:rsidRDefault="004D5CE7" w:rsidP="004D5CE7">
            <w:pPr>
              <w:pStyle w:val="TableTextCA"/>
              <w:keepNext/>
              <w:rPr>
                <w:b/>
                <w:bCs/>
              </w:rPr>
            </w:pPr>
            <w:r w:rsidRPr="00765BFC">
              <w:rPr>
                <w:b/>
                <w:bCs/>
              </w:rPr>
              <w:t>$redacted</w:t>
            </w:r>
          </w:p>
        </w:tc>
      </w:tr>
      <w:tr w:rsidR="004D5CE7" w:rsidRPr="00765BFC" w14:paraId="52F2F2C5" w14:textId="77777777" w:rsidTr="004D5CE7">
        <w:trPr>
          <w:cantSplit/>
        </w:trPr>
        <w:tc>
          <w:tcPr>
            <w:tcW w:w="2317" w:type="dxa"/>
          </w:tcPr>
          <w:p w14:paraId="5A88B8FE" w14:textId="7F47EFAA" w:rsidR="004D5CE7" w:rsidRPr="00765BFC" w:rsidRDefault="004D5CE7" w:rsidP="004D5CE7">
            <w:pPr>
              <w:pStyle w:val="TableText0"/>
              <w:keepNext/>
            </w:pPr>
            <w:r w:rsidRPr="00765BFC">
              <w:t>Group C (AUSDRISK + PoC scBGT)</w:t>
            </w:r>
          </w:p>
        </w:tc>
        <w:tc>
          <w:tcPr>
            <w:tcW w:w="1448" w:type="dxa"/>
          </w:tcPr>
          <w:p w14:paraId="4A2DC6FC" w14:textId="08132366" w:rsidR="004D5CE7" w:rsidRPr="00765BFC" w:rsidRDefault="004D5CE7" w:rsidP="004D5CE7">
            <w:pPr>
              <w:pStyle w:val="TableText0"/>
              <w:keepNext/>
              <w:jc w:val="center"/>
              <w:rPr>
                <w:b/>
                <w:bCs/>
              </w:rPr>
            </w:pPr>
            <w:r w:rsidRPr="00765BFC">
              <w:rPr>
                <w:b/>
                <w:bCs/>
              </w:rPr>
              <w:t>$redacted</w:t>
            </w:r>
          </w:p>
        </w:tc>
        <w:tc>
          <w:tcPr>
            <w:tcW w:w="1001" w:type="dxa"/>
          </w:tcPr>
          <w:p w14:paraId="59377BCD" w14:textId="6141BEB1" w:rsidR="004D5CE7" w:rsidRPr="00765BFC" w:rsidRDefault="004D5CE7" w:rsidP="004D5CE7">
            <w:pPr>
              <w:pStyle w:val="TableTextCA"/>
              <w:keepNext/>
              <w:rPr>
                <w:b/>
                <w:bCs/>
              </w:rPr>
            </w:pPr>
            <w:r w:rsidRPr="00765BFC">
              <w:rPr>
                <w:b/>
                <w:bCs/>
              </w:rPr>
              <w:t>$redacted</w:t>
            </w:r>
          </w:p>
        </w:tc>
        <w:tc>
          <w:tcPr>
            <w:tcW w:w="1448" w:type="dxa"/>
          </w:tcPr>
          <w:p w14:paraId="40954189" w14:textId="323D86CF" w:rsidR="004D5CE7" w:rsidRPr="00765BFC" w:rsidRDefault="004D5CE7" w:rsidP="004D5CE7">
            <w:pPr>
              <w:pStyle w:val="TableTextCA"/>
              <w:keepNext/>
              <w:rPr>
                <w:b/>
                <w:bCs/>
              </w:rPr>
            </w:pPr>
            <w:r w:rsidRPr="00765BFC">
              <w:rPr>
                <w:b/>
                <w:bCs/>
              </w:rPr>
              <w:t>redacted</w:t>
            </w:r>
          </w:p>
        </w:tc>
        <w:tc>
          <w:tcPr>
            <w:tcW w:w="973" w:type="dxa"/>
          </w:tcPr>
          <w:p w14:paraId="39000B59" w14:textId="7D698C5C" w:rsidR="004D5CE7" w:rsidRPr="00765BFC" w:rsidRDefault="004D5CE7" w:rsidP="004D5CE7">
            <w:pPr>
              <w:pStyle w:val="TableTextCA"/>
              <w:keepNext/>
              <w:rPr>
                <w:b/>
                <w:bCs/>
              </w:rPr>
            </w:pPr>
            <w:r w:rsidRPr="00765BFC">
              <w:rPr>
                <w:b/>
                <w:bCs/>
              </w:rPr>
              <w:t>redacted</w:t>
            </w:r>
          </w:p>
        </w:tc>
        <w:tc>
          <w:tcPr>
            <w:tcW w:w="1739" w:type="dxa"/>
          </w:tcPr>
          <w:p w14:paraId="51C0225C" w14:textId="553AAB78" w:rsidR="004D5CE7" w:rsidRPr="00765BFC" w:rsidRDefault="004D5CE7" w:rsidP="004D5CE7">
            <w:pPr>
              <w:pStyle w:val="TableTextCA"/>
              <w:keepNext/>
              <w:rPr>
                <w:b/>
                <w:bCs/>
              </w:rPr>
            </w:pPr>
            <w:r w:rsidRPr="00765BFC">
              <w:rPr>
                <w:b/>
                <w:bCs/>
              </w:rPr>
              <w:t>$redacted</w:t>
            </w:r>
          </w:p>
        </w:tc>
      </w:tr>
    </w:tbl>
    <w:p w14:paraId="4D58571E" w14:textId="77777777" w:rsidR="005F39B6" w:rsidRPr="00765BFC" w:rsidRDefault="005F39B6" w:rsidP="00FA72CE">
      <w:pPr>
        <w:pStyle w:val="Tablenotes1"/>
      </w:pPr>
      <w:r w:rsidRPr="00765BFC">
        <w:t>Source: Compiled from PDST_CEA_Model4.3.trex and MSAC 1677 - Revised DTree (Incon Prev).trex</w:t>
      </w:r>
    </w:p>
    <w:p w14:paraId="5112F4C9" w14:textId="05C25402" w:rsidR="005F39B6" w:rsidRPr="00765BFC" w:rsidRDefault="005F39B6" w:rsidP="00FA72CE">
      <w:pPr>
        <w:pStyle w:val="Tablenotes1"/>
      </w:pPr>
      <w:r w:rsidRPr="00765BFC">
        <w:t>Abbreviations: AUSDRISK - Australian type 2 diabetes risk assessment tool; ICER – incremental cost-effectiveness ratio; Inc. - incremental; POC – point of care; scBGT - small capillary blood glucose testing</w:t>
      </w:r>
    </w:p>
    <w:p w14:paraId="5F45A985" w14:textId="75ED3D49" w:rsidR="005F39B6" w:rsidRPr="00765BFC" w:rsidRDefault="005F39B6" w:rsidP="005F39B6">
      <w:r w:rsidRPr="00765BFC">
        <w:t>The</w:t>
      </w:r>
      <w:r w:rsidR="00FA72CE" w:rsidRPr="00765BFC">
        <w:t xml:space="preserve"> commentary considered that the</w:t>
      </w:r>
      <w:r w:rsidRPr="00765BFC">
        <w:t>se incremental results are driven by the inconsistent underlying prevalence of T2DM and Pre-DM across the groups.</w:t>
      </w:r>
    </w:p>
    <w:p w14:paraId="0E853FBE" w14:textId="77777777" w:rsidR="005F39B6" w:rsidRPr="00765BFC" w:rsidRDefault="005F39B6" w:rsidP="001E4728">
      <w:pPr>
        <w:pStyle w:val="Heading3"/>
        <w:spacing w:before="240"/>
      </w:pPr>
      <w:bookmarkStart w:id="35" w:name="_Toc81994081"/>
      <w:bookmarkStart w:id="36" w:name="_Ref69725876"/>
      <w:r w:rsidRPr="00765BFC">
        <w:t>Revised Base Case - Methods</w:t>
      </w:r>
      <w:bookmarkEnd w:id="35"/>
    </w:p>
    <w:p w14:paraId="28EB0922" w14:textId="708FC24F" w:rsidR="005F39B6" w:rsidRPr="00765BFC" w:rsidRDefault="00FA72CE" w:rsidP="005F39B6">
      <w:r w:rsidRPr="00765BFC">
        <w:t>The commentary developed a</w:t>
      </w:r>
      <w:r w:rsidR="005F39B6" w:rsidRPr="00765BFC">
        <w:t xml:space="preserve"> revised base-case, based on the available evidence, to provide </w:t>
      </w:r>
      <w:r w:rsidRPr="00765BFC">
        <w:t xml:space="preserve">MSAC </w:t>
      </w:r>
      <w:r w:rsidR="005F39B6" w:rsidRPr="00765BFC">
        <w:t>with relevant information to inform the funding question. The key revisions include</w:t>
      </w:r>
      <w:r w:rsidRPr="00765BFC">
        <w:t>d</w:t>
      </w:r>
      <w:r w:rsidR="005F39B6" w:rsidRPr="00765BFC">
        <w:t>:</w:t>
      </w:r>
    </w:p>
    <w:p w14:paraId="5BCA1E2A" w14:textId="0247297A" w:rsidR="005F39B6" w:rsidRPr="00765BFC" w:rsidRDefault="005F39B6" w:rsidP="005F39B6">
      <w:pPr>
        <w:pStyle w:val="ListParagraph"/>
        <w:numPr>
          <w:ilvl w:val="0"/>
          <w:numId w:val="27"/>
        </w:numPr>
        <w:spacing w:before="120" w:after="160" w:line="259" w:lineRule="auto"/>
      </w:pPr>
      <w:r w:rsidRPr="00765BFC">
        <w:t xml:space="preserve">A consistent underlying prevalence of T2DM and Pre-DM using the prevalence figures for Group A (AUSDRISK only) from the base case analysis (T2DM – </w:t>
      </w:r>
      <w:r w:rsidR="00BC63E8" w:rsidRPr="00765BFC">
        <w:rPr>
          <w:b/>
        </w:rPr>
        <w:t>redacted</w:t>
      </w:r>
      <w:r w:rsidRPr="00765BFC">
        <w:t xml:space="preserve">, Pre-DM </w:t>
      </w:r>
      <w:r w:rsidR="00BC63E8" w:rsidRPr="00765BFC">
        <w:rPr>
          <w:b/>
        </w:rPr>
        <w:t>redacted</w:t>
      </w:r>
      <w:r w:rsidRPr="00765BFC">
        <w:t xml:space="preserve">). This revision is presented for Group B in </w:t>
      </w:r>
      <w:r w:rsidRPr="00765BFC">
        <w:fldChar w:fldCharType="begin"/>
      </w:r>
      <w:r w:rsidRPr="00765BFC">
        <w:instrText xml:space="preserve"> REF _Ref80780590 \h  \* MERGEFORMAT </w:instrText>
      </w:r>
      <w:r w:rsidRPr="00765BFC">
        <w:fldChar w:fldCharType="separate"/>
      </w:r>
      <w:r w:rsidR="003F1F53" w:rsidRPr="00765BFC">
        <w:t xml:space="preserve">Figure </w:t>
      </w:r>
      <w:r w:rsidR="003F1F53">
        <w:rPr>
          <w:noProof/>
        </w:rPr>
        <w:t>3</w:t>
      </w:r>
      <w:r w:rsidRPr="00765BFC">
        <w:fldChar w:fldCharType="end"/>
      </w:r>
      <w:r w:rsidRPr="00765BFC">
        <w:t xml:space="preserve">, with revision for Group C performed in an identical manner. The </w:t>
      </w:r>
      <w:r w:rsidR="00941D03" w:rsidRPr="00765BFC">
        <w:t>commentary</w:t>
      </w:r>
      <w:r w:rsidR="00FA72CE" w:rsidRPr="00765BFC">
        <w:t xml:space="preserve"> considered </w:t>
      </w:r>
      <w:r w:rsidR="00941D03" w:rsidRPr="00765BFC">
        <w:t xml:space="preserve">that the </w:t>
      </w:r>
      <w:r w:rsidRPr="00765BFC">
        <w:t xml:space="preserve">model </w:t>
      </w:r>
      <w:r w:rsidR="00FA72CE" w:rsidRPr="00765BFC">
        <w:t xml:space="preserve">was </w:t>
      </w:r>
      <w:r w:rsidRPr="00765BFC">
        <w:t>not sensitive to the overall underlying prevalence of T2DM and Pre-DM, only to the proportion that receive a diagnosis through screening.</w:t>
      </w:r>
    </w:p>
    <w:p w14:paraId="73F40FAA" w14:textId="1ED20434" w:rsidR="005F39B6" w:rsidRPr="00765BFC" w:rsidRDefault="00BC63E8" w:rsidP="005F39B6">
      <w:pPr>
        <w:pStyle w:val="ListParagraph"/>
        <w:numPr>
          <w:ilvl w:val="0"/>
          <w:numId w:val="27"/>
        </w:numPr>
        <w:spacing w:before="120" w:after="160" w:line="259" w:lineRule="auto"/>
      </w:pPr>
      <w:r w:rsidRPr="00765BFC">
        <w:rPr>
          <w:b/>
        </w:rPr>
        <w:t>redacted</w:t>
      </w:r>
      <w:r w:rsidR="005F39B6" w:rsidRPr="00765BFC">
        <w:t xml:space="preserve">% of undiagnosed T2DM patients receive a delayed diagnosis three years later. Three-yearly screening is consistent with the RACGP guidelines. Consistent with the ADAR decision tree, 80% of those diagnosed with T2DM would receive Intensive Treatment. Based on this assumption, </w:t>
      </w:r>
      <w:r w:rsidRPr="00765BFC">
        <w:rPr>
          <w:b/>
        </w:rPr>
        <w:t>redacted</w:t>
      </w:r>
      <w:r w:rsidR="005F39B6" w:rsidRPr="00765BFC">
        <w:t>% remained undiagnosed for life.</w:t>
      </w:r>
    </w:p>
    <w:p w14:paraId="7509E7DD" w14:textId="0F721BCC" w:rsidR="005F39B6" w:rsidRPr="00765BFC" w:rsidRDefault="005F39B6" w:rsidP="005F39B6">
      <w:pPr>
        <w:pStyle w:val="ListParagraph"/>
        <w:numPr>
          <w:ilvl w:val="0"/>
          <w:numId w:val="27"/>
        </w:numPr>
        <w:spacing w:before="120" w:after="160" w:line="259" w:lineRule="auto"/>
      </w:pPr>
      <w:r w:rsidRPr="00765BFC">
        <w:t xml:space="preserve">Incorporating a usual care group (Group D) into the short-term decision tree, presented in </w:t>
      </w:r>
      <w:r w:rsidRPr="00765BFC">
        <w:fldChar w:fldCharType="begin"/>
      </w:r>
      <w:r w:rsidRPr="00765BFC">
        <w:instrText xml:space="preserve"> REF _Ref81314499 \h  \* MERGEFORMAT </w:instrText>
      </w:r>
      <w:r w:rsidRPr="00765BFC">
        <w:fldChar w:fldCharType="separate"/>
      </w:r>
      <w:r w:rsidR="003F1F53" w:rsidRPr="00765BFC">
        <w:t xml:space="preserve">Figure </w:t>
      </w:r>
      <w:r w:rsidR="003F1F53">
        <w:rPr>
          <w:noProof/>
        </w:rPr>
        <w:t>4</w:t>
      </w:r>
      <w:r w:rsidRPr="00765BFC">
        <w:fldChar w:fldCharType="end"/>
      </w:r>
      <w:r w:rsidRPr="00765BFC">
        <w:t xml:space="preserve">. In this arm, patients do not receive community pharmacy screening and are allocated to Undiagnosed T2DM, Undiagnosed Pre-DM, and No DM, based on the underlying prevalence in the population. In this arm, the same </w:t>
      </w:r>
      <w:r w:rsidRPr="00765BFC">
        <w:lastRenderedPageBreak/>
        <w:t>proportion of T2DM patients (</w:t>
      </w:r>
      <w:r w:rsidR="00BC63E8" w:rsidRPr="00765BFC">
        <w:rPr>
          <w:b/>
        </w:rPr>
        <w:t>redacted</w:t>
      </w:r>
      <w:r w:rsidRPr="00765BFC">
        <w:t>%) received a ‘delayed diagnosis’ after three years.</w:t>
      </w:r>
    </w:p>
    <w:p w14:paraId="1810F3E9" w14:textId="77777777" w:rsidR="005F39B6" w:rsidRPr="00765BFC" w:rsidRDefault="005F39B6" w:rsidP="005F39B6">
      <w:pPr>
        <w:pStyle w:val="ListParagraph"/>
        <w:numPr>
          <w:ilvl w:val="0"/>
          <w:numId w:val="27"/>
        </w:numPr>
        <w:spacing w:before="120" w:after="160" w:line="259" w:lineRule="auto"/>
      </w:pPr>
      <w:r w:rsidRPr="00765BFC">
        <w:t>Inflated the cost of T2DM-related health events to 2020 price levels</w:t>
      </w:r>
    </w:p>
    <w:p w14:paraId="5D69F767" w14:textId="3AB793B0" w:rsidR="005F39B6" w:rsidRPr="00765BFC" w:rsidRDefault="005F39B6" w:rsidP="005F39B6">
      <w:pPr>
        <w:pStyle w:val="ListParagraph"/>
        <w:numPr>
          <w:ilvl w:val="0"/>
          <w:numId w:val="27"/>
        </w:numPr>
        <w:spacing w:before="120" w:after="160" w:line="259" w:lineRule="auto"/>
      </w:pPr>
      <w:r w:rsidRPr="00765BFC">
        <w:t>Applied a 5% discount rate (</w:t>
      </w:r>
      <w:r w:rsidR="00BC63E8" w:rsidRPr="00765BFC">
        <w:rPr>
          <w:b/>
        </w:rPr>
        <w:t>redacted</w:t>
      </w:r>
      <w:r w:rsidRPr="00765BFC">
        <w:t xml:space="preserve">% in the ADAR). </w:t>
      </w:r>
    </w:p>
    <w:p w14:paraId="045F428A" w14:textId="77777777" w:rsidR="005F39B6" w:rsidRPr="00765BFC" w:rsidRDefault="005F39B6" w:rsidP="005F39B6">
      <w:pPr>
        <w:keepNext/>
      </w:pPr>
      <w:r w:rsidRPr="00765BFC">
        <w:rPr>
          <w:noProof/>
        </w:rPr>
        <w:drawing>
          <wp:inline distT="0" distB="0" distL="0" distR="0" wp14:anchorId="510CCD45" wp14:editId="7E224B3B">
            <wp:extent cx="5731510" cy="2837180"/>
            <wp:effectExtent l="0" t="0" r="2540" b="1270"/>
            <wp:docPr id="12" name="Picture 12" descr="Diagram - Revised base case – Undiagnosed Pre-D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 Revised base case – Undiagnosed Pre-DM"/>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2837180"/>
                    </a:xfrm>
                    <a:prstGeom prst="rect">
                      <a:avLst/>
                    </a:prstGeom>
                    <a:noFill/>
                    <a:ln>
                      <a:noFill/>
                    </a:ln>
                  </pic:spPr>
                </pic:pic>
              </a:graphicData>
            </a:graphic>
          </wp:inline>
        </w:drawing>
      </w:r>
    </w:p>
    <w:p w14:paraId="55885EAE" w14:textId="082F33D3" w:rsidR="005F39B6" w:rsidRPr="00765BFC" w:rsidRDefault="005F39B6" w:rsidP="005F39B6">
      <w:pPr>
        <w:pStyle w:val="Caption"/>
      </w:pPr>
      <w:bookmarkStart w:id="37" w:name="_Ref80780590"/>
      <w:r w:rsidRPr="00765BFC">
        <w:t xml:space="preserve">Figure </w:t>
      </w:r>
      <w:r w:rsidRPr="00765BFC">
        <w:fldChar w:fldCharType="begin"/>
      </w:r>
      <w:r w:rsidRPr="00765BFC">
        <w:instrText>SEQ Figure \* ARABIC</w:instrText>
      </w:r>
      <w:r w:rsidRPr="00765BFC">
        <w:fldChar w:fldCharType="separate"/>
      </w:r>
      <w:r w:rsidR="003F1F53">
        <w:rPr>
          <w:noProof/>
        </w:rPr>
        <w:t>3</w:t>
      </w:r>
      <w:r w:rsidRPr="00765BFC">
        <w:fldChar w:fldCharType="end"/>
      </w:r>
      <w:bookmarkEnd w:id="37"/>
      <w:r w:rsidRPr="00765BFC">
        <w:t>: Revised base case – Undiagnosed Pre-DM</w:t>
      </w:r>
    </w:p>
    <w:p w14:paraId="6BA51C0A" w14:textId="2AC72042" w:rsidR="005F39B6" w:rsidRPr="00765BFC" w:rsidRDefault="005F39B6" w:rsidP="005F39B6">
      <w:pPr>
        <w:keepNext/>
      </w:pPr>
      <w:r w:rsidRPr="00765BFC">
        <w:rPr>
          <w:i/>
          <w:iCs/>
          <w:noProof/>
        </w:rPr>
        <w:drawing>
          <wp:inline distT="0" distB="0" distL="0" distR="0" wp14:anchorId="6B72CE5A" wp14:editId="398DDB9D">
            <wp:extent cx="5362575" cy="1447800"/>
            <wp:effectExtent l="0" t="0" r="9525" b="0"/>
            <wp:docPr id="14" name="Picture 14" descr="Diagram - Revised base case - Usual c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 Revised base case - Usual car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62575" cy="1447800"/>
                    </a:xfrm>
                    <a:prstGeom prst="rect">
                      <a:avLst/>
                    </a:prstGeom>
                    <a:noFill/>
                    <a:ln>
                      <a:noFill/>
                    </a:ln>
                  </pic:spPr>
                </pic:pic>
              </a:graphicData>
            </a:graphic>
          </wp:inline>
        </w:drawing>
      </w:r>
    </w:p>
    <w:p w14:paraId="38319BE0" w14:textId="00FD7BF6" w:rsidR="005F39B6" w:rsidRPr="00765BFC" w:rsidRDefault="005F39B6" w:rsidP="005F39B6">
      <w:pPr>
        <w:pStyle w:val="Caption"/>
      </w:pPr>
      <w:bookmarkStart w:id="38" w:name="_Ref81314499"/>
      <w:r w:rsidRPr="00765BFC">
        <w:t xml:space="preserve">Figure </w:t>
      </w:r>
      <w:r w:rsidRPr="00765BFC">
        <w:fldChar w:fldCharType="begin"/>
      </w:r>
      <w:r w:rsidRPr="00765BFC">
        <w:instrText>SEQ Figure \* ARABIC</w:instrText>
      </w:r>
      <w:r w:rsidRPr="00765BFC">
        <w:fldChar w:fldCharType="separate"/>
      </w:r>
      <w:r w:rsidR="003F1F53">
        <w:rPr>
          <w:noProof/>
        </w:rPr>
        <w:t>4</w:t>
      </w:r>
      <w:r w:rsidRPr="00765BFC">
        <w:fldChar w:fldCharType="end"/>
      </w:r>
      <w:bookmarkEnd w:id="38"/>
      <w:r w:rsidRPr="00765BFC">
        <w:t>: Revised base case - Usual care</w:t>
      </w:r>
    </w:p>
    <w:p w14:paraId="6235BE1C" w14:textId="3F627882" w:rsidR="005F39B6" w:rsidRPr="00765BFC" w:rsidRDefault="005F39B6" w:rsidP="00A9077C">
      <w:pPr>
        <w:pStyle w:val="Heading3"/>
        <w:spacing w:before="240"/>
      </w:pPr>
      <w:bookmarkStart w:id="39" w:name="_Toc81994082"/>
      <w:r w:rsidRPr="00765BFC">
        <w:t>Results</w:t>
      </w:r>
      <w:bookmarkEnd w:id="39"/>
    </w:p>
    <w:bookmarkStart w:id="40" w:name="_Toc79053608"/>
    <w:p w14:paraId="42CB1AED" w14:textId="222D2D3A" w:rsidR="005F39B6" w:rsidRPr="00765BFC" w:rsidRDefault="005F39B6" w:rsidP="005F39B6">
      <w:r w:rsidRPr="00765BFC">
        <w:fldChar w:fldCharType="begin"/>
      </w:r>
      <w:r w:rsidRPr="00765BFC">
        <w:instrText xml:space="preserve"> REF _Ref80548752 \h  \* MERGEFORMAT </w:instrText>
      </w:r>
      <w:r w:rsidRPr="00765BFC">
        <w:fldChar w:fldCharType="separate"/>
      </w:r>
      <w:r w:rsidR="003F1F53" w:rsidRPr="00765BFC">
        <w:t xml:space="preserve">Table </w:t>
      </w:r>
      <w:r w:rsidR="003F1F53" w:rsidRPr="003F1F53">
        <w:t>11</w:t>
      </w:r>
      <w:r w:rsidRPr="00765BFC">
        <w:fldChar w:fldCharType="end"/>
      </w:r>
      <w:r w:rsidRPr="00765BFC">
        <w:t xml:space="preserve"> presents the result of the analysis relevant to the funding question – a comparison against Group D (Usual care) with a consistent underlying prevalence of T2DM and Pre-DM applied across the groups.</w:t>
      </w:r>
    </w:p>
    <w:p w14:paraId="04D4DF60" w14:textId="21E61961" w:rsidR="005F39B6" w:rsidRPr="00765BFC" w:rsidRDefault="005F39B6" w:rsidP="00A9077C">
      <w:pPr>
        <w:pStyle w:val="Caption"/>
        <w:spacing w:before="240"/>
        <w:rPr>
          <w:iCs w:val="0"/>
        </w:rPr>
      </w:pPr>
      <w:bookmarkStart w:id="41" w:name="_Ref80548752"/>
      <w:r w:rsidRPr="00765BFC">
        <w:rPr>
          <w:iCs w:val="0"/>
        </w:rPr>
        <w:t>Table</w:t>
      </w:r>
      <w:r w:rsidR="005D1507" w:rsidRPr="00765BFC">
        <w:rPr>
          <w:iCs w:val="0"/>
        </w:rPr>
        <w:t xml:space="preserve"> </w:t>
      </w:r>
      <w:r w:rsidRPr="00765BFC">
        <w:rPr>
          <w:iCs w:val="0"/>
        </w:rPr>
        <w:fldChar w:fldCharType="begin"/>
      </w:r>
      <w:r w:rsidRPr="00765BFC">
        <w:rPr>
          <w:iCs w:val="0"/>
        </w:rPr>
        <w:instrText>SEQ Table \* ARABIC</w:instrText>
      </w:r>
      <w:r w:rsidRPr="00765BFC">
        <w:rPr>
          <w:iCs w:val="0"/>
        </w:rPr>
        <w:fldChar w:fldCharType="separate"/>
      </w:r>
      <w:r w:rsidR="003F1F53">
        <w:rPr>
          <w:iCs w:val="0"/>
          <w:noProof/>
        </w:rPr>
        <w:t>11</w:t>
      </w:r>
      <w:r w:rsidRPr="00765BFC">
        <w:rPr>
          <w:iCs w:val="0"/>
        </w:rPr>
        <w:fldChar w:fldCharType="end"/>
      </w:r>
      <w:bookmarkEnd w:id="41"/>
      <w:r w:rsidRPr="00765BFC">
        <w:rPr>
          <w:iCs w:val="0"/>
        </w:rPr>
        <w:t>: Results of revised base case (Incremental vs. Group D)</w:t>
      </w:r>
    </w:p>
    <w:tbl>
      <w:tblPr>
        <w:tblStyle w:val="TableGrid2"/>
        <w:tblW w:w="8926" w:type="dxa"/>
        <w:tblLook w:val="04A0" w:firstRow="1" w:lastRow="0" w:firstColumn="1" w:lastColumn="0" w:noHBand="0" w:noVBand="1"/>
        <w:tblDescription w:val="Results of revised base case (Incremental vs. Group D)"/>
      </w:tblPr>
      <w:tblGrid>
        <w:gridCol w:w="2059"/>
        <w:gridCol w:w="1539"/>
        <w:gridCol w:w="1311"/>
        <w:gridCol w:w="1448"/>
        <w:gridCol w:w="939"/>
        <w:gridCol w:w="1630"/>
      </w:tblGrid>
      <w:tr w:rsidR="0021002F" w:rsidRPr="00765BFC" w14:paraId="1D5DFD47" w14:textId="77777777" w:rsidTr="0021002F">
        <w:trPr>
          <w:cnfStyle w:val="100000000000" w:firstRow="1" w:lastRow="0" w:firstColumn="0" w:lastColumn="0" w:oddVBand="0" w:evenVBand="0" w:oddHBand="0" w:evenHBand="0" w:firstRowFirstColumn="0" w:firstRowLastColumn="0" w:lastRowFirstColumn="0" w:lastRowLastColumn="0"/>
          <w:cantSplit/>
          <w:trHeight w:val="507"/>
          <w:tblHeader/>
        </w:trPr>
        <w:tc>
          <w:tcPr>
            <w:tcW w:w="2059" w:type="dxa"/>
          </w:tcPr>
          <w:p w14:paraId="758A2137" w14:textId="77777777" w:rsidR="005F39B6" w:rsidRPr="00765BFC" w:rsidRDefault="005F39B6" w:rsidP="009F65BB">
            <w:pPr>
              <w:pStyle w:val="TableHeading0"/>
              <w:keepNext/>
              <w:rPr>
                <w:iCs/>
              </w:rPr>
            </w:pPr>
          </w:p>
        </w:tc>
        <w:tc>
          <w:tcPr>
            <w:tcW w:w="1539" w:type="dxa"/>
          </w:tcPr>
          <w:p w14:paraId="4F2935CA" w14:textId="77777777" w:rsidR="005F39B6" w:rsidRPr="00765BFC" w:rsidRDefault="005F39B6" w:rsidP="009F65BB">
            <w:pPr>
              <w:pStyle w:val="TableHeading0"/>
              <w:keepNext/>
              <w:jc w:val="center"/>
              <w:rPr>
                <w:iCs/>
              </w:rPr>
            </w:pPr>
            <w:r w:rsidRPr="00765BFC">
              <w:rPr>
                <w:iCs/>
              </w:rPr>
              <w:t>Cost</w:t>
            </w:r>
          </w:p>
        </w:tc>
        <w:tc>
          <w:tcPr>
            <w:tcW w:w="1311" w:type="dxa"/>
          </w:tcPr>
          <w:p w14:paraId="7B015521" w14:textId="77777777" w:rsidR="005F39B6" w:rsidRPr="00765BFC" w:rsidRDefault="005F39B6" w:rsidP="009F65BB">
            <w:pPr>
              <w:pStyle w:val="TableHeadingCA"/>
              <w:keepNext/>
              <w:rPr>
                <w:iCs/>
              </w:rPr>
            </w:pPr>
            <w:r w:rsidRPr="00765BFC">
              <w:rPr>
                <w:iCs/>
              </w:rPr>
              <w:t>Inc. Cost</w:t>
            </w:r>
          </w:p>
        </w:tc>
        <w:tc>
          <w:tcPr>
            <w:tcW w:w="1448" w:type="dxa"/>
          </w:tcPr>
          <w:p w14:paraId="7D2BCF84" w14:textId="77777777" w:rsidR="005F39B6" w:rsidRPr="00765BFC" w:rsidRDefault="005F39B6" w:rsidP="009F65BB">
            <w:pPr>
              <w:pStyle w:val="TableHeadingCA"/>
              <w:keepNext/>
              <w:rPr>
                <w:iCs/>
              </w:rPr>
            </w:pPr>
            <w:r w:rsidRPr="00765BFC">
              <w:rPr>
                <w:iCs/>
              </w:rPr>
              <w:t>QALYs</w:t>
            </w:r>
          </w:p>
        </w:tc>
        <w:tc>
          <w:tcPr>
            <w:tcW w:w="939" w:type="dxa"/>
          </w:tcPr>
          <w:p w14:paraId="14C4F6F6" w14:textId="77777777" w:rsidR="005F39B6" w:rsidRPr="00765BFC" w:rsidRDefault="005F39B6" w:rsidP="009F65BB">
            <w:pPr>
              <w:pStyle w:val="TableHeadingCA"/>
              <w:keepNext/>
              <w:rPr>
                <w:iCs/>
              </w:rPr>
            </w:pPr>
            <w:r w:rsidRPr="00765BFC">
              <w:rPr>
                <w:iCs/>
              </w:rPr>
              <w:t>Inc. QALYs</w:t>
            </w:r>
          </w:p>
        </w:tc>
        <w:tc>
          <w:tcPr>
            <w:tcW w:w="1630" w:type="dxa"/>
          </w:tcPr>
          <w:p w14:paraId="63430685" w14:textId="77777777" w:rsidR="005F39B6" w:rsidRPr="00765BFC" w:rsidRDefault="005F39B6" w:rsidP="009F65BB">
            <w:pPr>
              <w:pStyle w:val="TableHeadingCA"/>
              <w:keepNext/>
              <w:rPr>
                <w:iCs/>
              </w:rPr>
            </w:pPr>
            <w:r w:rsidRPr="00765BFC">
              <w:rPr>
                <w:iCs/>
              </w:rPr>
              <w:t>ICER ($/QALY)</w:t>
            </w:r>
          </w:p>
        </w:tc>
      </w:tr>
      <w:tr w:rsidR="0021002F" w:rsidRPr="00765BFC" w14:paraId="186FC241" w14:textId="77777777" w:rsidTr="0021002F">
        <w:trPr>
          <w:cantSplit/>
        </w:trPr>
        <w:tc>
          <w:tcPr>
            <w:tcW w:w="2059" w:type="dxa"/>
          </w:tcPr>
          <w:p w14:paraId="39CA41EB" w14:textId="77777777" w:rsidR="005F39B6" w:rsidRPr="00765BFC" w:rsidRDefault="005F39B6" w:rsidP="009F65BB">
            <w:pPr>
              <w:pStyle w:val="TableText0"/>
              <w:keepNext/>
              <w:rPr>
                <w:iCs/>
              </w:rPr>
            </w:pPr>
            <w:r w:rsidRPr="00765BFC">
              <w:rPr>
                <w:iCs/>
              </w:rPr>
              <w:t>Group D (Usual care)</w:t>
            </w:r>
          </w:p>
        </w:tc>
        <w:tc>
          <w:tcPr>
            <w:tcW w:w="1539" w:type="dxa"/>
          </w:tcPr>
          <w:p w14:paraId="1F4FA5E5" w14:textId="1950468E" w:rsidR="005F39B6" w:rsidRPr="00765BFC" w:rsidRDefault="0021002F" w:rsidP="009F65BB">
            <w:pPr>
              <w:pStyle w:val="TableText0"/>
              <w:keepNext/>
              <w:ind w:left="720" w:hanging="720"/>
              <w:jc w:val="center"/>
              <w:rPr>
                <w:b/>
                <w:bCs/>
              </w:rPr>
            </w:pPr>
            <w:r w:rsidRPr="00765BFC">
              <w:rPr>
                <w:b/>
                <w:bCs/>
              </w:rPr>
              <w:t>$redacted</w:t>
            </w:r>
          </w:p>
        </w:tc>
        <w:tc>
          <w:tcPr>
            <w:tcW w:w="1311" w:type="dxa"/>
          </w:tcPr>
          <w:p w14:paraId="4D9C0DA5" w14:textId="77777777" w:rsidR="005F39B6" w:rsidRPr="00765BFC" w:rsidRDefault="005F39B6" w:rsidP="009F65BB">
            <w:pPr>
              <w:pStyle w:val="TableTextCA"/>
              <w:keepNext/>
              <w:rPr>
                <w:b/>
                <w:bCs/>
              </w:rPr>
            </w:pPr>
            <w:r w:rsidRPr="00765BFC">
              <w:rPr>
                <w:b/>
                <w:bCs/>
              </w:rPr>
              <w:t>-</w:t>
            </w:r>
          </w:p>
        </w:tc>
        <w:tc>
          <w:tcPr>
            <w:tcW w:w="1448" w:type="dxa"/>
          </w:tcPr>
          <w:p w14:paraId="76C44968" w14:textId="6027936E" w:rsidR="005F39B6" w:rsidRPr="00765BFC" w:rsidRDefault="0021002F" w:rsidP="009F65BB">
            <w:pPr>
              <w:pStyle w:val="TableTextCA"/>
              <w:keepNext/>
              <w:rPr>
                <w:b/>
                <w:bCs/>
              </w:rPr>
            </w:pPr>
            <w:r w:rsidRPr="00765BFC">
              <w:rPr>
                <w:b/>
                <w:bCs/>
              </w:rPr>
              <w:t>redacted</w:t>
            </w:r>
          </w:p>
        </w:tc>
        <w:tc>
          <w:tcPr>
            <w:tcW w:w="939" w:type="dxa"/>
          </w:tcPr>
          <w:p w14:paraId="63410C25" w14:textId="77777777" w:rsidR="005F39B6" w:rsidRPr="00765BFC" w:rsidRDefault="005F39B6" w:rsidP="009F65BB">
            <w:pPr>
              <w:pStyle w:val="TableTextCA"/>
              <w:keepNext/>
              <w:rPr>
                <w:b/>
                <w:bCs/>
              </w:rPr>
            </w:pPr>
            <w:r w:rsidRPr="00765BFC">
              <w:rPr>
                <w:b/>
                <w:bCs/>
              </w:rPr>
              <w:t>-</w:t>
            </w:r>
          </w:p>
        </w:tc>
        <w:tc>
          <w:tcPr>
            <w:tcW w:w="1630" w:type="dxa"/>
          </w:tcPr>
          <w:p w14:paraId="517BE0E6" w14:textId="77777777" w:rsidR="005F39B6" w:rsidRPr="00765BFC" w:rsidRDefault="005F39B6" w:rsidP="009F65BB">
            <w:pPr>
              <w:pStyle w:val="TableTextCA"/>
              <w:keepNext/>
              <w:rPr>
                <w:b/>
                <w:bCs/>
              </w:rPr>
            </w:pPr>
            <w:r w:rsidRPr="00765BFC">
              <w:rPr>
                <w:b/>
                <w:bCs/>
              </w:rPr>
              <w:t>-</w:t>
            </w:r>
          </w:p>
        </w:tc>
      </w:tr>
      <w:tr w:rsidR="0021002F" w:rsidRPr="00765BFC" w14:paraId="2B1EE164" w14:textId="77777777" w:rsidTr="0021002F">
        <w:trPr>
          <w:cantSplit/>
        </w:trPr>
        <w:tc>
          <w:tcPr>
            <w:tcW w:w="2059" w:type="dxa"/>
          </w:tcPr>
          <w:p w14:paraId="127C0445" w14:textId="01FC5338" w:rsidR="0021002F" w:rsidRPr="00765BFC" w:rsidRDefault="0021002F" w:rsidP="0021002F">
            <w:pPr>
              <w:pStyle w:val="TableText0"/>
              <w:keepNext/>
              <w:rPr>
                <w:iCs/>
              </w:rPr>
            </w:pPr>
            <w:r w:rsidRPr="00765BFC">
              <w:rPr>
                <w:iCs/>
              </w:rPr>
              <w:t>Group A (AUSDRISK only)</w:t>
            </w:r>
          </w:p>
        </w:tc>
        <w:tc>
          <w:tcPr>
            <w:tcW w:w="1539" w:type="dxa"/>
          </w:tcPr>
          <w:p w14:paraId="3ABC7793" w14:textId="694FCEC8" w:rsidR="0021002F" w:rsidRPr="00765BFC" w:rsidRDefault="0021002F" w:rsidP="0021002F">
            <w:pPr>
              <w:pStyle w:val="TableText0"/>
              <w:keepNext/>
              <w:jc w:val="center"/>
              <w:rPr>
                <w:b/>
                <w:bCs/>
              </w:rPr>
            </w:pPr>
            <w:r w:rsidRPr="00765BFC">
              <w:rPr>
                <w:b/>
                <w:bCs/>
              </w:rPr>
              <w:t>$redacted</w:t>
            </w:r>
          </w:p>
        </w:tc>
        <w:tc>
          <w:tcPr>
            <w:tcW w:w="1311" w:type="dxa"/>
          </w:tcPr>
          <w:p w14:paraId="6B441831" w14:textId="35BCB71B" w:rsidR="0021002F" w:rsidRPr="00765BFC" w:rsidRDefault="0021002F" w:rsidP="0021002F">
            <w:pPr>
              <w:pStyle w:val="TableTextCA"/>
              <w:keepNext/>
              <w:rPr>
                <w:b/>
                <w:bCs/>
              </w:rPr>
            </w:pPr>
            <w:r w:rsidRPr="00765BFC">
              <w:rPr>
                <w:b/>
                <w:bCs/>
              </w:rPr>
              <w:t>$redacted</w:t>
            </w:r>
          </w:p>
        </w:tc>
        <w:tc>
          <w:tcPr>
            <w:tcW w:w="1448" w:type="dxa"/>
          </w:tcPr>
          <w:p w14:paraId="2E610F2E" w14:textId="23C96898" w:rsidR="0021002F" w:rsidRPr="00765BFC" w:rsidRDefault="0021002F" w:rsidP="0021002F">
            <w:pPr>
              <w:pStyle w:val="TableTextCA"/>
              <w:keepNext/>
              <w:rPr>
                <w:b/>
                <w:bCs/>
              </w:rPr>
            </w:pPr>
            <w:r w:rsidRPr="00765BFC">
              <w:rPr>
                <w:b/>
                <w:bCs/>
              </w:rPr>
              <w:t>redacted</w:t>
            </w:r>
          </w:p>
        </w:tc>
        <w:tc>
          <w:tcPr>
            <w:tcW w:w="939" w:type="dxa"/>
          </w:tcPr>
          <w:p w14:paraId="5C902975" w14:textId="00BE4446" w:rsidR="0021002F" w:rsidRPr="00765BFC" w:rsidRDefault="0021002F" w:rsidP="0021002F">
            <w:pPr>
              <w:pStyle w:val="TableTextCA"/>
              <w:keepNext/>
              <w:rPr>
                <w:b/>
                <w:bCs/>
              </w:rPr>
            </w:pPr>
            <w:r w:rsidRPr="00765BFC">
              <w:rPr>
                <w:b/>
                <w:bCs/>
              </w:rPr>
              <w:t>redacted</w:t>
            </w:r>
          </w:p>
        </w:tc>
        <w:tc>
          <w:tcPr>
            <w:tcW w:w="1630" w:type="dxa"/>
          </w:tcPr>
          <w:p w14:paraId="21934DDD" w14:textId="1E4DD59F" w:rsidR="0021002F" w:rsidRPr="00765BFC" w:rsidRDefault="0021002F" w:rsidP="0021002F">
            <w:pPr>
              <w:pStyle w:val="TableTextCA"/>
              <w:keepNext/>
              <w:rPr>
                <w:b/>
                <w:bCs/>
              </w:rPr>
            </w:pPr>
            <w:r w:rsidRPr="00765BFC">
              <w:rPr>
                <w:b/>
                <w:bCs/>
              </w:rPr>
              <w:t>$redacted</w:t>
            </w:r>
          </w:p>
        </w:tc>
      </w:tr>
      <w:tr w:rsidR="0021002F" w:rsidRPr="00765BFC" w14:paraId="0D06FB2F" w14:textId="77777777" w:rsidTr="0021002F">
        <w:trPr>
          <w:cantSplit/>
        </w:trPr>
        <w:tc>
          <w:tcPr>
            <w:tcW w:w="2059" w:type="dxa"/>
            <w:tcBorders>
              <w:bottom w:val="single" w:sz="4" w:space="0" w:color="auto"/>
            </w:tcBorders>
          </w:tcPr>
          <w:p w14:paraId="5AB98574" w14:textId="481144D1" w:rsidR="0021002F" w:rsidRPr="00765BFC" w:rsidRDefault="0021002F" w:rsidP="0021002F">
            <w:pPr>
              <w:pStyle w:val="TableText0"/>
              <w:keepNext/>
              <w:rPr>
                <w:iCs/>
              </w:rPr>
            </w:pPr>
            <w:r w:rsidRPr="00765BFC">
              <w:rPr>
                <w:iCs/>
              </w:rPr>
              <w:t>Group B (AUSDRISK + PoC HbA1c)</w:t>
            </w:r>
          </w:p>
        </w:tc>
        <w:tc>
          <w:tcPr>
            <w:tcW w:w="1539" w:type="dxa"/>
            <w:tcBorders>
              <w:bottom w:val="single" w:sz="4" w:space="0" w:color="auto"/>
            </w:tcBorders>
          </w:tcPr>
          <w:p w14:paraId="1A41A1F6" w14:textId="2B090457" w:rsidR="0021002F" w:rsidRPr="00765BFC" w:rsidRDefault="0021002F" w:rsidP="0021002F">
            <w:pPr>
              <w:pStyle w:val="TableText0"/>
              <w:keepNext/>
              <w:jc w:val="center"/>
              <w:rPr>
                <w:b/>
                <w:bCs/>
              </w:rPr>
            </w:pPr>
            <w:r w:rsidRPr="00765BFC">
              <w:rPr>
                <w:b/>
                <w:bCs/>
              </w:rPr>
              <w:t>$redacted</w:t>
            </w:r>
          </w:p>
        </w:tc>
        <w:tc>
          <w:tcPr>
            <w:tcW w:w="1311" w:type="dxa"/>
            <w:tcBorders>
              <w:bottom w:val="single" w:sz="4" w:space="0" w:color="auto"/>
            </w:tcBorders>
          </w:tcPr>
          <w:p w14:paraId="62EF26A4" w14:textId="13F838D7" w:rsidR="0021002F" w:rsidRPr="00765BFC" w:rsidRDefault="0021002F" w:rsidP="0021002F">
            <w:pPr>
              <w:pStyle w:val="TableTextCA"/>
              <w:keepNext/>
              <w:rPr>
                <w:b/>
                <w:bCs/>
              </w:rPr>
            </w:pPr>
            <w:r w:rsidRPr="00765BFC">
              <w:rPr>
                <w:b/>
                <w:bCs/>
              </w:rPr>
              <w:t>$redacted</w:t>
            </w:r>
          </w:p>
        </w:tc>
        <w:tc>
          <w:tcPr>
            <w:tcW w:w="1448" w:type="dxa"/>
            <w:tcBorders>
              <w:bottom w:val="single" w:sz="4" w:space="0" w:color="auto"/>
            </w:tcBorders>
          </w:tcPr>
          <w:p w14:paraId="0BAA5E56" w14:textId="34A946EB" w:rsidR="0021002F" w:rsidRPr="00765BFC" w:rsidRDefault="0021002F" w:rsidP="0021002F">
            <w:pPr>
              <w:pStyle w:val="TableTextCA"/>
              <w:keepNext/>
              <w:rPr>
                <w:b/>
                <w:bCs/>
              </w:rPr>
            </w:pPr>
            <w:r w:rsidRPr="00765BFC">
              <w:rPr>
                <w:b/>
                <w:bCs/>
              </w:rPr>
              <w:t>redacted</w:t>
            </w:r>
          </w:p>
        </w:tc>
        <w:tc>
          <w:tcPr>
            <w:tcW w:w="939" w:type="dxa"/>
            <w:tcBorders>
              <w:bottom w:val="single" w:sz="4" w:space="0" w:color="auto"/>
            </w:tcBorders>
          </w:tcPr>
          <w:p w14:paraId="21F1CD47" w14:textId="5D12670B" w:rsidR="0021002F" w:rsidRPr="00765BFC" w:rsidRDefault="0021002F" w:rsidP="0021002F">
            <w:pPr>
              <w:pStyle w:val="TableTextCA"/>
              <w:keepNext/>
              <w:rPr>
                <w:b/>
                <w:bCs/>
              </w:rPr>
            </w:pPr>
            <w:r w:rsidRPr="00765BFC">
              <w:rPr>
                <w:b/>
                <w:bCs/>
              </w:rPr>
              <w:t>redacted</w:t>
            </w:r>
          </w:p>
        </w:tc>
        <w:tc>
          <w:tcPr>
            <w:tcW w:w="1630" w:type="dxa"/>
            <w:tcBorders>
              <w:bottom w:val="single" w:sz="4" w:space="0" w:color="auto"/>
            </w:tcBorders>
          </w:tcPr>
          <w:p w14:paraId="545CF3EF" w14:textId="26080600" w:rsidR="0021002F" w:rsidRPr="00765BFC" w:rsidRDefault="0021002F" w:rsidP="0021002F">
            <w:pPr>
              <w:pStyle w:val="TableTextCA"/>
              <w:keepNext/>
              <w:rPr>
                <w:b/>
                <w:bCs/>
              </w:rPr>
            </w:pPr>
            <w:r w:rsidRPr="00765BFC">
              <w:rPr>
                <w:b/>
                <w:bCs/>
              </w:rPr>
              <w:t>$redacted</w:t>
            </w:r>
          </w:p>
        </w:tc>
      </w:tr>
      <w:tr w:rsidR="0021002F" w:rsidRPr="00765BFC" w14:paraId="5BDC3F95" w14:textId="77777777" w:rsidTr="0021002F">
        <w:trPr>
          <w:cantSplit/>
        </w:trPr>
        <w:tc>
          <w:tcPr>
            <w:tcW w:w="2059" w:type="dxa"/>
          </w:tcPr>
          <w:p w14:paraId="5FDEE801" w14:textId="5989DC9D" w:rsidR="0021002F" w:rsidRPr="00765BFC" w:rsidRDefault="0021002F" w:rsidP="0021002F">
            <w:pPr>
              <w:pStyle w:val="TableText0"/>
              <w:keepNext/>
              <w:rPr>
                <w:iCs/>
              </w:rPr>
            </w:pPr>
            <w:r w:rsidRPr="00765BFC">
              <w:rPr>
                <w:iCs/>
              </w:rPr>
              <w:t>Group C (AUSDRISK + PoC scBGT)</w:t>
            </w:r>
          </w:p>
        </w:tc>
        <w:tc>
          <w:tcPr>
            <w:tcW w:w="1539" w:type="dxa"/>
          </w:tcPr>
          <w:p w14:paraId="05775578" w14:textId="1CDAE680" w:rsidR="0021002F" w:rsidRPr="00765BFC" w:rsidRDefault="0021002F" w:rsidP="0021002F">
            <w:pPr>
              <w:pStyle w:val="TableText0"/>
              <w:keepNext/>
              <w:jc w:val="center"/>
              <w:rPr>
                <w:b/>
                <w:bCs/>
              </w:rPr>
            </w:pPr>
            <w:r w:rsidRPr="00765BFC">
              <w:rPr>
                <w:b/>
                <w:bCs/>
              </w:rPr>
              <w:t>$redacted</w:t>
            </w:r>
          </w:p>
        </w:tc>
        <w:tc>
          <w:tcPr>
            <w:tcW w:w="1311" w:type="dxa"/>
          </w:tcPr>
          <w:p w14:paraId="4E168DAC" w14:textId="14C96E55" w:rsidR="0021002F" w:rsidRPr="00765BFC" w:rsidRDefault="0021002F" w:rsidP="0021002F">
            <w:pPr>
              <w:pStyle w:val="TableTextCA"/>
              <w:keepNext/>
              <w:rPr>
                <w:b/>
                <w:bCs/>
              </w:rPr>
            </w:pPr>
            <w:r w:rsidRPr="00765BFC">
              <w:rPr>
                <w:b/>
                <w:bCs/>
              </w:rPr>
              <w:t>$redacted</w:t>
            </w:r>
          </w:p>
        </w:tc>
        <w:tc>
          <w:tcPr>
            <w:tcW w:w="1448" w:type="dxa"/>
          </w:tcPr>
          <w:p w14:paraId="5245D859" w14:textId="0E9A5E57" w:rsidR="0021002F" w:rsidRPr="00765BFC" w:rsidRDefault="0021002F" w:rsidP="0021002F">
            <w:pPr>
              <w:pStyle w:val="TableTextCA"/>
              <w:keepNext/>
              <w:rPr>
                <w:b/>
                <w:bCs/>
              </w:rPr>
            </w:pPr>
            <w:r w:rsidRPr="00765BFC">
              <w:rPr>
                <w:b/>
                <w:bCs/>
              </w:rPr>
              <w:t>redacted</w:t>
            </w:r>
          </w:p>
        </w:tc>
        <w:tc>
          <w:tcPr>
            <w:tcW w:w="939" w:type="dxa"/>
          </w:tcPr>
          <w:p w14:paraId="5C89B881" w14:textId="5321F091" w:rsidR="0021002F" w:rsidRPr="00765BFC" w:rsidRDefault="0021002F" w:rsidP="0021002F">
            <w:pPr>
              <w:pStyle w:val="TableTextCA"/>
              <w:keepNext/>
              <w:rPr>
                <w:b/>
                <w:bCs/>
              </w:rPr>
            </w:pPr>
            <w:r w:rsidRPr="00765BFC">
              <w:rPr>
                <w:b/>
                <w:bCs/>
              </w:rPr>
              <w:t>redacted</w:t>
            </w:r>
          </w:p>
        </w:tc>
        <w:tc>
          <w:tcPr>
            <w:tcW w:w="1630" w:type="dxa"/>
          </w:tcPr>
          <w:p w14:paraId="2A781577" w14:textId="5816D705" w:rsidR="0021002F" w:rsidRPr="00765BFC" w:rsidRDefault="0021002F" w:rsidP="0021002F">
            <w:pPr>
              <w:pStyle w:val="TableTextCA"/>
              <w:keepNext/>
              <w:rPr>
                <w:b/>
                <w:bCs/>
              </w:rPr>
            </w:pPr>
            <w:r w:rsidRPr="00765BFC">
              <w:rPr>
                <w:b/>
                <w:bCs/>
              </w:rPr>
              <w:t>$redacted</w:t>
            </w:r>
          </w:p>
        </w:tc>
      </w:tr>
    </w:tbl>
    <w:p w14:paraId="2B8030AA" w14:textId="526B4298" w:rsidR="005F39B6" w:rsidRPr="00765BFC" w:rsidRDefault="005F39B6" w:rsidP="00941D03">
      <w:pPr>
        <w:pStyle w:val="Tablenotes1"/>
      </w:pPr>
      <w:r w:rsidRPr="00765BFC">
        <w:t xml:space="preserve">Source: </w:t>
      </w:r>
      <w:r w:rsidR="00941D03" w:rsidRPr="00765BFC">
        <w:t>Constructed during the evaluation (</w:t>
      </w:r>
      <w:r w:rsidRPr="00765BFC">
        <w:t>MSAC 1677 - Revised DTree (Con Prev).trex</w:t>
      </w:r>
      <w:r w:rsidR="00941D03" w:rsidRPr="00765BFC">
        <w:t>)</w:t>
      </w:r>
    </w:p>
    <w:p w14:paraId="6FD7B50F" w14:textId="18E14B4E" w:rsidR="005F39B6" w:rsidRPr="00765BFC" w:rsidRDefault="005F39B6" w:rsidP="00941D03">
      <w:pPr>
        <w:pStyle w:val="Tablenotes1"/>
      </w:pPr>
      <w:r w:rsidRPr="00765BFC">
        <w:t>Abbreviations: AUSDRISK - Australian type 2 diabetes risk assessment tool; ICER – incremental cost-effectiveness ratio; Inc. - incremental; POC – point of care; scBGT - small capillary blood glucose testing</w:t>
      </w:r>
    </w:p>
    <w:p w14:paraId="4C6FD637" w14:textId="7F43CDAE" w:rsidR="005F39B6" w:rsidRPr="00765BFC" w:rsidRDefault="005F39B6" w:rsidP="005F39B6">
      <w:pPr>
        <w:rPr>
          <w:iCs/>
        </w:rPr>
      </w:pPr>
      <w:r w:rsidRPr="00765BFC">
        <w:rPr>
          <w:iCs/>
        </w:rPr>
        <w:lastRenderedPageBreak/>
        <w:t xml:space="preserve">In this analysis, incremental QALYs are very low for all community pharmacy screening options versus usual care, leading to ICERs over </w:t>
      </w:r>
      <w:r w:rsidRPr="00765BFC">
        <w:rPr>
          <w:b/>
          <w:bCs/>
          <w:iCs/>
        </w:rPr>
        <w:t>$</w:t>
      </w:r>
      <w:r w:rsidR="0021002F" w:rsidRPr="00765BFC">
        <w:rPr>
          <w:b/>
          <w:bCs/>
          <w:iCs/>
        </w:rPr>
        <w:t>redacted</w:t>
      </w:r>
      <w:r w:rsidRPr="00765BFC">
        <w:rPr>
          <w:iCs/>
        </w:rPr>
        <w:t xml:space="preserve">/QALY. </w:t>
      </w:r>
      <w:r w:rsidR="00941D03" w:rsidRPr="00765BFC">
        <w:rPr>
          <w:iCs/>
        </w:rPr>
        <w:t>The commentary did not perform</w:t>
      </w:r>
      <w:r w:rsidRPr="00765BFC">
        <w:t xml:space="preserve"> sensitivity analys</w:t>
      </w:r>
      <w:r w:rsidR="00941D03" w:rsidRPr="00765BFC">
        <w:t>e</w:t>
      </w:r>
      <w:r w:rsidRPr="00765BFC">
        <w:t>s was performed on the ADAR’s modelled economic evaluation.</w:t>
      </w:r>
    </w:p>
    <w:p w14:paraId="7979CE40" w14:textId="0207DC59" w:rsidR="005F39B6" w:rsidRPr="00765BFC" w:rsidRDefault="005F39B6" w:rsidP="005F39B6">
      <w:bookmarkStart w:id="42" w:name="_Hlk79860904"/>
      <w:bookmarkEnd w:id="40"/>
      <w:r w:rsidRPr="00765BFC">
        <w:t xml:space="preserve">The </w:t>
      </w:r>
      <w:r w:rsidR="00941D03" w:rsidRPr="00765BFC">
        <w:t xml:space="preserve">commentary considered the </w:t>
      </w:r>
      <w:r w:rsidRPr="00765BFC">
        <w:t>ADAR and revised base case analyses contain</w:t>
      </w:r>
      <w:r w:rsidR="00941D03" w:rsidRPr="00765BFC">
        <w:t xml:space="preserve">ed several </w:t>
      </w:r>
      <w:r w:rsidRPr="00765BFC">
        <w:t>limitations worth noting:</w:t>
      </w:r>
    </w:p>
    <w:p w14:paraId="50EA5806" w14:textId="6447CE41" w:rsidR="005F39B6" w:rsidRPr="00765BFC" w:rsidRDefault="005F39B6" w:rsidP="00C53718">
      <w:pPr>
        <w:pStyle w:val="ListParagraph"/>
        <w:numPr>
          <w:ilvl w:val="0"/>
          <w:numId w:val="26"/>
        </w:numPr>
        <w:spacing w:before="120" w:after="160"/>
      </w:pPr>
      <w:r w:rsidRPr="00765BFC">
        <w:t xml:space="preserve">The long-term Markov models remains populated with cost data from 2003 for the intensive treatment of T2DM and benefit data from 1998 or 2008 for the treatment of T2DM and Pre-DM, which </w:t>
      </w:r>
      <w:r w:rsidR="00941D03" w:rsidRPr="00765BFC">
        <w:t>were</w:t>
      </w:r>
      <w:r w:rsidRPr="00765BFC">
        <w:t xml:space="preserve"> the key drivers of incremental costs and QALYs. The costs of some diabetes treatments will have changed since then and newly funded treatments for diabetes have since been added to the PBS.</w:t>
      </w:r>
    </w:p>
    <w:p w14:paraId="493FB1E0" w14:textId="43162F40" w:rsidR="005F39B6" w:rsidRPr="00765BFC" w:rsidRDefault="005F39B6" w:rsidP="00C53718">
      <w:pPr>
        <w:pStyle w:val="ListParagraph"/>
        <w:numPr>
          <w:ilvl w:val="0"/>
          <w:numId w:val="26"/>
        </w:numPr>
        <w:spacing w:before="120" w:after="160"/>
      </w:pPr>
      <w:r w:rsidRPr="00765BFC">
        <w:t xml:space="preserve">In the revised base case, patients who progress from Pre-DM to T2DM </w:t>
      </w:r>
      <w:r w:rsidR="00941D03" w:rsidRPr="00765BFC">
        <w:t>were</w:t>
      </w:r>
      <w:r w:rsidRPr="00765BFC">
        <w:t xml:space="preserve"> not modelled in the same way as T2DM patients diagnosed at community pharmacy screening (i.e., not exposed to T2DM-related health events).</w:t>
      </w:r>
    </w:p>
    <w:p w14:paraId="2B97B418" w14:textId="54CCD5F9" w:rsidR="005F39B6" w:rsidRPr="00765BFC" w:rsidRDefault="005F39B6" w:rsidP="00C53718">
      <w:pPr>
        <w:pStyle w:val="ListParagraph"/>
        <w:numPr>
          <w:ilvl w:val="0"/>
          <w:numId w:val="26"/>
        </w:numPr>
        <w:spacing w:before="120" w:after="160"/>
      </w:pPr>
      <w:r w:rsidRPr="00765BFC">
        <w:t xml:space="preserve">The concept of delayed diagnosis by GPs after a time lag of three years </w:t>
      </w:r>
      <w:r w:rsidR="00941D03" w:rsidRPr="00765BFC">
        <w:t xml:space="preserve">was </w:t>
      </w:r>
      <w:r w:rsidRPr="00765BFC">
        <w:t xml:space="preserve">not informed by trial data. In addition, there </w:t>
      </w:r>
      <w:r w:rsidR="00941D03" w:rsidRPr="00765BFC">
        <w:t xml:space="preserve">was </w:t>
      </w:r>
      <w:r w:rsidRPr="00765BFC">
        <w:t xml:space="preserve">evidence of a ‘legacy’ effect such that early intensive treatment for T2DM may translate into future benefits even after the delayed diagnosis. There remains significant uncertainty around the size of the benefits of earlier diagnosis. </w:t>
      </w:r>
    </w:p>
    <w:p w14:paraId="75E4CEC3" w14:textId="250AA740" w:rsidR="005F39B6" w:rsidRPr="00765BFC" w:rsidRDefault="005F39B6" w:rsidP="00C53718">
      <w:pPr>
        <w:pStyle w:val="ListParagraph"/>
        <w:numPr>
          <w:ilvl w:val="0"/>
          <w:numId w:val="26"/>
        </w:numPr>
        <w:spacing w:before="120" w:after="160"/>
      </w:pPr>
      <w:r w:rsidRPr="00765BFC">
        <w:t>The participation rate for Intensive Treatment for T2DM remain</w:t>
      </w:r>
      <w:r w:rsidR="00941D03" w:rsidRPr="00765BFC">
        <w:t>ed</w:t>
      </w:r>
      <w:r w:rsidRPr="00765BFC">
        <w:t xml:space="preserve"> an assumption.</w:t>
      </w:r>
    </w:p>
    <w:p w14:paraId="65DD0B12" w14:textId="67367782" w:rsidR="005F39B6" w:rsidRPr="00765BFC" w:rsidRDefault="005F39B6" w:rsidP="005F39B6">
      <w:r w:rsidRPr="00765BFC">
        <w:t xml:space="preserve">These limitations notwithstanding, the </w:t>
      </w:r>
      <w:r w:rsidR="00D80AF3" w:rsidRPr="00765BFC">
        <w:t xml:space="preserve">commentary considered the </w:t>
      </w:r>
      <w:r w:rsidRPr="00765BFC">
        <w:t>revised base case provides valuable, relevant information to inform MSAC’s consideration of whether public funding of community pharmacy-based screening would be cost effective compared to usual care.</w:t>
      </w:r>
      <w:r w:rsidR="00AB7D34" w:rsidRPr="00765BFC">
        <w:t xml:space="preserve"> The pre-ESC response disagreed with the commentary’s revised base case and considered that it was unrealistic to assume that </w:t>
      </w:r>
      <w:r w:rsidR="00BC63E8" w:rsidRPr="00765BFC">
        <w:rPr>
          <w:b/>
        </w:rPr>
        <w:t>redacted</w:t>
      </w:r>
      <w:r w:rsidR="00AB7D34" w:rsidRPr="00765BFC">
        <w:t xml:space="preserve">% of patients with undiagnosed T2DM would receive a delayed diagnosis by a GP after 3 years. This was based on the pre-ESC response’s claim that GPs diagnose only 15-20% of T2DM cases. </w:t>
      </w:r>
    </w:p>
    <w:p w14:paraId="303E9A13" w14:textId="424D7337" w:rsidR="00AB7D34" w:rsidRPr="00765BFC" w:rsidRDefault="00AB7D34" w:rsidP="00A9077C">
      <w:pPr>
        <w:spacing w:before="240"/>
      </w:pPr>
      <w:r w:rsidRPr="00765BFC">
        <w:t>The pre-ESC response presented a revised base case removing the adjustment for delayed diagnosis and incorporating higher treatment costs for intensive treatment</w:t>
      </w:r>
      <w:r w:rsidR="00C60FC1" w:rsidRPr="00765BFC">
        <w:t xml:space="preserve"> (</w:t>
      </w:r>
      <w:r w:rsidR="00C60FC1" w:rsidRPr="00765BFC">
        <w:fldChar w:fldCharType="begin"/>
      </w:r>
      <w:r w:rsidR="00C60FC1" w:rsidRPr="00765BFC">
        <w:instrText xml:space="preserve"> REF _Ref85700678 \h  \* MERGEFORMAT </w:instrText>
      </w:r>
      <w:r w:rsidR="00C60FC1" w:rsidRPr="00765BFC">
        <w:fldChar w:fldCharType="separate"/>
      </w:r>
      <w:r w:rsidR="003F1F53" w:rsidRPr="00765BFC">
        <w:t xml:space="preserve">Table </w:t>
      </w:r>
      <w:r w:rsidR="003F1F53">
        <w:rPr>
          <w:noProof/>
        </w:rPr>
        <w:t>12</w:t>
      </w:r>
      <w:r w:rsidR="00C60FC1" w:rsidRPr="00765BFC">
        <w:fldChar w:fldCharType="end"/>
      </w:r>
      <w:r w:rsidR="00302689" w:rsidRPr="00765BFC">
        <w:t>)</w:t>
      </w:r>
      <w:r w:rsidRPr="00765BFC">
        <w:t xml:space="preserve">. This resulted in ICERs less than </w:t>
      </w:r>
      <w:r w:rsidR="00BC63E8" w:rsidRPr="00765BFC">
        <w:rPr>
          <w:b/>
        </w:rPr>
        <w:t>$redacted</w:t>
      </w:r>
      <w:r w:rsidRPr="00765BFC">
        <w:t xml:space="preserve"> per QALY for the pharmacy screening strategies. </w:t>
      </w:r>
    </w:p>
    <w:p w14:paraId="32B5D2E7" w14:textId="62B0288D" w:rsidR="00C60FC1" w:rsidRPr="00765BFC" w:rsidRDefault="00C60FC1" w:rsidP="00A9077C">
      <w:pPr>
        <w:pStyle w:val="Caption"/>
        <w:spacing w:before="240"/>
      </w:pPr>
      <w:bookmarkStart w:id="43" w:name="_Ref85700678"/>
      <w:r w:rsidRPr="00765BFC">
        <w:t xml:space="preserve">Table </w:t>
      </w:r>
      <w:r w:rsidRPr="00765BFC">
        <w:fldChar w:fldCharType="begin"/>
      </w:r>
      <w:r w:rsidRPr="00765BFC">
        <w:instrText>SEQ Table \* ARABIC</w:instrText>
      </w:r>
      <w:r w:rsidRPr="00765BFC">
        <w:fldChar w:fldCharType="separate"/>
      </w:r>
      <w:r w:rsidR="003F1F53">
        <w:rPr>
          <w:noProof/>
        </w:rPr>
        <w:t>12</w:t>
      </w:r>
      <w:r w:rsidRPr="00765BFC">
        <w:fldChar w:fldCharType="end"/>
      </w:r>
      <w:bookmarkEnd w:id="43"/>
      <w:r w:rsidRPr="00765BFC">
        <w:t xml:space="preserve">: Revised base case vs. Group D </w:t>
      </w:r>
      <w:r w:rsidR="00EA1C2F" w:rsidRPr="00765BFC">
        <w:t>(pre-ESC response)</w:t>
      </w:r>
    </w:p>
    <w:tbl>
      <w:tblPr>
        <w:tblStyle w:val="GridTable1Light"/>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882"/>
        <w:gridCol w:w="991"/>
        <w:gridCol w:w="991"/>
        <w:gridCol w:w="900"/>
        <w:gridCol w:w="1091"/>
        <w:gridCol w:w="1656"/>
      </w:tblGrid>
      <w:tr w:rsidR="00C60FC1" w:rsidRPr="00765BFC" w14:paraId="5F346BF5" w14:textId="77777777" w:rsidTr="00A459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hideMark/>
          </w:tcPr>
          <w:p w14:paraId="117DAD45" w14:textId="21334C9A" w:rsidR="00C60FC1" w:rsidRPr="00765BFC" w:rsidRDefault="00C60FC1" w:rsidP="00C60FC1">
            <w:pPr>
              <w:pStyle w:val="Tabletext"/>
            </w:pPr>
            <w:r w:rsidRPr="00765BFC">
              <w:t xml:space="preserve"> </w:t>
            </w:r>
            <w:r w:rsidR="00A45998" w:rsidRPr="00765BFC">
              <w:t>Intervention</w:t>
            </w:r>
          </w:p>
        </w:tc>
        <w:tc>
          <w:tcPr>
            <w:tcW w:w="0" w:type="auto"/>
            <w:tcBorders>
              <w:bottom w:val="none" w:sz="0" w:space="0" w:color="auto"/>
            </w:tcBorders>
            <w:hideMark/>
          </w:tcPr>
          <w:p w14:paraId="1D6CE5A4" w14:textId="77777777" w:rsidR="00C60FC1" w:rsidRPr="00765BFC" w:rsidRDefault="00C60FC1" w:rsidP="00C60FC1">
            <w:pPr>
              <w:pStyle w:val="Tabletext"/>
              <w:cnfStyle w:val="100000000000" w:firstRow="1" w:lastRow="0" w:firstColumn="0" w:lastColumn="0" w:oddVBand="0" w:evenVBand="0" w:oddHBand="0" w:evenHBand="0" w:firstRowFirstColumn="0" w:firstRowLastColumn="0" w:lastRowFirstColumn="0" w:lastRowLastColumn="0"/>
            </w:pPr>
            <w:r w:rsidRPr="00765BFC">
              <w:t>Cost</w:t>
            </w:r>
          </w:p>
        </w:tc>
        <w:tc>
          <w:tcPr>
            <w:tcW w:w="0" w:type="auto"/>
            <w:tcBorders>
              <w:bottom w:val="none" w:sz="0" w:space="0" w:color="auto"/>
            </w:tcBorders>
            <w:hideMark/>
          </w:tcPr>
          <w:p w14:paraId="75B2998B" w14:textId="77777777" w:rsidR="00C60FC1" w:rsidRPr="00765BFC" w:rsidRDefault="00C60FC1" w:rsidP="00C60FC1">
            <w:pPr>
              <w:pStyle w:val="Tabletext"/>
              <w:cnfStyle w:val="100000000000" w:firstRow="1" w:lastRow="0" w:firstColumn="0" w:lastColumn="0" w:oddVBand="0" w:evenVBand="0" w:oddHBand="0" w:evenHBand="0" w:firstRowFirstColumn="0" w:firstRowLastColumn="0" w:lastRowFirstColumn="0" w:lastRowLastColumn="0"/>
            </w:pPr>
            <w:r w:rsidRPr="00765BFC">
              <w:t>Inc. Cost</w:t>
            </w:r>
          </w:p>
        </w:tc>
        <w:tc>
          <w:tcPr>
            <w:tcW w:w="0" w:type="auto"/>
            <w:tcBorders>
              <w:bottom w:val="none" w:sz="0" w:space="0" w:color="auto"/>
            </w:tcBorders>
            <w:hideMark/>
          </w:tcPr>
          <w:p w14:paraId="5FB968F3" w14:textId="77777777" w:rsidR="00C60FC1" w:rsidRPr="00765BFC" w:rsidRDefault="00C60FC1" w:rsidP="00C60FC1">
            <w:pPr>
              <w:pStyle w:val="Tabletext"/>
              <w:cnfStyle w:val="100000000000" w:firstRow="1" w:lastRow="0" w:firstColumn="0" w:lastColumn="0" w:oddVBand="0" w:evenVBand="0" w:oddHBand="0" w:evenHBand="0" w:firstRowFirstColumn="0" w:firstRowLastColumn="0" w:lastRowFirstColumn="0" w:lastRowLastColumn="0"/>
            </w:pPr>
            <w:r w:rsidRPr="00765BFC">
              <w:t>QALYs</w:t>
            </w:r>
          </w:p>
        </w:tc>
        <w:tc>
          <w:tcPr>
            <w:tcW w:w="0" w:type="auto"/>
            <w:tcBorders>
              <w:bottom w:val="none" w:sz="0" w:space="0" w:color="auto"/>
            </w:tcBorders>
            <w:hideMark/>
          </w:tcPr>
          <w:p w14:paraId="66FC0B11" w14:textId="77777777" w:rsidR="00C60FC1" w:rsidRPr="00765BFC" w:rsidRDefault="00C60FC1" w:rsidP="00C60FC1">
            <w:pPr>
              <w:pStyle w:val="Tabletext"/>
              <w:cnfStyle w:val="100000000000" w:firstRow="1" w:lastRow="0" w:firstColumn="0" w:lastColumn="0" w:oddVBand="0" w:evenVBand="0" w:oddHBand="0" w:evenHBand="0" w:firstRowFirstColumn="0" w:firstRowLastColumn="0" w:lastRowFirstColumn="0" w:lastRowLastColumn="0"/>
            </w:pPr>
            <w:r w:rsidRPr="00765BFC">
              <w:t>Inc. QALYs</w:t>
            </w:r>
          </w:p>
        </w:tc>
        <w:tc>
          <w:tcPr>
            <w:tcW w:w="0" w:type="auto"/>
            <w:tcBorders>
              <w:bottom w:val="none" w:sz="0" w:space="0" w:color="auto"/>
            </w:tcBorders>
            <w:hideMark/>
          </w:tcPr>
          <w:p w14:paraId="6E416E61" w14:textId="77777777" w:rsidR="00C60FC1" w:rsidRPr="00765BFC" w:rsidRDefault="00C60FC1" w:rsidP="00C60FC1">
            <w:pPr>
              <w:pStyle w:val="Tabletext"/>
              <w:cnfStyle w:val="100000000000" w:firstRow="1" w:lastRow="0" w:firstColumn="0" w:lastColumn="0" w:oddVBand="0" w:evenVBand="0" w:oddHBand="0" w:evenHBand="0" w:firstRowFirstColumn="0" w:firstRowLastColumn="0" w:lastRowFirstColumn="0" w:lastRowLastColumn="0"/>
            </w:pPr>
            <w:r w:rsidRPr="00765BFC">
              <w:t>ICER ($ per QALY)</w:t>
            </w:r>
          </w:p>
        </w:tc>
      </w:tr>
      <w:tr w:rsidR="0021002F" w:rsidRPr="00765BFC" w14:paraId="7A7D5D32" w14:textId="77777777" w:rsidTr="00A45998">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791E856B" w14:textId="56F9DEBD" w:rsidR="0021002F" w:rsidRPr="00765BFC" w:rsidRDefault="0021002F" w:rsidP="0021002F">
            <w:pPr>
              <w:pStyle w:val="Tabletext"/>
              <w:rPr>
                <w:b w:val="0"/>
                <w:bCs w:val="0"/>
              </w:rPr>
            </w:pPr>
            <w:r w:rsidRPr="00765BFC">
              <w:rPr>
                <w:b w:val="0"/>
                <w:bCs w:val="0"/>
                <w:iCs/>
              </w:rPr>
              <w:t>Group D (Usual care)</w:t>
            </w:r>
          </w:p>
        </w:tc>
        <w:tc>
          <w:tcPr>
            <w:tcW w:w="0" w:type="auto"/>
            <w:hideMark/>
          </w:tcPr>
          <w:p w14:paraId="22F15DE6" w14:textId="1323611A" w:rsidR="0021002F" w:rsidRPr="00765BFC" w:rsidRDefault="00BC63E8" w:rsidP="0021002F">
            <w:pPr>
              <w:pStyle w:val="Tabletext"/>
              <w:cnfStyle w:val="000000000000" w:firstRow="0" w:lastRow="0" w:firstColumn="0" w:lastColumn="0" w:oddVBand="0" w:evenVBand="0" w:oddHBand="0" w:evenHBand="0" w:firstRowFirstColumn="0" w:firstRowLastColumn="0" w:lastRowFirstColumn="0" w:lastRowLastColumn="0"/>
            </w:pPr>
            <w:r w:rsidRPr="00765BFC">
              <w:rPr>
                <w:b/>
              </w:rPr>
              <w:t>$redacted</w:t>
            </w:r>
          </w:p>
        </w:tc>
        <w:tc>
          <w:tcPr>
            <w:tcW w:w="0" w:type="auto"/>
            <w:hideMark/>
          </w:tcPr>
          <w:p w14:paraId="20ABF621" w14:textId="4F50DF49" w:rsidR="0021002F" w:rsidRPr="00765BFC" w:rsidRDefault="00BC63E8" w:rsidP="0021002F">
            <w:pPr>
              <w:pStyle w:val="Tabletext"/>
              <w:cnfStyle w:val="000000000000" w:firstRow="0" w:lastRow="0" w:firstColumn="0" w:lastColumn="0" w:oddVBand="0" w:evenVBand="0" w:oddHBand="0" w:evenHBand="0" w:firstRowFirstColumn="0" w:firstRowLastColumn="0" w:lastRowFirstColumn="0" w:lastRowLastColumn="0"/>
            </w:pPr>
            <w:r w:rsidRPr="00765BFC">
              <w:rPr>
                <w:b/>
              </w:rPr>
              <w:t>$redacted</w:t>
            </w:r>
          </w:p>
        </w:tc>
        <w:tc>
          <w:tcPr>
            <w:tcW w:w="0" w:type="auto"/>
            <w:hideMark/>
          </w:tcPr>
          <w:p w14:paraId="000E24F6" w14:textId="6C92E03D" w:rsidR="0021002F" w:rsidRPr="00765BFC" w:rsidRDefault="00BC63E8" w:rsidP="0021002F">
            <w:pPr>
              <w:pStyle w:val="Tabletext"/>
              <w:cnfStyle w:val="000000000000" w:firstRow="0" w:lastRow="0" w:firstColumn="0" w:lastColumn="0" w:oddVBand="0" w:evenVBand="0" w:oddHBand="0" w:evenHBand="0" w:firstRowFirstColumn="0" w:firstRowLastColumn="0" w:lastRowFirstColumn="0" w:lastRowLastColumn="0"/>
            </w:pPr>
            <w:r w:rsidRPr="00765BFC">
              <w:rPr>
                <w:b/>
              </w:rPr>
              <w:t>redacted</w:t>
            </w:r>
            <w:r w:rsidR="0021002F" w:rsidRPr="00765BFC" w:rsidDel="0021002F">
              <w:t xml:space="preserve"> </w:t>
            </w:r>
          </w:p>
        </w:tc>
        <w:tc>
          <w:tcPr>
            <w:tcW w:w="0" w:type="auto"/>
            <w:hideMark/>
          </w:tcPr>
          <w:p w14:paraId="39ACA418" w14:textId="77777777" w:rsidR="0021002F" w:rsidRPr="00765BFC" w:rsidRDefault="0021002F" w:rsidP="0021002F">
            <w:pPr>
              <w:pStyle w:val="Tabletext"/>
              <w:cnfStyle w:val="000000000000" w:firstRow="0" w:lastRow="0" w:firstColumn="0" w:lastColumn="0" w:oddVBand="0" w:evenVBand="0" w:oddHBand="0" w:evenHBand="0" w:firstRowFirstColumn="0" w:firstRowLastColumn="0" w:lastRowFirstColumn="0" w:lastRowLastColumn="0"/>
            </w:pPr>
            <w:r w:rsidRPr="00765BFC">
              <w:t>-</w:t>
            </w:r>
          </w:p>
        </w:tc>
        <w:tc>
          <w:tcPr>
            <w:tcW w:w="0" w:type="auto"/>
            <w:hideMark/>
          </w:tcPr>
          <w:p w14:paraId="2F200570" w14:textId="77777777" w:rsidR="0021002F" w:rsidRPr="00765BFC" w:rsidRDefault="0021002F" w:rsidP="0021002F">
            <w:pPr>
              <w:pStyle w:val="Tabletext"/>
              <w:cnfStyle w:val="000000000000" w:firstRow="0" w:lastRow="0" w:firstColumn="0" w:lastColumn="0" w:oddVBand="0" w:evenVBand="0" w:oddHBand="0" w:evenHBand="0" w:firstRowFirstColumn="0" w:firstRowLastColumn="0" w:lastRowFirstColumn="0" w:lastRowLastColumn="0"/>
            </w:pPr>
            <w:r w:rsidRPr="00765BFC">
              <w:t>-</w:t>
            </w:r>
          </w:p>
        </w:tc>
      </w:tr>
      <w:tr w:rsidR="0021002F" w:rsidRPr="00765BFC" w14:paraId="0D686F4A" w14:textId="77777777" w:rsidTr="00A45998">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366D3A41" w14:textId="1612A1C4" w:rsidR="0021002F" w:rsidRPr="00765BFC" w:rsidRDefault="0021002F" w:rsidP="0021002F">
            <w:pPr>
              <w:pStyle w:val="Tabletext"/>
              <w:rPr>
                <w:b w:val="0"/>
                <w:bCs w:val="0"/>
              </w:rPr>
            </w:pPr>
            <w:r w:rsidRPr="00765BFC">
              <w:rPr>
                <w:b w:val="0"/>
                <w:bCs w:val="0"/>
                <w:iCs/>
              </w:rPr>
              <w:t>Group A (AUSDRISK only)</w:t>
            </w:r>
          </w:p>
        </w:tc>
        <w:tc>
          <w:tcPr>
            <w:tcW w:w="0" w:type="auto"/>
            <w:hideMark/>
          </w:tcPr>
          <w:p w14:paraId="1760A975" w14:textId="59B17381" w:rsidR="0021002F" w:rsidRPr="00765BFC" w:rsidRDefault="00BC63E8" w:rsidP="0021002F">
            <w:pPr>
              <w:pStyle w:val="Tabletext"/>
              <w:cnfStyle w:val="000000000000" w:firstRow="0" w:lastRow="0" w:firstColumn="0" w:lastColumn="0" w:oddVBand="0" w:evenVBand="0" w:oddHBand="0" w:evenHBand="0" w:firstRowFirstColumn="0" w:firstRowLastColumn="0" w:lastRowFirstColumn="0" w:lastRowLastColumn="0"/>
            </w:pPr>
            <w:r w:rsidRPr="00765BFC">
              <w:rPr>
                <w:b/>
              </w:rPr>
              <w:t>$redacted</w:t>
            </w:r>
          </w:p>
        </w:tc>
        <w:tc>
          <w:tcPr>
            <w:tcW w:w="0" w:type="auto"/>
            <w:hideMark/>
          </w:tcPr>
          <w:p w14:paraId="725198CF" w14:textId="07A8F2B5" w:rsidR="0021002F" w:rsidRPr="00765BFC" w:rsidRDefault="00BC63E8" w:rsidP="0021002F">
            <w:pPr>
              <w:pStyle w:val="Tabletext"/>
              <w:cnfStyle w:val="000000000000" w:firstRow="0" w:lastRow="0" w:firstColumn="0" w:lastColumn="0" w:oddVBand="0" w:evenVBand="0" w:oddHBand="0" w:evenHBand="0" w:firstRowFirstColumn="0" w:firstRowLastColumn="0" w:lastRowFirstColumn="0" w:lastRowLastColumn="0"/>
            </w:pPr>
            <w:r w:rsidRPr="00765BFC">
              <w:rPr>
                <w:b/>
              </w:rPr>
              <w:t>$redacted</w:t>
            </w:r>
          </w:p>
        </w:tc>
        <w:tc>
          <w:tcPr>
            <w:tcW w:w="0" w:type="auto"/>
            <w:hideMark/>
          </w:tcPr>
          <w:p w14:paraId="3F603CF4" w14:textId="7773D13C" w:rsidR="0021002F" w:rsidRPr="00765BFC" w:rsidRDefault="00BC63E8" w:rsidP="0021002F">
            <w:pPr>
              <w:pStyle w:val="Tabletext"/>
              <w:cnfStyle w:val="000000000000" w:firstRow="0" w:lastRow="0" w:firstColumn="0" w:lastColumn="0" w:oddVBand="0" w:evenVBand="0" w:oddHBand="0" w:evenHBand="0" w:firstRowFirstColumn="0" w:firstRowLastColumn="0" w:lastRowFirstColumn="0" w:lastRowLastColumn="0"/>
            </w:pPr>
            <w:r w:rsidRPr="00765BFC">
              <w:rPr>
                <w:b/>
              </w:rPr>
              <w:t>redacted</w:t>
            </w:r>
            <w:r w:rsidR="0021002F" w:rsidRPr="00765BFC" w:rsidDel="0021002F">
              <w:t xml:space="preserve"> </w:t>
            </w:r>
          </w:p>
        </w:tc>
        <w:tc>
          <w:tcPr>
            <w:tcW w:w="0" w:type="auto"/>
            <w:hideMark/>
          </w:tcPr>
          <w:p w14:paraId="6A0F2AF0" w14:textId="312ECF94" w:rsidR="0021002F" w:rsidRPr="00765BFC" w:rsidRDefault="00BC63E8" w:rsidP="0021002F">
            <w:pPr>
              <w:pStyle w:val="Tabletext"/>
              <w:cnfStyle w:val="000000000000" w:firstRow="0" w:lastRow="0" w:firstColumn="0" w:lastColumn="0" w:oddVBand="0" w:evenVBand="0" w:oddHBand="0" w:evenHBand="0" w:firstRowFirstColumn="0" w:firstRowLastColumn="0" w:lastRowFirstColumn="0" w:lastRowLastColumn="0"/>
            </w:pPr>
            <w:r w:rsidRPr="00765BFC">
              <w:rPr>
                <w:b/>
              </w:rPr>
              <w:t>redacted</w:t>
            </w:r>
            <w:r w:rsidR="0021002F" w:rsidRPr="00765BFC" w:rsidDel="0021002F">
              <w:t xml:space="preserve"> </w:t>
            </w:r>
          </w:p>
        </w:tc>
        <w:tc>
          <w:tcPr>
            <w:tcW w:w="0" w:type="auto"/>
            <w:hideMark/>
          </w:tcPr>
          <w:p w14:paraId="62EF3245" w14:textId="6BDE2014" w:rsidR="0021002F" w:rsidRPr="00765BFC" w:rsidRDefault="00BC63E8" w:rsidP="0021002F">
            <w:pPr>
              <w:pStyle w:val="Tabletext"/>
              <w:cnfStyle w:val="000000000000" w:firstRow="0" w:lastRow="0" w:firstColumn="0" w:lastColumn="0" w:oddVBand="0" w:evenVBand="0" w:oddHBand="0" w:evenHBand="0" w:firstRowFirstColumn="0" w:firstRowLastColumn="0" w:lastRowFirstColumn="0" w:lastRowLastColumn="0"/>
            </w:pPr>
            <w:r w:rsidRPr="00765BFC">
              <w:rPr>
                <w:b/>
              </w:rPr>
              <w:t>$redacted</w:t>
            </w:r>
          </w:p>
        </w:tc>
      </w:tr>
      <w:tr w:rsidR="0021002F" w:rsidRPr="00765BFC" w14:paraId="7C6886FB" w14:textId="77777777" w:rsidTr="00A45998">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7A8224C6" w14:textId="63D4990B" w:rsidR="0021002F" w:rsidRPr="00765BFC" w:rsidRDefault="0021002F" w:rsidP="0021002F">
            <w:pPr>
              <w:pStyle w:val="Tabletext"/>
              <w:rPr>
                <w:b w:val="0"/>
                <w:bCs w:val="0"/>
              </w:rPr>
            </w:pPr>
            <w:r w:rsidRPr="00765BFC">
              <w:rPr>
                <w:b w:val="0"/>
                <w:bCs w:val="0"/>
                <w:iCs/>
              </w:rPr>
              <w:t>Group B (AUSDRISK + PoC HbA1c)</w:t>
            </w:r>
          </w:p>
        </w:tc>
        <w:tc>
          <w:tcPr>
            <w:tcW w:w="0" w:type="auto"/>
            <w:hideMark/>
          </w:tcPr>
          <w:p w14:paraId="6DC9B74A" w14:textId="5BDB9247" w:rsidR="0021002F" w:rsidRPr="00765BFC" w:rsidRDefault="00BC63E8" w:rsidP="0021002F">
            <w:pPr>
              <w:pStyle w:val="Tabletext"/>
              <w:cnfStyle w:val="000000000000" w:firstRow="0" w:lastRow="0" w:firstColumn="0" w:lastColumn="0" w:oddVBand="0" w:evenVBand="0" w:oddHBand="0" w:evenHBand="0" w:firstRowFirstColumn="0" w:firstRowLastColumn="0" w:lastRowFirstColumn="0" w:lastRowLastColumn="0"/>
            </w:pPr>
            <w:r w:rsidRPr="00765BFC">
              <w:rPr>
                <w:b/>
              </w:rPr>
              <w:t>$redacted</w:t>
            </w:r>
          </w:p>
        </w:tc>
        <w:tc>
          <w:tcPr>
            <w:tcW w:w="0" w:type="auto"/>
            <w:hideMark/>
          </w:tcPr>
          <w:p w14:paraId="6E89795B" w14:textId="118790DA" w:rsidR="0021002F" w:rsidRPr="00765BFC" w:rsidRDefault="00BC63E8" w:rsidP="0021002F">
            <w:pPr>
              <w:pStyle w:val="Tabletext"/>
              <w:cnfStyle w:val="000000000000" w:firstRow="0" w:lastRow="0" w:firstColumn="0" w:lastColumn="0" w:oddVBand="0" w:evenVBand="0" w:oddHBand="0" w:evenHBand="0" w:firstRowFirstColumn="0" w:firstRowLastColumn="0" w:lastRowFirstColumn="0" w:lastRowLastColumn="0"/>
            </w:pPr>
            <w:r w:rsidRPr="00765BFC">
              <w:rPr>
                <w:b/>
              </w:rPr>
              <w:t>$redacted</w:t>
            </w:r>
          </w:p>
        </w:tc>
        <w:tc>
          <w:tcPr>
            <w:tcW w:w="0" w:type="auto"/>
            <w:hideMark/>
          </w:tcPr>
          <w:p w14:paraId="2B01926B" w14:textId="18CCB39E" w:rsidR="0021002F" w:rsidRPr="00765BFC" w:rsidRDefault="00BC63E8" w:rsidP="0021002F">
            <w:pPr>
              <w:pStyle w:val="Tabletext"/>
              <w:cnfStyle w:val="000000000000" w:firstRow="0" w:lastRow="0" w:firstColumn="0" w:lastColumn="0" w:oddVBand="0" w:evenVBand="0" w:oddHBand="0" w:evenHBand="0" w:firstRowFirstColumn="0" w:firstRowLastColumn="0" w:lastRowFirstColumn="0" w:lastRowLastColumn="0"/>
            </w:pPr>
            <w:r w:rsidRPr="00765BFC">
              <w:rPr>
                <w:b/>
              </w:rPr>
              <w:t>redacted</w:t>
            </w:r>
            <w:r w:rsidR="0021002F" w:rsidRPr="00765BFC" w:rsidDel="0021002F">
              <w:t xml:space="preserve"> </w:t>
            </w:r>
          </w:p>
        </w:tc>
        <w:tc>
          <w:tcPr>
            <w:tcW w:w="0" w:type="auto"/>
            <w:hideMark/>
          </w:tcPr>
          <w:p w14:paraId="765ADE2C" w14:textId="001385A0" w:rsidR="0021002F" w:rsidRPr="00765BFC" w:rsidRDefault="00BC63E8" w:rsidP="0021002F">
            <w:pPr>
              <w:pStyle w:val="Tabletext"/>
              <w:cnfStyle w:val="000000000000" w:firstRow="0" w:lastRow="0" w:firstColumn="0" w:lastColumn="0" w:oddVBand="0" w:evenVBand="0" w:oddHBand="0" w:evenHBand="0" w:firstRowFirstColumn="0" w:firstRowLastColumn="0" w:lastRowFirstColumn="0" w:lastRowLastColumn="0"/>
            </w:pPr>
            <w:r w:rsidRPr="00765BFC">
              <w:rPr>
                <w:b/>
              </w:rPr>
              <w:t>redacted</w:t>
            </w:r>
            <w:r w:rsidR="0021002F" w:rsidRPr="00765BFC" w:rsidDel="0021002F">
              <w:t xml:space="preserve"> </w:t>
            </w:r>
          </w:p>
        </w:tc>
        <w:tc>
          <w:tcPr>
            <w:tcW w:w="0" w:type="auto"/>
            <w:hideMark/>
          </w:tcPr>
          <w:p w14:paraId="170A2CE2" w14:textId="07F9FAB5" w:rsidR="0021002F" w:rsidRPr="00765BFC" w:rsidRDefault="00BC63E8" w:rsidP="0021002F">
            <w:pPr>
              <w:pStyle w:val="Tabletext"/>
              <w:cnfStyle w:val="000000000000" w:firstRow="0" w:lastRow="0" w:firstColumn="0" w:lastColumn="0" w:oddVBand="0" w:evenVBand="0" w:oddHBand="0" w:evenHBand="0" w:firstRowFirstColumn="0" w:firstRowLastColumn="0" w:lastRowFirstColumn="0" w:lastRowLastColumn="0"/>
            </w:pPr>
            <w:r w:rsidRPr="00765BFC">
              <w:rPr>
                <w:b/>
              </w:rPr>
              <w:t>$redacted</w:t>
            </w:r>
          </w:p>
        </w:tc>
      </w:tr>
      <w:tr w:rsidR="0021002F" w:rsidRPr="00765BFC" w14:paraId="01E3F505" w14:textId="77777777" w:rsidTr="00A45998">
        <w:trPr>
          <w:trHeight w:val="285"/>
        </w:trPr>
        <w:tc>
          <w:tcPr>
            <w:cnfStyle w:val="001000000000" w:firstRow="0" w:lastRow="0" w:firstColumn="1" w:lastColumn="0" w:oddVBand="0" w:evenVBand="0" w:oddHBand="0" w:evenHBand="0" w:firstRowFirstColumn="0" w:firstRowLastColumn="0" w:lastRowFirstColumn="0" w:lastRowLastColumn="0"/>
            <w:tcW w:w="0" w:type="auto"/>
            <w:hideMark/>
          </w:tcPr>
          <w:p w14:paraId="510F43D1" w14:textId="6E0027B7" w:rsidR="0021002F" w:rsidRPr="00765BFC" w:rsidRDefault="0021002F" w:rsidP="0021002F">
            <w:pPr>
              <w:pStyle w:val="Tabletext"/>
              <w:rPr>
                <w:b w:val="0"/>
                <w:bCs w:val="0"/>
              </w:rPr>
            </w:pPr>
            <w:r w:rsidRPr="00765BFC">
              <w:rPr>
                <w:b w:val="0"/>
                <w:bCs w:val="0"/>
                <w:iCs/>
              </w:rPr>
              <w:t>Group C (AUSDRISK + PoC scBGT)</w:t>
            </w:r>
          </w:p>
        </w:tc>
        <w:tc>
          <w:tcPr>
            <w:tcW w:w="0" w:type="auto"/>
            <w:hideMark/>
          </w:tcPr>
          <w:p w14:paraId="51A993D9" w14:textId="1C13B259" w:rsidR="0021002F" w:rsidRPr="00765BFC" w:rsidRDefault="00BC63E8" w:rsidP="0021002F">
            <w:pPr>
              <w:pStyle w:val="Tabletext"/>
              <w:cnfStyle w:val="000000000000" w:firstRow="0" w:lastRow="0" w:firstColumn="0" w:lastColumn="0" w:oddVBand="0" w:evenVBand="0" w:oddHBand="0" w:evenHBand="0" w:firstRowFirstColumn="0" w:firstRowLastColumn="0" w:lastRowFirstColumn="0" w:lastRowLastColumn="0"/>
            </w:pPr>
            <w:r w:rsidRPr="00765BFC">
              <w:rPr>
                <w:b/>
              </w:rPr>
              <w:t>$redacted</w:t>
            </w:r>
          </w:p>
        </w:tc>
        <w:tc>
          <w:tcPr>
            <w:tcW w:w="0" w:type="auto"/>
            <w:hideMark/>
          </w:tcPr>
          <w:p w14:paraId="7199CD63" w14:textId="3AADB121" w:rsidR="0021002F" w:rsidRPr="00765BFC" w:rsidRDefault="00BC63E8" w:rsidP="0021002F">
            <w:pPr>
              <w:pStyle w:val="Tabletext"/>
              <w:cnfStyle w:val="000000000000" w:firstRow="0" w:lastRow="0" w:firstColumn="0" w:lastColumn="0" w:oddVBand="0" w:evenVBand="0" w:oddHBand="0" w:evenHBand="0" w:firstRowFirstColumn="0" w:firstRowLastColumn="0" w:lastRowFirstColumn="0" w:lastRowLastColumn="0"/>
            </w:pPr>
            <w:r w:rsidRPr="00765BFC">
              <w:rPr>
                <w:b/>
              </w:rPr>
              <w:t>$redacted</w:t>
            </w:r>
          </w:p>
        </w:tc>
        <w:tc>
          <w:tcPr>
            <w:tcW w:w="0" w:type="auto"/>
            <w:hideMark/>
          </w:tcPr>
          <w:p w14:paraId="34693BD6" w14:textId="34711A7A" w:rsidR="0021002F" w:rsidRPr="00765BFC" w:rsidRDefault="00BC63E8" w:rsidP="0021002F">
            <w:pPr>
              <w:pStyle w:val="Tabletext"/>
              <w:cnfStyle w:val="000000000000" w:firstRow="0" w:lastRow="0" w:firstColumn="0" w:lastColumn="0" w:oddVBand="0" w:evenVBand="0" w:oddHBand="0" w:evenHBand="0" w:firstRowFirstColumn="0" w:firstRowLastColumn="0" w:lastRowFirstColumn="0" w:lastRowLastColumn="0"/>
            </w:pPr>
            <w:r w:rsidRPr="00765BFC">
              <w:rPr>
                <w:b/>
              </w:rPr>
              <w:t>redacted</w:t>
            </w:r>
            <w:r w:rsidR="0021002F" w:rsidRPr="00765BFC" w:rsidDel="0021002F">
              <w:t xml:space="preserve"> </w:t>
            </w:r>
          </w:p>
        </w:tc>
        <w:tc>
          <w:tcPr>
            <w:tcW w:w="0" w:type="auto"/>
            <w:hideMark/>
          </w:tcPr>
          <w:p w14:paraId="442957BC" w14:textId="72118BD7" w:rsidR="0021002F" w:rsidRPr="00765BFC" w:rsidRDefault="00BC63E8" w:rsidP="0021002F">
            <w:pPr>
              <w:pStyle w:val="Tabletext"/>
              <w:cnfStyle w:val="000000000000" w:firstRow="0" w:lastRow="0" w:firstColumn="0" w:lastColumn="0" w:oddVBand="0" w:evenVBand="0" w:oddHBand="0" w:evenHBand="0" w:firstRowFirstColumn="0" w:firstRowLastColumn="0" w:lastRowFirstColumn="0" w:lastRowLastColumn="0"/>
            </w:pPr>
            <w:r w:rsidRPr="00765BFC">
              <w:rPr>
                <w:b/>
              </w:rPr>
              <w:t>redacted</w:t>
            </w:r>
            <w:r w:rsidR="0021002F" w:rsidRPr="00765BFC" w:rsidDel="0021002F">
              <w:t xml:space="preserve"> </w:t>
            </w:r>
          </w:p>
        </w:tc>
        <w:tc>
          <w:tcPr>
            <w:tcW w:w="0" w:type="auto"/>
            <w:hideMark/>
          </w:tcPr>
          <w:p w14:paraId="01179CB8" w14:textId="262EA8EC" w:rsidR="0021002F" w:rsidRPr="00765BFC" w:rsidRDefault="00BC63E8" w:rsidP="0021002F">
            <w:pPr>
              <w:pStyle w:val="Tabletext"/>
              <w:cnfStyle w:val="000000000000" w:firstRow="0" w:lastRow="0" w:firstColumn="0" w:lastColumn="0" w:oddVBand="0" w:evenVBand="0" w:oddHBand="0" w:evenHBand="0" w:firstRowFirstColumn="0" w:firstRowLastColumn="0" w:lastRowFirstColumn="0" w:lastRowLastColumn="0"/>
            </w:pPr>
            <w:r w:rsidRPr="00765BFC">
              <w:rPr>
                <w:b/>
              </w:rPr>
              <w:t>$redacted</w:t>
            </w:r>
          </w:p>
        </w:tc>
      </w:tr>
    </w:tbl>
    <w:p w14:paraId="6A1FB4DF" w14:textId="170086D4" w:rsidR="00C60FC1" w:rsidRPr="00765BFC" w:rsidRDefault="00C60FC1" w:rsidP="00C60FC1">
      <w:pPr>
        <w:pStyle w:val="Tablenotes1"/>
      </w:pPr>
      <w:r w:rsidRPr="00765BFC">
        <w:t>Source: Table 2, pre-ESC response</w:t>
      </w:r>
    </w:p>
    <w:p w14:paraId="3D2C0401" w14:textId="0A41237F" w:rsidR="00EA1C2F" w:rsidRPr="00765BFC" w:rsidRDefault="00C60FC1" w:rsidP="00EA1C2F">
      <w:pPr>
        <w:pStyle w:val="Tablenotes1"/>
      </w:pPr>
      <w:r w:rsidRPr="00765BFC">
        <w:t>Abbreviations: AUSDRISK - Australian type 2 diabetes risk assessment tool; ICER – incremental cost-effectiveness ratio; Inc. - incremental; POC – point of care; scBGT - small capillary blood glucose testing</w:t>
      </w:r>
    </w:p>
    <w:p w14:paraId="64FCB346" w14:textId="24EC4ACA" w:rsidR="00645E48" w:rsidRDefault="00EA1C2F" w:rsidP="00307092">
      <w:r w:rsidRPr="00765BFC">
        <w:t>The pre-ESC response presented a third analysis (</w:t>
      </w:r>
      <w:r w:rsidRPr="00765BFC">
        <w:fldChar w:fldCharType="begin"/>
      </w:r>
      <w:r w:rsidRPr="00765BFC">
        <w:instrText xml:space="preserve"> REF _Ref85701032 \h </w:instrText>
      </w:r>
      <w:r w:rsidR="00765BFC">
        <w:instrText xml:space="preserve"> \* MERGEFORMAT </w:instrText>
      </w:r>
      <w:r w:rsidRPr="00765BFC">
        <w:fldChar w:fldCharType="separate"/>
      </w:r>
      <w:r w:rsidR="003F1F53" w:rsidRPr="00765BFC">
        <w:t xml:space="preserve">Table </w:t>
      </w:r>
      <w:r w:rsidR="003F1F53">
        <w:rPr>
          <w:noProof/>
        </w:rPr>
        <w:t>13</w:t>
      </w:r>
      <w:r w:rsidRPr="00765BFC">
        <w:fldChar w:fldCharType="end"/>
      </w:r>
      <w:r w:rsidRPr="00765BFC">
        <w:t>), in which the cost</w:t>
      </w:r>
      <w:r w:rsidR="00B528C5" w:rsidRPr="00765BFC">
        <w:t>s</w:t>
      </w:r>
      <w:r w:rsidRPr="00765BFC">
        <w:t xml:space="preserve"> of usual care arm (Group D) were added to the pharmacy screening arms, resulting in ICERs of approximately </w:t>
      </w:r>
      <w:r w:rsidR="00BC63E8" w:rsidRPr="00765BFC">
        <w:rPr>
          <w:b/>
        </w:rPr>
        <w:t>$redacted</w:t>
      </w:r>
      <w:r w:rsidR="0021002F" w:rsidRPr="00765BFC" w:rsidDel="0021002F">
        <w:t xml:space="preserve"> </w:t>
      </w:r>
      <w:r w:rsidRPr="00765BFC">
        <w:t>/QALY.</w:t>
      </w:r>
      <w:r w:rsidR="00645E48">
        <w:br w:type="page"/>
      </w:r>
    </w:p>
    <w:p w14:paraId="3FC32A9B" w14:textId="15BF7ED9" w:rsidR="00EA1C2F" w:rsidRPr="00765BFC" w:rsidRDefault="00EA1C2F" w:rsidP="00A9077C">
      <w:pPr>
        <w:pStyle w:val="Caption"/>
        <w:spacing w:before="240"/>
      </w:pPr>
      <w:bookmarkStart w:id="44" w:name="_Ref85701032"/>
      <w:r w:rsidRPr="00765BFC">
        <w:lastRenderedPageBreak/>
        <w:t xml:space="preserve">Table </w:t>
      </w:r>
      <w:r w:rsidRPr="00765BFC">
        <w:fldChar w:fldCharType="begin"/>
      </w:r>
      <w:r w:rsidRPr="00765BFC">
        <w:instrText>SEQ Table \* ARABIC</w:instrText>
      </w:r>
      <w:r w:rsidRPr="00765BFC">
        <w:fldChar w:fldCharType="separate"/>
      </w:r>
      <w:r w:rsidR="003F1F53">
        <w:rPr>
          <w:noProof/>
        </w:rPr>
        <w:t>13</w:t>
      </w:r>
      <w:r w:rsidRPr="00765BFC">
        <w:fldChar w:fldCharType="end"/>
      </w:r>
      <w:bookmarkEnd w:id="44"/>
      <w:r w:rsidRPr="00765BFC">
        <w:t>: Revised base case PDST in the context of usual care (pre-ESC response)</w:t>
      </w:r>
    </w:p>
    <w:tbl>
      <w:tblPr>
        <w:tblStyle w:val="GridTable1Light"/>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862"/>
        <w:gridCol w:w="1439"/>
        <w:gridCol w:w="1439"/>
        <w:gridCol w:w="900"/>
        <w:gridCol w:w="927"/>
        <w:gridCol w:w="1439"/>
      </w:tblGrid>
      <w:tr w:rsidR="00EA1C2F" w:rsidRPr="00765BFC" w14:paraId="0B126172" w14:textId="77777777" w:rsidTr="00BC63E8">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898" w:type="dxa"/>
            <w:tcBorders>
              <w:bottom w:val="none" w:sz="0" w:space="0" w:color="auto"/>
            </w:tcBorders>
            <w:vAlign w:val="center"/>
          </w:tcPr>
          <w:p w14:paraId="7EFB73A5" w14:textId="2E443EB1" w:rsidR="00C60FC1" w:rsidRPr="00765BFC" w:rsidRDefault="00A45998" w:rsidP="00A45998">
            <w:pPr>
              <w:pStyle w:val="TableText0"/>
            </w:pPr>
            <w:r w:rsidRPr="00765BFC">
              <w:t>Intervention</w:t>
            </w:r>
          </w:p>
        </w:tc>
        <w:tc>
          <w:tcPr>
            <w:tcW w:w="1448" w:type="dxa"/>
            <w:tcBorders>
              <w:bottom w:val="none" w:sz="0" w:space="0" w:color="auto"/>
            </w:tcBorders>
            <w:vAlign w:val="center"/>
            <w:hideMark/>
          </w:tcPr>
          <w:p w14:paraId="0F9070DA" w14:textId="77777777" w:rsidR="00C60FC1" w:rsidRPr="00765BFC" w:rsidRDefault="00C60FC1" w:rsidP="00A45998">
            <w:pPr>
              <w:pStyle w:val="TableText0"/>
              <w:cnfStyle w:val="100000000000" w:firstRow="1" w:lastRow="0" w:firstColumn="0" w:lastColumn="0" w:oddVBand="0" w:evenVBand="0" w:oddHBand="0" w:evenHBand="0" w:firstRowFirstColumn="0" w:firstRowLastColumn="0" w:lastRowFirstColumn="0" w:lastRowLastColumn="0"/>
              <w:rPr>
                <w:rFonts w:eastAsia="Times New Roman"/>
              </w:rPr>
            </w:pPr>
            <w:r w:rsidRPr="00765BFC">
              <w:rPr>
                <w:rFonts w:eastAsia="Times New Roman"/>
              </w:rPr>
              <w:t>Cost</w:t>
            </w:r>
          </w:p>
        </w:tc>
        <w:tc>
          <w:tcPr>
            <w:tcW w:w="1448" w:type="dxa"/>
            <w:tcBorders>
              <w:bottom w:val="none" w:sz="0" w:space="0" w:color="auto"/>
            </w:tcBorders>
            <w:vAlign w:val="center"/>
            <w:hideMark/>
          </w:tcPr>
          <w:p w14:paraId="33461D5C" w14:textId="77777777" w:rsidR="00C60FC1" w:rsidRPr="00765BFC" w:rsidRDefault="00C60FC1" w:rsidP="00A45998">
            <w:pPr>
              <w:pStyle w:val="TableText0"/>
              <w:cnfStyle w:val="100000000000" w:firstRow="1" w:lastRow="0" w:firstColumn="0" w:lastColumn="0" w:oddVBand="0" w:evenVBand="0" w:oddHBand="0" w:evenHBand="0" w:firstRowFirstColumn="0" w:firstRowLastColumn="0" w:lastRowFirstColumn="0" w:lastRowLastColumn="0"/>
            </w:pPr>
            <w:r w:rsidRPr="00765BFC">
              <w:rPr>
                <w:rFonts w:eastAsia="Times New Roman"/>
              </w:rPr>
              <w:t>Inc. Cost</w:t>
            </w:r>
          </w:p>
        </w:tc>
        <w:tc>
          <w:tcPr>
            <w:tcW w:w="836" w:type="dxa"/>
            <w:tcBorders>
              <w:bottom w:val="none" w:sz="0" w:space="0" w:color="auto"/>
            </w:tcBorders>
            <w:vAlign w:val="center"/>
            <w:hideMark/>
          </w:tcPr>
          <w:p w14:paraId="23E114CF" w14:textId="77777777" w:rsidR="00C60FC1" w:rsidRPr="00765BFC" w:rsidRDefault="00C60FC1" w:rsidP="00A45998">
            <w:pPr>
              <w:pStyle w:val="TableText0"/>
              <w:cnfStyle w:val="100000000000" w:firstRow="1" w:lastRow="0" w:firstColumn="0" w:lastColumn="0" w:oddVBand="0" w:evenVBand="0" w:oddHBand="0" w:evenHBand="0" w:firstRowFirstColumn="0" w:firstRowLastColumn="0" w:lastRowFirstColumn="0" w:lastRowLastColumn="0"/>
            </w:pPr>
            <w:r w:rsidRPr="00765BFC">
              <w:rPr>
                <w:rFonts w:eastAsia="Times New Roman"/>
              </w:rPr>
              <w:t>QALYs</w:t>
            </w:r>
          </w:p>
        </w:tc>
        <w:tc>
          <w:tcPr>
            <w:tcW w:w="928" w:type="dxa"/>
            <w:tcBorders>
              <w:bottom w:val="none" w:sz="0" w:space="0" w:color="auto"/>
            </w:tcBorders>
            <w:vAlign w:val="center"/>
            <w:hideMark/>
          </w:tcPr>
          <w:p w14:paraId="0CE8207E" w14:textId="77777777" w:rsidR="00C60FC1" w:rsidRPr="00765BFC" w:rsidRDefault="00C60FC1" w:rsidP="00A45998">
            <w:pPr>
              <w:pStyle w:val="TableText0"/>
              <w:cnfStyle w:val="100000000000" w:firstRow="1" w:lastRow="0" w:firstColumn="0" w:lastColumn="0" w:oddVBand="0" w:evenVBand="0" w:oddHBand="0" w:evenHBand="0" w:firstRowFirstColumn="0" w:firstRowLastColumn="0" w:lastRowFirstColumn="0" w:lastRowLastColumn="0"/>
            </w:pPr>
            <w:r w:rsidRPr="00765BFC">
              <w:rPr>
                <w:rFonts w:eastAsia="Times New Roman"/>
              </w:rPr>
              <w:t>Inc. QALYs</w:t>
            </w:r>
          </w:p>
        </w:tc>
        <w:tc>
          <w:tcPr>
            <w:tcW w:w="1448" w:type="dxa"/>
            <w:tcBorders>
              <w:bottom w:val="none" w:sz="0" w:space="0" w:color="auto"/>
            </w:tcBorders>
            <w:vAlign w:val="center"/>
            <w:hideMark/>
          </w:tcPr>
          <w:p w14:paraId="735F980B" w14:textId="77777777" w:rsidR="00EA1C2F" w:rsidRPr="00765BFC" w:rsidRDefault="00C60FC1" w:rsidP="00A45998">
            <w:pPr>
              <w:pStyle w:val="TableText0"/>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65BFC">
              <w:rPr>
                <w:rFonts w:eastAsia="Times New Roman"/>
              </w:rPr>
              <w:t>ICER</w:t>
            </w:r>
          </w:p>
          <w:p w14:paraId="40334CB4" w14:textId="53AEC8F1" w:rsidR="00C60FC1" w:rsidRPr="00765BFC" w:rsidRDefault="00C60FC1" w:rsidP="00A45998">
            <w:pPr>
              <w:pStyle w:val="TableText0"/>
              <w:cnfStyle w:val="100000000000" w:firstRow="1" w:lastRow="0" w:firstColumn="0" w:lastColumn="0" w:oddVBand="0" w:evenVBand="0" w:oddHBand="0" w:evenHBand="0" w:firstRowFirstColumn="0" w:firstRowLastColumn="0" w:lastRowFirstColumn="0" w:lastRowLastColumn="0"/>
            </w:pPr>
            <w:r w:rsidRPr="00765BFC">
              <w:rPr>
                <w:rFonts w:eastAsia="Times New Roman"/>
              </w:rPr>
              <w:t xml:space="preserve"> ($ per QALY)</w:t>
            </w:r>
          </w:p>
        </w:tc>
      </w:tr>
      <w:tr w:rsidR="00BC63E8" w:rsidRPr="00765BFC" w14:paraId="10023866" w14:textId="77777777" w:rsidTr="00BC63E8">
        <w:trPr>
          <w:trHeight w:val="255"/>
        </w:trPr>
        <w:tc>
          <w:tcPr>
            <w:cnfStyle w:val="001000000000" w:firstRow="0" w:lastRow="0" w:firstColumn="1" w:lastColumn="0" w:oddVBand="0" w:evenVBand="0" w:oddHBand="0" w:evenHBand="0" w:firstRowFirstColumn="0" w:firstRowLastColumn="0" w:lastRowFirstColumn="0" w:lastRowLastColumn="0"/>
            <w:tcW w:w="2898" w:type="dxa"/>
            <w:hideMark/>
          </w:tcPr>
          <w:p w14:paraId="5B3113E6" w14:textId="0074C7AE" w:rsidR="00BC63E8" w:rsidRPr="00765BFC" w:rsidRDefault="00BC63E8" w:rsidP="00BC63E8">
            <w:pPr>
              <w:pStyle w:val="TableText0"/>
            </w:pPr>
            <w:r w:rsidRPr="00765BFC">
              <w:rPr>
                <w:b w:val="0"/>
                <w:bCs w:val="0"/>
                <w:iCs/>
              </w:rPr>
              <w:t>Group D (Usual care)</w:t>
            </w:r>
          </w:p>
        </w:tc>
        <w:tc>
          <w:tcPr>
            <w:tcW w:w="1448" w:type="dxa"/>
            <w:hideMark/>
          </w:tcPr>
          <w:p w14:paraId="04D55552" w14:textId="5373CB1A" w:rsidR="00BC63E8" w:rsidRPr="00765BFC" w:rsidRDefault="00BC63E8" w:rsidP="00BC63E8">
            <w:pPr>
              <w:pStyle w:val="TableText0"/>
              <w:cnfStyle w:val="000000000000" w:firstRow="0" w:lastRow="0" w:firstColumn="0" w:lastColumn="0" w:oddVBand="0" w:evenVBand="0" w:oddHBand="0" w:evenHBand="0" w:firstRowFirstColumn="0" w:firstRowLastColumn="0" w:lastRowFirstColumn="0" w:lastRowLastColumn="0"/>
            </w:pPr>
            <w:r w:rsidRPr="00765BFC">
              <w:rPr>
                <w:b/>
              </w:rPr>
              <w:t>$redacted</w:t>
            </w:r>
          </w:p>
        </w:tc>
        <w:tc>
          <w:tcPr>
            <w:tcW w:w="1448" w:type="dxa"/>
            <w:hideMark/>
          </w:tcPr>
          <w:p w14:paraId="0736DA72" w14:textId="77777777" w:rsidR="00BC63E8" w:rsidRPr="00765BFC" w:rsidRDefault="00BC63E8" w:rsidP="00BC63E8">
            <w:pPr>
              <w:pStyle w:val="TableText0"/>
              <w:jc w:val="center"/>
              <w:cnfStyle w:val="000000000000" w:firstRow="0" w:lastRow="0" w:firstColumn="0" w:lastColumn="0" w:oddVBand="0" w:evenVBand="0" w:oddHBand="0" w:evenHBand="0" w:firstRowFirstColumn="0" w:firstRowLastColumn="0" w:lastRowFirstColumn="0" w:lastRowLastColumn="0"/>
            </w:pPr>
            <w:r w:rsidRPr="00765BFC">
              <w:t>-</w:t>
            </w:r>
          </w:p>
        </w:tc>
        <w:tc>
          <w:tcPr>
            <w:tcW w:w="836" w:type="dxa"/>
            <w:hideMark/>
          </w:tcPr>
          <w:p w14:paraId="5E670EF8" w14:textId="1BDB6137" w:rsidR="00BC63E8" w:rsidRPr="00765BFC" w:rsidRDefault="00BC63E8" w:rsidP="00BC63E8">
            <w:pPr>
              <w:pStyle w:val="TableText0"/>
              <w:cnfStyle w:val="000000000000" w:firstRow="0" w:lastRow="0" w:firstColumn="0" w:lastColumn="0" w:oddVBand="0" w:evenVBand="0" w:oddHBand="0" w:evenHBand="0" w:firstRowFirstColumn="0" w:firstRowLastColumn="0" w:lastRowFirstColumn="0" w:lastRowLastColumn="0"/>
            </w:pPr>
            <w:r w:rsidRPr="00765BFC">
              <w:rPr>
                <w:b/>
              </w:rPr>
              <w:t>redacted</w:t>
            </w:r>
            <w:r w:rsidRPr="00765BFC" w:rsidDel="0021002F">
              <w:t xml:space="preserve"> </w:t>
            </w:r>
          </w:p>
        </w:tc>
        <w:tc>
          <w:tcPr>
            <w:tcW w:w="928" w:type="dxa"/>
            <w:hideMark/>
          </w:tcPr>
          <w:p w14:paraId="32B62BD7" w14:textId="77777777" w:rsidR="00BC63E8" w:rsidRPr="00765BFC" w:rsidRDefault="00BC63E8" w:rsidP="00BC63E8">
            <w:pPr>
              <w:pStyle w:val="TableText0"/>
              <w:cnfStyle w:val="000000000000" w:firstRow="0" w:lastRow="0" w:firstColumn="0" w:lastColumn="0" w:oddVBand="0" w:evenVBand="0" w:oddHBand="0" w:evenHBand="0" w:firstRowFirstColumn="0" w:firstRowLastColumn="0" w:lastRowFirstColumn="0" w:lastRowLastColumn="0"/>
            </w:pPr>
            <w:r w:rsidRPr="00765BFC">
              <w:t>-</w:t>
            </w:r>
          </w:p>
        </w:tc>
        <w:tc>
          <w:tcPr>
            <w:tcW w:w="1448" w:type="dxa"/>
            <w:hideMark/>
          </w:tcPr>
          <w:p w14:paraId="11BCB897" w14:textId="77777777" w:rsidR="00BC63E8" w:rsidRPr="00765BFC" w:rsidRDefault="00BC63E8" w:rsidP="00BC63E8">
            <w:pPr>
              <w:pStyle w:val="TableText0"/>
              <w:cnfStyle w:val="000000000000" w:firstRow="0" w:lastRow="0" w:firstColumn="0" w:lastColumn="0" w:oddVBand="0" w:evenVBand="0" w:oddHBand="0" w:evenHBand="0" w:firstRowFirstColumn="0" w:firstRowLastColumn="0" w:lastRowFirstColumn="0" w:lastRowLastColumn="0"/>
            </w:pPr>
            <w:r w:rsidRPr="00765BFC">
              <w:t>-</w:t>
            </w:r>
          </w:p>
        </w:tc>
      </w:tr>
      <w:tr w:rsidR="00BC63E8" w:rsidRPr="00765BFC" w14:paraId="5227CBFF" w14:textId="77777777" w:rsidTr="00BC63E8">
        <w:trPr>
          <w:trHeight w:val="255"/>
        </w:trPr>
        <w:tc>
          <w:tcPr>
            <w:cnfStyle w:val="001000000000" w:firstRow="0" w:lastRow="0" w:firstColumn="1" w:lastColumn="0" w:oddVBand="0" w:evenVBand="0" w:oddHBand="0" w:evenHBand="0" w:firstRowFirstColumn="0" w:firstRowLastColumn="0" w:lastRowFirstColumn="0" w:lastRowLastColumn="0"/>
            <w:tcW w:w="2898" w:type="dxa"/>
            <w:hideMark/>
          </w:tcPr>
          <w:p w14:paraId="403A55BB" w14:textId="7FFB869D" w:rsidR="00BC63E8" w:rsidRPr="00765BFC" w:rsidRDefault="00BC63E8" w:rsidP="00BC63E8">
            <w:pPr>
              <w:pStyle w:val="TableText0"/>
            </w:pPr>
            <w:r w:rsidRPr="00765BFC">
              <w:rPr>
                <w:b w:val="0"/>
                <w:bCs w:val="0"/>
                <w:iCs/>
              </w:rPr>
              <w:t>Group A (AUSDRISK only) + Group D</w:t>
            </w:r>
          </w:p>
        </w:tc>
        <w:tc>
          <w:tcPr>
            <w:tcW w:w="1448" w:type="dxa"/>
            <w:hideMark/>
          </w:tcPr>
          <w:p w14:paraId="18F7B503" w14:textId="65DA5679" w:rsidR="00BC63E8" w:rsidRPr="00765BFC" w:rsidRDefault="00BC63E8" w:rsidP="00BC63E8">
            <w:pPr>
              <w:pStyle w:val="TableText0"/>
              <w:cnfStyle w:val="000000000000" w:firstRow="0" w:lastRow="0" w:firstColumn="0" w:lastColumn="0" w:oddVBand="0" w:evenVBand="0" w:oddHBand="0" w:evenHBand="0" w:firstRowFirstColumn="0" w:firstRowLastColumn="0" w:lastRowFirstColumn="0" w:lastRowLastColumn="0"/>
            </w:pPr>
            <w:r w:rsidRPr="00765BFC">
              <w:rPr>
                <w:b/>
              </w:rPr>
              <w:t>$redacted</w:t>
            </w:r>
          </w:p>
        </w:tc>
        <w:tc>
          <w:tcPr>
            <w:tcW w:w="1448" w:type="dxa"/>
            <w:hideMark/>
          </w:tcPr>
          <w:p w14:paraId="71E7F1E7" w14:textId="6429A6CE" w:rsidR="00BC63E8" w:rsidRPr="00765BFC" w:rsidRDefault="00BC63E8" w:rsidP="00BC63E8">
            <w:pPr>
              <w:pStyle w:val="TableText0"/>
              <w:jc w:val="center"/>
              <w:cnfStyle w:val="000000000000" w:firstRow="0" w:lastRow="0" w:firstColumn="0" w:lastColumn="0" w:oddVBand="0" w:evenVBand="0" w:oddHBand="0" w:evenHBand="0" w:firstRowFirstColumn="0" w:firstRowLastColumn="0" w:lastRowFirstColumn="0" w:lastRowLastColumn="0"/>
            </w:pPr>
            <w:r w:rsidRPr="00765BFC">
              <w:rPr>
                <w:b/>
              </w:rPr>
              <w:t>$redacted</w:t>
            </w:r>
          </w:p>
        </w:tc>
        <w:tc>
          <w:tcPr>
            <w:tcW w:w="836" w:type="dxa"/>
            <w:hideMark/>
          </w:tcPr>
          <w:p w14:paraId="6A382580" w14:textId="13D2991C" w:rsidR="00BC63E8" w:rsidRPr="00765BFC" w:rsidRDefault="00BC63E8" w:rsidP="00BC63E8">
            <w:pPr>
              <w:pStyle w:val="TableText0"/>
              <w:cnfStyle w:val="000000000000" w:firstRow="0" w:lastRow="0" w:firstColumn="0" w:lastColumn="0" w:oddVBand="0" w:evenVBand="0" w:oddHBand="0" w:evenHBand="0" w:firstRowFirstColumn="0" w:firstRowLastColumn="0" w:lastRowFirstColumn="0" w:lastRowLastColumn="0"/>
            </w:pPr>
            <w:r w:rsidRPr="00765BFC">
              <w:rPr>
                <w:b/>
              </w:rPr>
              <w:t>redacted</w:t>
            </w:r>
            <w:r w:rsidRPr="00765BFC" w:rsidDel="0021002F">
              <w:t xml:space="preserve"> </w:t>
            </w:r>
          </w:p>
        </w:tc>
        <w:tc>
          <w:tcPr>
            <w:tcW w:w="928" w:type="dxa"/>
            <w:hideMark/>
          </w:tcPr>
          <w:p w14:paraId="07037FA3" w14:textId="362B8B44" w:rsidR="00BC63E8" w:rsidRPr="00765BFC" w:rsidRDefault="00BC63E8" w:rsidP="00BC63E8">
            <w:pPr>
              <w:pStyle w:val="TableText0"/>
              <w:cnfStyle w:val="000000000000" w:firstRow="0" w:lastRow="0" w:firstColumn="0" w:lastColumn="0" w:oddVBand="0" w:evenVBand="0" w:oddHBand="0" w:evenHBand="0" w:firstRowFirstColumn="0" w:firstRowLastColumn="0" w:lastRowFirstColumn="0" w:lastRowLastColumn="0"/>
            </w:pPr>
            <w:r w:rsidRPr="00765BFC">
              <w:rPr>
                <w:b/>
              </w:rPr>
              <w:t>redacted</w:t>
            </w:r>
            <w:r w:rsidRPr="00765BFC" w:rsidDel="0021002F">
              <w:t xml:space="preserve"> </w:t>
            </w:r>
          </w:p>
        </w:tc>
        <w:tc>
          <w:tcPr>
            <w:tcW w:w="1448" w:type="dxa"/>
            <w:hideMark/>
          </w:tcPr>
          <w:p w14:paraId="2C44456A" w14:textId="35ED48C5" w:rsidR="00BC63E8" w:rsidRPr="00765BFC" w:rsidRDefault="00BC63E8" w:rsidP="00BC63E8">
            <w:pPr>
              <w:pStyle w:val="TableText0"/>
              <w:cnfStyle w:val="000000000000" w:firstRow="0" w:lastRow="0" w:firstColumn="0" w:lastColumn="0" w:oddVBand="0" w:evenVBand="0" w:oddHBand="0" w:evenHBand="0" w:firstRowFirstColumn="0" w:firstRowLastColumn="0" w:lastRowFirstColumn="0" w:lastRowLastColumn="0"/>
            </w:pPr>
            <w:r w:rsidRPr="00765BFC">
              <w:rPr>
                <w:b/>
              </w:rPr>
              <w:t>$redacted</w:t>
            </w:r>
          </w:p>
        </w:tc>
      </w:tr>
      <w:tr w:rsidR="00BC63E8" w:rsidRPr="00765BFC" w14:paraId="0C96B43E" w14:textId="77777777" w:rsidTr="00BC63E8">
        <w:trPr>
          <w:trHeight w:val="270"/>
        </w:trPr>
        <w:tc>
          <w:tcPr>
            <w:cnfStyle w:val="001000000000" w:firstRow="0" w:lastRow="0" w:firstColumn="1" w:lastColumn="0" w:oddVBand="0" w:evenVBand="0" w:oddHBand="0" w:evenHBand="0" w:firstRowFirstColumn="0" w:firstRowLastColumn="0" w:lastRowFirstColumn="0" w:lastRowLastColumn="0"/>
            <w:tcW w:w="2898" w:type="dxa"/>
            <w:hideMark/>
          </w:tcPr>
          <w:p w14:paraId="5BC9E355" w14:textId="6F68402D" w:rsidR="00BC63E8" w:rsidRPr="00765BFC" w:rsidRDefault="00BC63E8" w:rsidP="00BC63E8">
            <w:pPr>
              <w:pStyle w:val="TableText0"/>
            </w:pPr>
            <w:r w:rsidRPr="00765BFC">
              <w:rPr>
                <w:b w:val="0"/>
                <w:bCs w:val="0"/>
                <w:iCs/>
              </w:rPr>
              <w:t>Group B (AUSDRISK + PoC HbA1c) + Group D</w:t>
            </w:r>
          </w:p>
        </w:tc>
        <w:tc>
          <w:tcPr>
            <w:tcW w:w="1448" w:type="dxa"/>
            <w:hideMark/>
          </w:tcPr>
          <w:p w14:paraId="6B230AB8" w14:textId="00559ADD" w:rsidR="00BC63E8" w:rsidRPr="00765BFC" w:rsidRDefault="00BC63E8" w:rsidP="00BC63E8">
            <w:pPr>
              <w:pStyle w:val="TableText0"/>
              <w:cnfStyle w:val="000000000000" w:firstRow="0" w:lastRow="0" w:firstColumn="0" w:lastColumn="0" w:oddVBand="0" w:evenVBand="0" w:oddHBand="0" w:evenHBand="0" w:firstRowFirstColumn="0" w:firstRowLastColumn="0" w:lastRowFirstColumn="0" w:lastRowLastColumn="0"/>
            </w:pPr>
            <w:r w:rsidRPr="00765BFC">
              <w:rPr>
                <w:b/>
              </w:rPr>
              <w:t>$redacted</w:t>
            </w:r>
          </w:p>
        </w:tc>
        <w:tc>
          <w:tcPr>
            <w:tcW w:w="1448" w:type="dxa"/>
            <w:hideMark/>
          </w:tcPr>
          <w:p w14:paraId="3A5F22B0" w14:textId="2394A353" w:rsidR="00BC63E8" w:rsidRPr="00765BFC" w:rsidRDefault="00BC63E8" w:rsidP="00BC63E8">
            <w:pPr>
              <w:pStyle w:val="TableText0"/>
              <w:jc w:val="center"/>
              <w:cnfStyle w:val="000000000000" w:firstRow="0" w:lastRow="0" w:firstColumn="0" w:lastColumn="0" w:oddVBand="0" w:evenVBand="0" w:oddHBand="0" w:evenHBand="0" w:firstRowFirstColumn="0" w:firstRowLastColumn="0" w:lastRowFirstColumn="0" w:lastRowLastColumn="0"/>
            </w:pPr>
            <w:r w:rsidRPr="00765BFC">
              <w:rPr>
                <w:b/>
              </w:rPr>
              <w:t>$redacted</w:t>
            </w:r>
          </w:p>
        </w:tc>
        <w:tc>
          <w:tcPr>
            <w:tcW w:w="836" w:type="dxa"/>
            <w:hideMark/>
          </w:tcPr>
          <w:p w14:paraId="6EC29EDD" w14:textId="000F645E" w:rsidR="00BC63E8" w:rsidRPr="00765BFC" w:rsidRDefault="00BC63E8" w:rsidP="00BC63E8">
            <w:pPr>
              <w:pStyle w:val="TableText0"/>
              <w:cnfStyle w:val="000000000000" w:firstRow="0" w:lastRow="0" w:firstColumn="0" w:lastColumn="0" w:oddVBand="0" w:evenVBand="0" w:oddHBand="0" w:evenHBand="0" w:firstRowFirstColumn="0" w:firstRowLastColumn="0" w:lastRowFirstColumn="0" w:lastRowLastColumn="0"/>
            </w:pPr>
            <w:r w:rsidRPr="00765BFC">
              <w:rPr>
                <w:b/>
              </w:rPr>
              <w:t>redacted</w:t>
            </w:r>
            <w:r w:rsidRPr="00765BFC" w:rsidDel="0021002F">
              <w:t xml:space="preserve"> </w:t>
            </w:r>
          </w:p>
        </w:tc>
        <w:tc>
          <w:tcPr>
            <w:tcW w:w="928" w:type="dxa"/>
            <w:hideMark/>
          </w:tcPr>
          <w:p w14:paraId="3B5577D3" w14:textId="64F4FCEC" w:rsidR="00BC63E8" w:rsidRPr="00765BFC" w:rsidRDefault="00BC63E8" w:rsidP="00BC63E8">
            <w:pPr>
              <w:pStyle w:val="TableText0"/>
              <w:cnfStyle w:val="000000000000" w:firstRow="0" w:lastRow="0" w:firstColumn="0" w:lastColumn="0" w:oddVBand="0" w:evenVBand="0" w:oddHBand="0" w:evenHBand="0" w:firstRowFirstColumn="0" w:firstRowLastColumn="0" w:lastRowFirstColumn="0" w:lastRowLastColumn="0"/>
            </w:pPr>
            <w:r w:rsidRPr="00765BFC">
              <w:rPr>
                <w:b/>
              </w:rPr>
              <w:t>redacted</w:t>
            </w:r>
            <w:r w:rsidRPr="00765BFC" w:rsidDel="0021002F">
              <w:t xml:space="preserve"> </w:t>
            </w:r>
          </w:p>
        </w:tc>
        <w:tc>
          <w:tcPr>
            <w:tcW w:w="1448" w:type="dxa"/>
            <w:hideMark/>
          </w:tcPr>
          <w:p w14:paraId="58E2B716" w14:textId="7C7FEABC" w:rsidR="00BC63E8" w:rsidRPr="00765BFC" w:rsidRDefault="00BC63E8" w:rsidP="00BC63E8">
            <w:pPr>
              <w:pStyle w:val="TableText0"/>
              <w:cnfStyle w:val="000000000000" w:firstRow="0" w:lastRow="0" w:firstColumn="0" w:lastColumn="0" w:oddVBand="0" w:evenVBand="0" w:oddHBand="0" w:evenHBand="0" w:firstRowFirstColumn="0" w:firstRowLastColumn="0" w:lastRowFirstColumn="0" w:lastRowLastColumn="0"/>
            </w:pPr>
            <w:r w:rsidRPr="00765BFC">
              <w:rPr>
                <w:b/>
              </w:rPr>
              <w:t>$redacted</w:t>
            </w:r>
          </w:p>
        </w:tc>
      </w:tr>
      <w:tr w:rsidR="00765BFC" w:rsidRPr="00765BFC" w14:paraId="56490CF6" w14:textId="77777777" w:rsidTr="00BC63E8">
        <w:trPr>
          <w:trHeight w:val="270"/>
        </w:trPr>
        <w:tc>
          <w:tcPr>
            <w:cnfStyle w:val="001000000000" w:firstRow="0" w:lastRow="0" w:firstColumn="1" w:lastColumn="0" w:oddVBand="0" w:evenVBand="0" w:oddHBand="0" w:evenHBand="0" w:firstRowFirstColumn="0" w:firstRowLastColumn="0" w:lastRowFirstColumn="0" w:lastRowLastColumn="0"/>
            <w:tcW w:w="2898" w:type="dxa"/>
            <w:hideMark/>
          </w:tcPr>
          <w:p w14:paraId="0C8D5B8F" w14:textId="0D72E407" w:rsidR="00BC63E8" w:rsidRPr="00765BFC" w:rsidRDefault="00BC63E8" w:rsidP="00BC63E8">
            <w:pPr>
              <w:pStyle w:val="TableText0"/>
            </w:pPr>
            <w:r w:rsidRPr="00765BFC">
              <w:rPr>
                <w:b w:val="0"/>
                <w:bCs w:val="0"/>
                <w:iCs/>
              </w:rPr>
              <w:t>Group C (AUSDRISK + PoC scBGT) + Group D</w:t>
            </w:r>
          </w:p>
        </w:tc>
        <w:tc>
          <w:tcPr>
            <w:tcW w:w="1448" w:type="dxa"/>
            <w:hideMark/>
          </w:tcPr>
          <w:p w14:paraId="25FE36CC" w14:textId="5D7CE2D9" w:rsidR="00BC63E8" w:rsidRPr="00765BFC" w:rsidRDefault="00BC63E8" w:rsidP="00BC63E8">
            <w:pPr>
              <w:pStyle w:val="TableText0"/>
              <w:cnfStyle w:val="000000000000" w:firstRow="0" w:lastRow="0" w:firstColumn="0" w:lastColumn="0" w:oddVBand="0" w:evenVBand="0" w:oddHBand="0" w:evenHBand="0" w:firstRowFirstColumn="0" w:firstRowLastColumn="0" w:lastRowFirstColumn="0" w:lastRowLastColumn="0"/>
            </w:pPr>
            <w:r w:rsidRPr="00765BFC">
              <w:rPr>
                <w:b/>
              </w:rPr>
              <w:t>$redacted</w:t>
            </w:r>
          </w:p>
        </w:tc>
        <w:tc>
          <w:tcPr>
            <w:tcW w:w="1448" w:type="dxa"/>
            <w:hideMark/>
          </w:tcPr>
          <w:p w14:paraId="2488EC47" w14:textId="6ED08C67" w:rsidR="00BC63E8" w:rsidRPr="00765BFC" w:rsidRDefault="00BC63E8" w:rsidP="00BC63E8">
            <w:pPr>
              <w:pStyle w:val="TableText0"/>
              <w:jc w:val="center"/>
              <w:cnfStyle w:val="000000000000" w:firstRow="0" w:lastRow="0" w:firstColumn="0" w:lastColumn="0" w:oddVBand="0" w:evenVBand="0" w:oddHBand="0" w:evenHBand="0" w:firstRowFirstColumn="0" w:firstRowLastColumn="0" w:lastRowFirstColumn="0" w:lastRowLastColumn="0"/>
            </w:pPr>
            <w:r w:rsidRPr="00765BFC">
              <w:rPr>
                <w:b/>
              </w:rPr>
              <w:t>$redacted</w:t>
            </w:r>
          </w:p>
        </w:tc>
        <w:tc>
          <w:tcPr>
            <w:tcW w:w="836" w:type="dxa"/>
            <w:hideMark/>
          </w:tcPr>
          <w:p w14:paraId="33DD342A" w14:textId="320EC806" w:rsidR="00BC63E8" w:rsidRPr="00765BFC" w:rsidRDefault="00BC63E8" w:rsidP="00BC63E8">
            <w:pPr>
              <w:pStyle w:val="TableText0"/>
              <w:cnfStyle w:val="000000000000" w:firstRow="0" w:lastRow="0" w:firstColumn="0" w:lastColumn="0" w:oddVBand="0" w:evenVBand="0" w:oddHBand="0" w:evenHBand="0" w:firstRowFirstColumn="0" w:firstRowLastColumn="0" w:lastRowFirstColumn="0" w:lastRowLastColumn="0"/>
            </w:pPr>
            <w:r w:rsidRPr="00765BFC">
              <w:rPr>
                <w:b/>
              </w:rPr>
              <w:t>redacted</w:t>
            </w:r>
            <w:r w:rsidRPr="00765BFC" w:rsidDel="0021002F">
              <w:t xml:space="preserve"> </w:t>
            </w:r>
          </w:p>
        </w:tc>
        <w:tc>
          <w:tcPr>
            <w:tcW w:w="928" w:type="dxa"/>
            <w:hideMark/>
          </w:tcPr>
          <w:p w14:paraId="4826F6F7" w14:textId="2D98016A" w:rsidR="00BC63E8" w:rsidRPr="00765BFC" w:rsidRDefault="00BC63E8" w:rsidP="00BC63E8">
            <w:pPr>
              <w:pStyle w:val="TableText0"/>
              <w:cnfStyle w:val="000000000000" w:firstRow="0" w:lastRow="0" w:firstColumn="0" w:lastColumn="0" w:oddVBand="0" w:evenVBand="0" w:oddHBand="0" w:evenHBand="0" w:firstRowFirstColumn="0" w:firstRowLastColumn="0" w:lastRowFirstColumn="0" w:lastRowLastColumn="0"/>
            </w:pPr>
            <w:r w:rsidRPr="00765BFC">
              <w:rPr>
                <w:b/>
              </w:rPr>
              <w:t>redacted</w:t>
            </w:r>
            <w:r w:rsidRPr="00765BFC" w:rsidDel="0021002F">
              <w:t xml:space="preserve"> </w:t>
            </w:r>
          </w:p>
        </w:tc>
        <w:tc>
          <w:tcPr>
            <w:tcW w:w="1448" w:type="dxa"/>
            <w:hideMark/>
          </w:tcPr>
          <w:p w14:paraId="19DD350E" w14:textId="19520CFE" w:rsidR="00BC63E8" w:rsidRPr="00765BFC" w:rsidRDefault="00BC63E8" w:rsidP="00BC63E8">
            <w:pPr>
              <w:pStyle w:val="TableText0"/>
              <w:cnfStyle w:val="000000000000" w:firstRow="0" w:lastRow="0" w:firstColumn="0" w:lastColumn="0" w:oddVBand="0" w:evenVBand="0" w:oddHBand="0" w:evenHBand="0" w:firstRowFirstColumn="0" w:firstRowLastColumn="0" w:lastRowFirstColumn="0" w:lastRowLastColumn="0"/>
            </w:pPr>
            <w:r w:rsidRPr="00765BFC">
              <w:rPr>
                <w:b/>
              </w:rPr>
              <w:t>$redacted</w:t>
            </w:r>
          </w:p>
        </w:tc>
      </w:tr>
    </w:tbl>
    <w:p w14:paraId="4E148620" w14:textId="5955AF11" w:rsidR="00EA1C2F" w:rsidRPr="00765BFC" w:rsidRDefault="00EA1C2F" w:rsidP="00EA1C2F">
      <w:pPr>
        <w:pStyle w:val="Tablenotes1"/>
      </w:pPr>
      <w:r w:rsidRPr="00765BFC">
        <w:t>Source: Table 3, pre-ESC response</w:t>
      </w:r>
    </w:p>
    <w:p w14:paraId="1CE5DF78" w14:textId="0BA2A6C1" w:rsidR="00D80AF3" w:rsidRPr="00765BFC" w:rsidRDefault="00EA1C2F" w:rsidP="00EA1C2F">
      <w:pPr>
        <w:pStyle w:val="Tablenotes1"/>
      </w:pPr>
      <w:r w:rsidRPr="00765BFC">
        <w:t>Abbreviations: AUSDRISK - Australian type 2 diabetes risk assessment tool; ICER – incremental cost-effectiveness ratio; Inc. - incremental; POC – point of care; scBGT - small capillary blood glucose testing</w:t>
      </w:r>
    </w:p>
    <w:p w14:paraId="6BFE91AB" w14:textId="77777777" w:rsidR="005F39B6" w:rsidRPr="00765BFC" w:rsidRDefault="005F39B6" w:rsidP="005F39B6">
      <w:pPr>
        <w:pStyle w:val="Heading3"/>
      </w:pPr>
      <w:bookmarkStart w:id="45" w:name="_Toc81994083"/>
      <w:bookmarkEnd w:id="42"/>
      <w:r w:rsidRPr="00765BFC">
        <w:t>Conclusions</w:t>
      </w:r>
      <w:bookmarkEnd w:id="45"/>
    </w:p>
    <w:p w14:paraId="20274F0D" w14:textId="09D632B9" w:rsidR="005F39B6" w:rsidRPr="00765BFC" w:rsidRDefault="00D80AF3" w:rsidP="005F39B6">
      <w:r w:rsidRPr="00765BFC">
        <w:t>The commentary considered i</w:t>
      </w:r>
      <w:r w:rsidR="005F39B6" w:rsidRPr="00765BFC">
        <w:t xml:space="preserve">nconsistencies in the ADAR model </w:t>
      </w:r>
      <w:r w:rsidRPr="00765BFC">
        <w:t>were</w:t>
      </w:r>
      <w:r w:rsidR="005F39B6" w:rsidRPr="00765BFC">
        <w:t xml:space="preserve"> the key drivers of its incremental cost-effectiveness </w:t>
      </w:r>
      <w:bookmarkStart w:id="46" w:name="_Hlk79860908"/>
      <w:r w:rsidR="005F39B6" w:rsidRPr="00765BFC">
        <w:t>results. After adjusting, and comparing with the appropriate comparator, usual care, none of the community pharmacy screening options appear</w:t>
      </w:r>
      <w:r w:rsidRPr="00765BFC">
        <w:t>ed</w:t>
      </w:r>
      <w:r w:rsidR="005F39B6" w:rsidRPr="00765BFC">
        <w:t xml:space="preserve"> to be cost</w:t>
      </w:r>
      <w:r w:rsidRPr="00765BFC">
        <w:noBreakHyphen/>
      </w:r>
      <w:r w:rsidR="005F39B6" w:rsidRPr="00765BFC">
        <w:t xml:space="preserve">effective, noting that considerable uncertainties remain regarding the evidence. </w:t>
      </w:r>
    </w:p>
    <w:p w14:paraId="54B92BDF" w14:textId="1F36933A" w:rsidR="00B411FE" w:rsidRPr="00765BFC" w:rsidRDefault="005F39B6" w:rsidP="00A9077C">
      <w:pPr>
        <w:rPr>
          <w:b/>
          <w:bCs/>
          <w:u w:val="single"/>
        </w:rPr>
      </w:pPr>
      <w:r w:rsidRPr="00765BFC">
        <w:t>A higher cost per QALY may be acceptable if wider screening in community pharmacies would lead to more equitable access to Intensive Treatment for T2DM, but no evidence on this has been presented.</w:t>
      </w:r>
      <w:bookmarkEnd w:id="36"/>
      <w:bookmarkEnd w:id="46"/>
    </w:p>
    <w:p w14:paraId="4519492F" w14:textId="5C94C66E" w:rsidR="00136969" w:rsidRPr="00765BFC" w:rsidRDefault="00065623" w:rsidP="00A9077C">
      <w:pPr>
        <w:pStyle w:val="Heading1"/>
        <w:numPr>
          <w:ilvl w:val="0"/>
          <w:numId w:val="13"/>
        </w:numPr>
        <w:spacing w:before="240" w:after="240"/>
        <w:ind w:hanging="720"/>
        <w:jc w:val="both"/>
        <w:rPr>
          <w:rFonts w:ascii="Arial" w:hAnsi="Arial" w:cs="Arial"/>
        </w:rPr>
      </w:pPr>
      <w:r w:rsidRPr="00765BFC">
        <w:rPr>
          <w:rFonts w:ascii="Arial" w:hAnsi="Arial" w:cs="Arial"/>
        </w:rPr>
        <w:t>Financial/budgetary impacts</w:t>
      </w:r>
    </w:p>
    <w:p w14:paraId="4E0D5373" w14:textId="3B82AEC0" w:rsidR="005F39B6" w:rsidRPr="00765BFC" w:rsidRDefault="005F39B6" w:rsidP="005F39B6">
      <w:bookmarkStart w:id="47" w:name="_Hlk79861047"/>
      <w:r w:rsidRPr="00765BFC">
        <w:t>The ADAR used an epidemiological approach to estimate the proportion of the population who would be eligible for community pharmacy screening for T2DM. The ADAR use</w:t>
      </w:r>
      <w:r w:rsidR="009F65BB" w:rsidRPr="00765BFC">
        <w:t>d</w:t>
      </w:r>
      <w:r w:rsidRPr="00765BFC">
        <w:t xml:space="preserve"> Group B (AUSDRISK + </w:t>
      </w:r>
      <w:r w:rsidR="00344F72" w:rsidRPr="00765BFC">
        <w:t>PoC</w:t>
      </w:r>
      <w:r w:rsidRPr="00765BFC">
        <w:t xml:space="preserve"> HbA1c) as the funded programme in the financial impact analysis. </w:t>
      </w:r>
    </w:p>
    <w:p w14:paraId="70473652" w14:textId="60E38338" w:rsidR="005F39B6" w:rsidRPr="00765BFC" w:rsidRDefault="005F39B6" w:rsidP="00A9077C">
      <w:pPr>
        <w:spacing w:before="240"/>
        <w:rPr>
          <w:i/>
          <w:iCs/>
        </w:rPr>
      </w:pPr>
      <w:r w:rsidRPr="00765BFC">
        <w:t>The ADAR assume</w:t>
      </w:r>
      <w:r w:rsidR="009F65BB" w:rsidRPr="00765BFC">
        <w:t>d</w:t>
      </w:r>
      <w:r w:rsidRPr="00765BFC">
        <w:t xml:space="preserve"> the population eligible for community pharmacy screening for T2DM is people aged 35-74 who have not been diagnosed or screened for diabetes in the last 12</w:t>
      </w:r>
      <w:r w:rsidR="009145C2">
        <w:t> </w:t>
      </w:r>
      <w:r w:rsidRPr="00765BFC">
        <w:t>months.</w:t>
      </w:r>
      <w:r w:rsidRPr="00765BFC">
        <w:rPr>
          <w:i/>
          <w:iCs/>
        </w:rPr>
        <w:t xml:space="preserve"> </w:t>
      </w:r>
      <w:r w:rsidRPr="00765BFC">
        <w:t>This implie</w:t>
      </w:r>
      <w:r w:rsidR="009F65BB" w:rsidRPr="00765BFC">
        <w:t>d</w:t>
      </w:r>
      <w:r w:rsidRPr="00765BFC">
        <w:t xml:space="preserve"> that individuals could be screened yearly - at a higher frequency of screening than that suggested by the RACGP, who recommend every 3 years in their guidelines for the management of T2DM.</w:t>
      </w:r>
      <w:r w:rsidR="00302689" w:rsidRPr="00765BFC" w:rsidDel="00302689">
        <w:t xml:space="preserve"> </w:t>
      </w:r>
    </w:p>
    <w:p w14:paraId="76FBD5EE" w14:textId="63BF368F" w:rsidR="005F39B6" w:rsidRPr="00765BFC" w:rsidRDefault="00645E48" w:rsidP="00A9077C">
      <w:pPr>
        <w:spacing w:before="240"/>
      </w:pPr>
      <w:r>
        <w:fldChar w:fldCharType="begin"/>
      </w:r>
      <w:r>
        <w:instrText xml:space="preserve"> REF _Ref97108363 \h </w:instrText>
      </w:r>
      <w:r>
        <w:fldChar w:fldCharType="separate"/>
      </w:r>
      <w:r w:rsidR="003F1F53" w:rsidRPr="00765BFC">
        <w:t xml:space="preserve">Table </w:t>
      </w:r>
      <w:r w:rsidR="003F1F53">
        <w:rPr>
          <w:noProof/>
        </w:rPr>
        <w:t>14</w:t>
      </w:r>
      <w:r>
        <w:fldChar w:fldCharType="end"/>
      </w:r>
      <w:r>
        <w:t xml:space="preserve"> </w:t>
      </w:r>
      <w:r w:rsidR="005F39B6" w:rsidRPr="00765BFC">
        <w:t xml:space="preserve">presents the population parameters used in the financial impact analysis. The </w:t>
      </w:r>
      <w:r w:rsidR="009F65BB" w:rsidRPr="00765BFC">
        <w:t xml:space="preserve">commentary considered the </w:t>
      </w:r>
      <w:r w:rsidR="005F39B6" w:rsidRPr="00765BFC">
        <w:t xml:space="preserve">uptake of the eligible population is the key parameter that influences the overall financial impact. This </w:t>
      </w:r>
      <w:r w:rsidR="009F65BB" w:rsidRPr="00765BFC">
        <w:t xml:space="preserve">was </w:t>
      </w:r>
      <w:r w:rsidR="005F39B6" w:rsidRPr="00765BFC">
        <w:t xml:space="preserve">estimated by expert opinion in the ADAR analysis. The </w:t>
      </w:r>
      <w:r w:rsidR="009F65BB" w:rsidRPr="00765BFC">
        <w:t xml:space="preserve">commentary considered </w:t>
      </w:r>
      <w:r w:rsidR="005F39B6" w:rsidRPr="00765BFC">
        <w:t>uptake is also likely to be heavily influenced by the financial reimbursement offered to pharmacies to undertake T2DM screening.</w:t>
      </w:r>
      <w:r w:rsidR="005F39B6" w:rsidRPr="00765BFC">
        <w:rPr>
          <w:i/>
          <w:iCs/>
        </w:rPr>
        <w:t xml:space="preserve">  </w:t>
      </w:r>
      <w:r w:rsidR="005F39B6" w:rsidRPr="00765BFC">
        <w:t>The ADAR estimated that</w:t>
      </w:r>
      <w:r w:rsidR="00BC33C0">
        <w:t xml:space="preserve"> </w:t>
      </w:r>
      <w:r w:rsidR="00BC33C0" w:rsidRPr="00A72EED">
        <w:rPr>
          <w:b/>
          <w:bCs/>
        </w:rPr>
        <w:t>redacted</w:t>
      </w:r>
      <w:r w:rsidR="005F39B6" w:rsidRPr="00765BFC">
        <w:t>% of the total aged 35-74 Australian population would be eligible for community pharmacy screening. The assumed eligible population relie</w:t>
      </w:r>
      <w:r w:rsidR="009F65BB" w:rsidRPr="00765BFC">
        <w:t>d</w:t>
      </w:r>
      <w:r w:rsidR="005F39B6" w:rsidRPr="00765BFC">
        <w:t xml:space="preserve"> on criteria for how often individuals should be screened.</w:t>
      </w:r>
    </w:p>
    <w:p w14:paraId="364B0C43" w14:textId="033056C6" w:rsidR="005F39B6" w:rsidRPr="00765BFC" w:rsidRDefault="009F65BB" w:rsidP="00A9077C">
      <w:pPr>
        <w:spacing w:before="240"/>
      </w:pPr>
      <w:r w:rsidRPr="00765BFC">
        <w:t>The commentary noted that b</w:t>
      </w:r>
      <w:r w:rsidR="005F39B6" w:rsidRPr="00765BFC">
        <w:t>ased on the epidemiological estimates, 1.7% of the eligible population has undiagnosed T2DM. This is below all of the estimates provided in the ADAR’s economic base case and scenarios (</w:t>
      </w:r>
      <w:r w:rsidR="00BC7418" w:rsidRPr="00765BFC">
        <w:rPr>
          <w:b/>
          <w:bCs/>
        </w:rPr>
        <w:t>redacted</w:t>
      </w:r>
      <w:r w:rsidR="005F39B6" w:rsidRPr="00765BFC">
        <w:t xml:space="preserve"> to </w:t>
      </w:r>
      <w:r w:rsidR="00BC7418" w:rsidRPr="00765BFC">
        <w:rPr>
          <w:b/>
          <w:bCs/>
        </w:rPr>
        <w:t>redacted</w:t>
      </w:r>
      <w:r w:rsidR="005F39B6" w:rsidRPr="00765BFC">
        <w:t>).</w:t>
      </w:r>
    </w:p>
    <w:p w14:paraId="2E0FBDEE" w14:textId="2CF61D1E" w:rsidR="00C53718" w:rsidRPr="00765BFC" w:rsidRDefault="005F39B6" w:rsidP="00C53718">
      <w:pPr>
        <w:spacing w:before="240"/>
      </w:pPr>
      <w:r w:rsidRPr="00765BFC">
        <w:t>The ADAR’s financial impact analysis assume</w:t>
      </w:r>
      <w:r w:rsidR="009F65BB" w:rsidRPr="00765BFC">
        <w:t>d</w:t>
      </w:r>
      <w:r w:rsidRPr="00765BFC">
        <w:t xml:space="preserve"> that community pharmacy screening is not associated with cost offsets of reduced GP screening for T2DM.</w:t>
      </w:r>
      <w:bookmarkStart w:id="48" w:name="_Ref80781682"/>
      <w:bookmarkStart w:id="49" w:name="_Ref80781678"/>
      <w:r w:rsidR="00C53718" w:rsidRPr="00765BFC">
        <w:br w:type="page"/>
      </w:r>
    </w:p>
    <w:p w14:paraId="56696658" w14:textId="6E6898FC" w:rsidR="005F39B6" w:rsidRPr="00765BFC" w:rsidRDefault="005F39B6" w:rsidP="005F39B6">
      <w:pPr>
        <w:pStyle w:val="Caption"/>
      </w:pPr>
      <w:bookmarkStart w:id="50" w:name="_Ref97108363"/>
      <w:r w:rsidRPr="00765BFC">
        <w:lastRenderedPageBreak/>
        <w:t>Table</w:t>
      </w:r>
      <w:r w:rsidR="005D1507" w:rsidRPr="00765BFC">
        <w:t xml:space="preserve"> </w:t>
      </w:r>
      <w:r w:rsidRPr="00765BFC">
        <w:fldChar w:fldCharType="begin"/>
      </w:r>
      <w:r w:rsidRPr="00765BFC">
        <w:instrText>SEQ Table \* ARABIC</w:instrText>
      </w:r>
      <w:r w:rsidRPr="00765BFC">
        <w:fldChar w:fldCharType="separate"/>
      </w:r>
      <w:r w:rsidR="003F1F53">
        <w:rPr>
          <w:noProof/>
        </w:rPr>
        <w:t>14</w:t>
      </w:r>
      <w:r w:rsidRPr="00765BFC">
        <w:fldChar w:fldCharType="end"/>
      </w:r>
      <w:bookmarkEnd w:id="48"/>
      <w:bookmarkEnd w:id="50"/>
      <w:r w:rsidRPr="00765BFC">
        <w:t>: Population data sources applied in financial estimates</w:t>
      </w:r>
      <w:bookmarkEnd w:id="49"/>
      <w:r w:rsidRPr="00765BFC">
        <w:t xml:space="preserve"> </w:t>
      </w:r>
    </w:p>
    <w:tbl>
      <w:tblPr>
        <w:tblStyle w:val="TableGrid2"/>
        <w:tblW w:w="0" w:type="auto"/>
        <w:tblLook w:val="04A0" w:firstRow="1" w:lastRow="0" w:firstColumn="1" w:lastColumn="0" w:noHBand="0" w:noVBand="1"/>
        <w:tblDescription w:val="Population data sources applied in financial estimates "/>
      </w:tblPr>
      <w:tblGrid>
        <w:gridCol w:w="4390"/>
        <w:gridCol w:w="4536"/>
      </w:tblGrid>
      <w:tr w:rsidR="00F87A6D" w:rsidRPr="00765BFC" w14:paraId="21983066" w14:textId="77777777" w:rsidTr="00F87A6D">
        <w:trPr>
          <w:cnfStyle w:val="100000000000" w:firstRow="1" w:lastRow="0" w:firstColumn="0" w:lastColumn="0" w:oddVBand="0" w:evenVBand="0" w:oddHBand="0" w:evenHBand="0" w:firstRowFirstColumn="0" w:firstRowLastColumn="0" w:lastRowFirstColumn="0" w:lastRowLastColumn="0"/>
          <w:tblHeader/>
        </w:trPr>
        <w:tc>
          <w:tcPr>
            <w:tcW w:w="4390" w:type="dxa"/>
          </w:tcPr>
          <w:p w14:paraId="24883196" w14:textId="77777777" w:rsidR="00F87A6D" w:rsidRPr="00765BFC" w:rsidRDefault="00F87A6D" w:rsidP="009F65BB">
            <w:pPr>
              <w:pStyle w:val="TableHeading"/>
              <w:keepNext w:val="0"/>
            </w:pPr>
            <w:r w:rsidRPr="00765BFC">
              <w:t>Data</w:t>
            </w:r>
          </w:p>
        </w:tc>
        <w:tc>
          <w:tcPr>
            <w:tcW w:w="4536" w:type="dxa"/>
          </w:tcPr>
          <w:p w14:paraId="17E30563" w14:textId="77777777" w:rsidR="00F87A6D" w:rsidRPr="00765BFC" w:rsidRDefault="00F87A6D" w:rsidP="009F65BB">
            <w:pPr>
              <w:pStyle w:val="TableHeading"/>
              <w:keepNext w:val="0"/>
            </w:pPr>
            <w:r w:rsidRPr="00765BFC">
              <w:t>Source and value</w:t>
            </w:r>
          </w:p>
        </w:tc>
      </w:tr>
      <w:tr w:rsidR="00F87A6D" w:rsidRPr="00765BFC" w14:paraId="44035FEF" w14:textId="77777777" w:rsidTr="00F87A6D">
        <w:trPr>
          <w:cnfStyle w:val="100000000000" w:firstRow="1" w:lastRow="0" w:firstColumn="0" w:lastColumn="0" w:oddVBand="0" w:evenVBand="0" w:oddHBand="0" w:evenHBand="0" w:firstRowFirstColumn="0" w:firstRowLastColumn="0" w:lastRowFirstColumn="0" w:lastRowLastColumn="0"/>
          <w:tblHeader/>
        </w:trPr>
        <w:tc>
          <w:tcPr>
            <w:tcW w:w="4390" w:type="dxa"/>
          </w:tcPr>
          <w:p w14:paraId="66856EA0" w14:textId="77777777" w:rsidR="00F87A6D" w:rsidRPr="00765BFC" w:rsidRDefault="00F87A6D" w:rsidP="009F65BB">
            <w:pPr>
              <w:pStyle w:val="TableText0"/>
            </w:pPr>
            <w:r w:rsidRPr="00765BFC">
              <w:t>Population of Australia aged 35-74</w:t>
            </w:r>
          </w:p>
        </w:tc>
        <w:tc>
          <w:tcPr>
            <w:tcW w:w="4536" w:type="dxa"/>
          </w:tcPr>
          <w:p w14:paraId="27F1EB75" w14:textId="77777777" w:rsidR="00F87A6D" w:rsidRPr="00765BFC" w:rsidRDefault="00F87A6D" w:rsidP="009F65BB">
            <w:pPr>
              <w:pStyle w:val="TableText0"/>
            </w:pPr>
            <w:r w:rsidRPr="00765BFC">
              <w:t>ABS – 12,051,931</w:t>
            </w:r>
          </w:p>
        </w:tc>
      </w:tr>
      <w:tr w:rsidR="00F87A6D" w:rsidRPr="00765BFC" w14:paraId="3116F67C" w14:textId="77777777" w:rsidTr="00F87A6D">
        <w:trPr>
          <w:cnfStyle w:val="100000000000" w:firstRow="1" w:lastRow="0" w:firstColumn="0" w:lastColumn="0" w:oddVBand="0" w:evenVBand="0" w:oddHBand="0" w:evenHBand="0" w:firstRowFirstColumn="0" w:firstRowLastColumn="0" w:lastRowFirstColumn="0" w:lastRowLastColumn="0"/>
          <w:tblHeader/>
        </w:trPr>
        <w:tc>
          <w:tcPr>
            <w:tcW w:w="4390" w:type="dxa"/>
          </w:tcPr>
          <w:p w14:paraId="5084300F" w14:textId="77777777" w:rsidR="00F87A6D" w:rsidRPr="00765BFC" w:rsidRDefault="00F87A6D" w:rsidP="009F65BB">
            <w:pPr>
              <w:pStyle w:val="TableText0"/>
            </w:pPr>
            <w:r w:rsidRPr="00765BFC">
              <w:t>Prevalence of T2DM diabetes, aged 35-74</w:t>
            </w:r>
          </w:p>
        </w:tc>
        <w:tc>
          <w:tcPr>
            <w:tcW w:w="4536" w:type="dxa"/>
          </w:tcPr>
          <w:p w14:paraId="7A34A04A" w14:textId="77777777" w:rsidR="00F87A6D" w:rsidRPr="00765BFC" w:rsidRDefault="00F87A6D" w:rsidP="009F65BB">
            <w:pPr>
              <w:pStyle w:val="TableText0"/>
            </w:pPr>
            <w:r w:rsidRPr="00765BFC">
              <w:t>AIHW - 5.7%</w:t>
            </w:r>
          </w:p>
        </w:tc>
      </w:tr>
      <w:tr w:rsidR="00F87A6D" w:rsidRPr="00765BFC" w14:paraId="3675D743" w14:textId="77777777" w:rsidTr="00F87A6D">
        <w:trPr>
          <w:cnfStyle w:val="100000000000" w:firstRow="1" w:lastRow="0" w:firstColumn="0" w:lastColumn="0" w:oddVBand="0" w:evenVBand="0" w:oddHBand="0" w:evenHBand="0" w:firstRowFirstColumn="0" w:firstRowLastColumn="0" w:lastRowFirstColumn="0" w:lastRowLastColumn="0"/>
          <w:tblHeader/>
        </w:trPr>
        <w:tc>
          <w:tcPr>
            <w:tcW w:w="4390" w:type="dxa"/>
          </w:tcPr>
          <w:p w14:paraId="58FAC82A" w14:textId="77777777" w:rsidR="00F87A6D" w:rsidRPr="00765BFC" w:rsidRDefault="00F87A6D" w:rsidP="009F65BB">
            <w:pPr>
              <w:pStyle w:val="TableText0"/>
            </w:pPr>
            <w:r w:rsidRPr="00765BFC">
              <w:t>Prevalence of Pre-DM, aged 35-74</w:t>
            </w:r>
          </w:p>
        </w:tc>
        <w:tc>
          <w:tcPr>
            <w:tcW w:w="4536" w:type="dxa"/>
          </w:tcPr>
          <w:p w14:paraId="27DDDA49" w14:textId="77777777" w:rsidR="00F87A6D" w:rsidRPr="00765BFC" w:rsidRDefault="00F87A6D" w:rsidP="009F65BB">
            <w:pPr>
              <w:pStyle w:val="TableText0"/>
            </w:pPr>
            <w:r w:rsidRPr="00765BFC">
              <w:t>AIHW - 13.0%</w:t>
            </w:r>
          </w:p>
        </w:tc>
      </w:tr>
      <w:tr w:rsidR="00F87A6D" w:rsidRPr="00765BFC" w14:paraId="5F617ADF" w14:textId="77777777" w:rsidTr="00F87A6D">
        <w:trPr>
          <w:cnfStyle w:val="100000000000" w:firstRow="1" w:lastRow="0" w:firstColumn="0" w:lastColumn="0" w:oddVBand="0" w:evenVBand="0" w:oddHBand="0" w:evenHBand="0" w:firstRowFirstColumn="0" w:firstRowLastColumn="0" w:lastRowFirstColumn="0" w:lastRowLastColumn="0"/>
          <w:tblHeader/>
        </w:trPr>
        <w:tc>
          <w:tcPr>
            <w:tcW w:w="4390" w:type="dxa"/>
          </w:tcPr>
          <w:p w14:paraId="61CFE8C6" w14:textId="77777777" w:rsidR="00F87A6D" w:rsidRPr="00765BFC" w:rsidRDefault="00F87A6D" w:rsidP="009F65BB">
            <w:pPr>
              <w:pStyle w:val="TableText0"/>
            </w:pPr>
            <w:r w:rsidRPr="00765BFC">
              <w:t>Percentage of T2DM already diagnosed</w:t>
            </w:r>
          </w:p>
        </w:tc>
        <w:tc>
          <w:tcPr>
            <w:tcW w:w="4536" w:type="dxa"/>
          </w:tcPr>
          <w:p w14:paraId="0021E00E" w14:textId="77777777" w:rsidR="00F87A6D" w:rsidRPr="00765BFC" w:rsidRDefault="00F87A6D" w:rsidP="009F65BB">
            <w:pPr>
              <w:pStyle w:val="TableText0"/>
            </w:pPr>
            <w:r w:rsidRPr="00765BFC">
              <w:t>The Boden Institute – 71.0%</w:t>
            </w:r>
          </w:p>
        </w:tc>
      </w:tr>
      <w:tr w:rsidR="00F87A6D" w:rsidRPr="00765BFC" w14:paraId="52AC7D1A" w14:textId="77777777" w:rsidTr="00F87A6D">
        <w:trPr>
          <w:cnfStyle w:val="100000000000" w:firstRow="1" w:lastRow="0" w:firstColumn="0" w:lastColumn="0" w:oddVBand="0" w:evenVBand="0" w:oddHBand="0" w:evenHBand="0" w:firstRowFirstColumn="0" w:firstRowLastColumn="0" w:lastRowFirstColumn="0" w:lastRowLastColumn="0"/>
          <w:tblHeader/>
        </w:trPr>
        <w:tc>
          <w:tcPr>
            <w:tcW w:w="4390" w:type="dxa"/>
          </w:tcPr>
          <w:p w14:paraId="39B3A84F" w14:textId="77777777" w:rsidR="00F87A6D" w:rsidRPr="00765BFC" w:rsidRDefault="00F87A6D" w:rsidP="009F65BB">
            <w:pPr>
              <w:pStyle w:val="TableText0"/>
            </w:pPr>
            <w:r w:rsidRPr="00765BFC">
              <w:t>Percentage of Pre-DM already diagnosed</w:t>
            </w:r>
          </w:p>
        </w:tc>
        <w:tc>
          <w:tcPr>
            <w:tcW w:w="4536" w:type="dxa"/>
          </w:tcPr>
          <w:p w14:paraId="3C4CBCBC" w14:textId="707DA366" w:rsidR="00F87A6D" w:rsidRPr="00765BFC" w:rsidRDefault="00F87A6D" w:rsidP="009F65BB">
            <w:pPr>
              <w:pStyle w:val="TableText0"/>
            </w:pPr>
            <w:r w:rsidRPr="00765BFC">
              <w:t xml:space="preserve">Estimate (PDST) – </w:t>
            </w:r>
            <w:r w:rsidR="00BC63E8" w:rsidRPr="00765BFC">
              <w:rPr>
                <w:b/>
              </w:rPr>
              <w:t>redacted</w:t>
            </w:r>
          </w:p>
        </w:tc>
      </w:tr>
      <w:tr w:rsidR="00F87A6D" w:rsidRPr="00765BFC" w14:paraId="297D3686" w14:textId="77777777" w:rsidTr="00F87A6D">
        <w:trPr>
          <w:cnfStyle w:val="100000000000" w:firstRow="1" w:lastRow="0" w:firstColumn="0" w:lastColumn="0" w:oddVBand="0" w:evenVBand="0" w:oddHBand="0" w:evenHBand="0" w:firstRowFirstColumn="0" w:firstRowLastColumn="0" w:lastRowFirstColumn="0" w:lastRowLastColumn="0"/>
          <w:tblHeader/>
        </w:trPr>
        <w:tc>
          <w:tcPr>
            <w:tcW w:w="4390" w:type="dxa"/>
          </w:tcPr>
          <w:p w14:paraId="3E4831A7" w14:textId="77777777" w:rsidR="00F87A6D" w:rsidRPr="00765BFC" w:rsidRDefault="00F87A6D" w:rsidP="009F65BB">
            <w:pPr>
              <w:pStyle w:val="TableText0"/>
            </w:pPr>
            <w:r w:rsidRPr="00765BFC">
              <w:t>Percentage of people already screened in the last 12 months</w:t>
            </w:r>
          </w:p>
        </w:tc>
        <w:tc>
          <w:tcPr>
            <w:tcW w:w="4536" w:type="dxa"/>
          </w:tcPr>
          <w:p w14:paraId="72A59A06" w14:textId="1EF2661D" w:rsidR="00F87A6D" w:rsidRPr="00765BFC" w:rsidRDefault="00F87A6D" w:rsidP="009F65BB">
            <w:pPr>
              <w:pStyle w:val="TableText0"/>
            </w:pPr>
            <w:r w:rsidRPr="00765BFC">
              <w:t xml:space="preserve">Estimate (Expert) – </w:t>
            </w:r>
            <w:r w:rsidR="00BC63E8" w:rsidRPr="00765BFC">
              <w:rPr>
                <w:b/>
              </w:rPr>
              <w:t>redacted</w:t>
            </w:r>
          </w:p>
        </w:tc>
      </w:tr>
      <w:tr w:rsidR="00F87A6D" w:rsidRPr="00765BFC" w14:paraId="43B32085" w14:textId="77777777" w:rsidTr="00F87A6D">
        <w:trPr>
          <w:cnfStyle w:val="100000000000" w:firstRow="1" w:lastRow="0" w:firstColumn="0" w:lastColumn="0" w:oddVBand="0" w:evenVBand="0" w:oddHBand="0" w:evenHBand="0" w:firstRowFirstColumn="0" w:firstRowLastColumn="0" w:lastRowFirstColumn="0" w:lastRowLastColumn="0"/>
          <w:tblHeader/>
        </w:trPr>
        <w:tc>
          <w:tcPr>
            <w:tcW w:w="4390" w:type="dxa"/>
          </w:tcPr>
          <w:p w14:paraId="43A17A29" w14:textId="77777777" w:rsidR="00F87A6D" w:rsidRPr="00765BFC" w:rsidRDefault="00F87A6D" w:rsidP="009F65BB">
            <w:pPr>
              <w:pStyle w:val="TableText0"/>
            </w:pPr>
            <w:r w:rsidRPr="00765BFC">
              <w:t xml:space="preserve">Undiagnosed T2DM </w:t>
            </w:r>
          </w:p>
        </w:tc>
        <w:tc>
          <w:tcPr>
            <w:tcW w:w="4536" w:type="dxa"/>
          </w:tcPr>
          <w:p w14:paraId="24D85BAD" w14:textId="544419DC" w:rsidR="00F87A6D" w:rsidRPr="00765BFC" w:rsidRDefault="00BC63E8" w:rsidP="009F65BB">
            <w:pPr>
              <w:pStyle w:val="TableText0"/>
            </w:pPr>
            <w:r w:rsidRPr="00765BFC">
              <w:rPr>
                <w:b/>
              </w:rPr>
              <w:t>redacted</w:t>
            </w:r>
            <w:r w:rsidR="00F87A6D" w:rsidRPr="00765BFC">
              <w:t>%</w:t>
            </w:r>
            <w:r w:rsidR="00F87A6D" w:rsidRPr="00765BFC">
              <w:rPr>
                <w:vertAlign w:val="superscript"/>
              </w:rPr>
              <w:t>1</w:t>
            </w:r>
          </w:p>
        </w:tc>
      </w:tr>
      <w:tr w:rsidR="00F87A6D" w:rsidRPr="00765BFC" w14:paraId="7A0D4127" w14:textId="77777777" w:rsidTr="00F87A6D">
        <w:trPr>
          <w:cnfStyle w:val="100000000000" w:firstRow="1" w:lastRow="0" w:firstColumn="0" w:lastColumn="0" w:oddVBand="0" w:evenVBand="0" w:oddHBand="0" w:evenHBand="0" w:firstRowFirstColumn="0" w:firstRowLastColumn="0" w:lastRowFirstColumn="0" w:lastRowLastColumn="0"/>
          <w:tblHeader/>
        </w:trPr>
        <w:tc>
          <w:tcPr>
            <w:tcW w:w="4390" w:type="dxa"/>
          </w:tcPr>
          <w:p w14:paraId="49F36CE0" w14:textId="77777777" w:rsidR="00F87A6D" w:rsidRPr="00765BFC" w:rsidRDefault="00F87A6D" w:rsidP="009F65BB">
            <w:pPr>
              <w:pStyle w:val="TableText0"/>
            </w:pPr>
            <w:r w:rsidRPr="00765BFC">
              <w:t>Undiagnosed Pre-DM</w:t>
            </w:r>
          </w:p>
        </w:tc>
        <w:tc>
          <w:tcPr>
            <w:tcW w:w="4536" w:type="dxa"/>
          </w:tcPr>
          <w:p w14:paraId="1AA4B00F" w14:textId="53A0F705" w:rsidR="00F87A6D" w:rsidRPr="00765BFC" w:rsidRDefault="00BC63E8" w:rsidP="009F65BB">
            <w:pPr>
              <w:pStyle w:val="TableText0"/>
            </w:pPr>
            <w:r w:rsidRPr="00765BFC">
              <w:rPr>
                <w:b/>
              </w:rPr>
              <w:t>redacted</w:t>
            </w:r>
            <w:r w:rsidR="00F87A6D" w:rsidRPr="00765BFC">
              <w:t>%</w:t>
            </w:r>
            <w:r w:rsidR="00F87A6D" w:rsidRPr="00765BFC">
              <w:rPr>
                <w:vertAlign w:val="superscript"/>
              </w:rPr>
              <w:t>2</w:t>
            </w:r>
          </w:p>
        </w:tc>
      </w:tr>
    </w:tbl>
    <w:p w14:paraId="69896F99" w14:textId="77777777" w:rsidR="005F39B6" w:rsidRPr="00765BFC" w:rsidRDefault="005F39B6" w:rsidP="009F65BB">
      <w:pPr>
        <w:pStyle w:val="Tablecaption"/>
      </w:pPr>
      <w:r w:rsidRPr="00765BFC">
        <w:t>Source: Budget Impact Analysis - Pharmacy Diabetes Screening Service Final for Submission</w:t>
      </w:r>
    </w:p>
    <w:p w14:paraId="588B394A" w14:textId="3DB47541" w:rsidR="005F39B6" w:rsidRPr="00765BFC" w:rsidRDefault="005F39B6" w:rsidP="009F65BB">
      <w:pPr>
        <w:pStyle w:val="Tablecaption"/>
      </w:pPr>
      <w:r w:rsidRPr="00765BFC">
        <w:rPr>
          <w:vertAlign w:val="superscript"/>
        </w:rPr>
        <w:t xml:space="preserve">1 </w:t>
      </w:r>
      <w:r w:rsidRPr="00765BFC">
        <w:t xml:space="preserve">The population of interest can be calculated as </w:t>
      </w:r>
      <w:r w:rsidR="00BC63E8" w:rsidRPr="00765BFC">
        <w:rPr>
          <w:b/>
        </w:rPr>
        <w:t>redacted</w:t>
      </w:r>
      <w:r w:rsidRPr="00765BFC">
        <w:t xml:space="preserve">  The subsequent estimate of undiagnosed T2DM is </w:t>
      </w:r>
      <w:r w:rsidR="00BC63E8" w:rsidRPr="00765BFC">
        <w:rPr>
          <w:b/>
        </w:rPr>
        <w:t>redacted</w:t>
      </w:r>
      <w:r w:rsidR="00BC7418" w:rsidRPr="00765BFC">
        <w:t>.</w:t>
      </w:r>
    </w:p>
    <w:p w14:paraId="7021BD9F" w14:textId="43BFB7F8" w:rsidR="005F39B6" w:rsidRPr="00765BFC" w:rsidRDefault="005F39B6" w:rsidP="009F65BB">
      <w:pPr>
        <w:pStyle w:val="Tablecaption"/>
      </w:pPr>
      <w:r w:rsidRPr="00765BFC">
        <w:rPr>
          <w:vertAlign w:val="superscript"/>
        </w:rPr>
        <w:t>2</w:t>
      </w:r>
      <w:r w:rsidRPr="00765BFC">
        <w:t xml:space="preserve"> The population of interest can be calculated as </w:t>
      </w:r>
      <w:r w:rsidR="00BC63E8" w:rsidRPr="00765BFC">
        <w:rPr>
          <w:b/>
        </w:rPr>
        <w:t>redacted</w:t>
      </w:r>
      <w:r w:rsidRPr="00765BFC">
        <w:t xml:space="preserve"> The subsequent estimate of undiagnosed Pre-DM is </w:t>
      </w:r>
      <w:r w:rsidR="00BC63E8" w:rsidRPr="00765BFC">
        <w:rPr>
          <w:b/>
        </w:rPr>
        <w:t>redacted</w:t>
      </w:r>
    </w:p>
    <w:p w14:paraId="5974729F" w14:textId="4C3B9CD0" w:rsidR="005F39B6" w:rsidRPr="00765BFC" w:rsidRDefault="005F39B6" w:rsidP="009F65BB">
      <w:pPr>
        <w:pStyle w:val="Tablecaption"/>
      </w:pPr>
      <w:r w:rsidRPr="00765BFC">
        <w:t>Abbreviation: ABS - Australian Bureau of Statistics; AG – assessment group; AIHW – Australian Institute of Health and Welfare; Pre-DM – pre-diabetes mellitus; PDST – pharmacy diabetes screening trial; T2DM – type 2 diabetes mellitus</w:t>
      </w:r>
    </w:p>
    <w:p w14:paraId="635E3353" w14:textId="0F555DFA" w:rsidR="005F39B6" w:rsidRPr="00765BFC" w:rsidRDefault="005F39B6" w:rsidP="00A9077C">
      <w:pPr>
        <w:spacing w:before="240"/>
      </w:pPr>
      <w:r w:rsidRPr="00765BFC">
        <w:fldChar w:fldCharType="begin"/>
      </w:r>
      <w:r w:rsidRPr="00765BFC">
        <w:instrText xml:space="preserve"> REF _Ref80781788 \h </w:instrText>
      </w:r>
      <w:r w:rsidR="009F65BB" w:rsidRPr="00765BFC">
        <w:instrText xml:space="preserve"> \* MERGEFORMAT </w:instrText>
      </w:r>
      <w:r w:rsidRPr="00765BFC">
        <w:fldChar w:fldCharType="separate"/>
      </w:r>
      <w:r w:rsidR="003F1F53" w:rsidRPr="00765BFC">
        <w:t xml:space="preserve">Table </w:t>
      </w:r>
      <w:r w:rsidR="003F1F53">
        <w:t>15</w:t>
      </w:r>
      <w:r w:rsidRPr="00765BFC">
        <w:fldChar w:fldCharType="end"/>
      </w:r>
      <w:r w:rsidRPr="00765BFC">
        <w:t xml:space="preserve"> presents the pharmacy data used in the </w:t>
      </w:r>
      <w:r w:rsidRPr="00765BFC">
        <w:rPr>
          <w:rStyle w:val="InstructionaltextChar"/>
        </w:rPr>
        <w:t>ADAR financial impact analysis.</w:t>
      </w:r>
    </w:p>
    <w:p w14:paraId="2FE3D0C5" w14:textId="0A590757" w:rsidR="005F39B6" w:rsidRPr="00765BFC" w:rsidRDefault="005F39B6" w:rsidP="00C53718">
      <w:pPr>
        <w:pStyle w:val="Caption"/>
        <w:spacing w:before="240"/>
      </w:pPr>
      <w:bookmarkStart w:id="51" w:name="_Ref80781788"/>
      <w:r w:rsidRPr="00765BFC">
        <w:t>Table</w:t>
      </w:r>
      <w:r w:rsidR="005D1507" w:rsidRPr="00765BFC">
        <w:t xml:space="preserve"> </w:t>
      </w:r>
      <w:r w:rsidRPr="00765BFC">
        <w:fldChar w:fldCharType="begin"/>
      </w:r>
      <w:r w:rsidRPr="00765BFC">
        <w:instrText>SEQ Table \* ARABIC</w:instrText>
      </w:r>
      <w:r w:rsidRPr="00765BFC">
        <w:fldChar w:fldCharType="separate"/>
      </w:r>
      <w:r w:rsidR="003F1F53">
        <w:rPr>
          <w:noProof/>
        </w:rPr>
        <w:t>15</w:t>
      </w:r>
      <w:r w:rsidRPr="00765BFC">
        <w:fldChar w:fldCharType="end"/>
      </w:r>
      <w:bookmarkEnd w:id="51"/>
      <w:r w:rsidRPr="00765BFC">
        <w:t xml:space="preserve">: Pharmacy data applied in the financial estimates </w:t>
      </w:r>
    </w:p>
    <w:tbl>
      <w:tblPr>
        <w:tblStyle w:val="TableGrid2"/>
        <w:tblW w:w="0" w:type="auto"/>
        <w:tblLook w:val="04A0" w:firstRow="1" w:lastRow="0" w:firstColumn="1" w:lastColumn="0" w:noHBand="0" w:noVBand="1"/>
        <w:tblDescription w:val="Pharmacy data applied in the financial estimates "/>
      </w:tblPr>
      <w:tblGrid>
        <w:gridCol w:w="3964"/>
        <w:gridCol w:w="1985"/>
        <w:gridCol w:w="3067"/>
      </w:tblGrid>
      <w:tr w:rsidR="005F39B6" w:rsidRPr="00765BFC" w14:paraId="3D4599F5" w14:textId="77777777" w:rsidTr="009F65BB">
        <w:trPr>
          <w:cnfStyle w:val="100000000000" w:firstRow="1" w:lastRow="0" w:firstColumn="0" w:lastColumn="0" w:oddVBand="0" w:evenVBand="0" w:oddHBand="0" w:evenHBand="0" w:firstRowFirstColumn="0" w:firstRowLastColumn="0" w:lastRowFirstColumn="0" w:lastRowLastColumn="0"/>
          <w:tblHeader/>
        </w:trPr>
        <w:tc>
          <w:tcPr>
            <w:tcW w:w="3964" w:type="dxa"/>
          </w:tcPr>
          <w:p w14:paraId="51CCD255" w14:textId="77777777" w:rsidR="005F39B6" w:rsidRPr="00765BFC" w:rsidRDefault="005F39B6" w:rsidP="00C53718">
            <w:pPr>
              <w:pStyle w:val="TableHeading"/>
              <w:keepNext w:val="0"/>
              <w:spacing w:before="0" w:after="0"/>
            </w:pPr>
            <w:r w:rsidRPr="00765BFC">
              <w:t>Data</w:t>
            </w:r>
          </w:p>
        </w:tc>
        <w:tc>
          <w:tcPr>
            <w:tcW w:w="1985" w:type="dxa"/>
          </w:tcPr>
          <w:p w14:paraId="39ADECA2" w14:textId="77777777" w:rsidR="005F39B6" w:rsidRPr="00765BFC" w:rsidRDefault="005F39B6" w:rsidP="00C53718">
            <w:pPr>
              <w:pStyle w:val="TableHeading"/>
              <w:keepNext w:val="0"/>
              <w:spacing w:before="0" w:after="0"/>
            </w:pPr>
            <w:r w:rsidRPr="00765BFC">
              <w:t>Source and value</w:t>
            </w:r>
          </w:p>
        </w:tc>
        <w:tc>
          <w:tcPr>
            <w:tcW w:w="3067" w:type="dxa"/>
          </w:tcPr>
          <w:p w14:paraId="605BCFF3" w14:textId="77777777" w:rsidR="005F39B6" w:rsidRPr="00765BFC" w:rsidRDefault="005F39B6" w:rsidP="00C53718">
            <w:pPr>
              <w:pStyle w:val="TableHeading"/>
              <w:keepNext w:val="0"/>
              <w:spacing w:before="0" w:after="0"/>
            </w:pPr>
            <w:r w:rsidRPr="00765BFC">
              <w:t>Justification</w:t>
            </w:r>
          </w:p>
        </w:tc>
      </w:tr>
      <w:tr w:rsidR="005F39B6" w:rsidRPr="00765BFC" w14:paraId="65DED2D9" w14:textId="77777777" w:rsidTr="009F65BB">
        <w:trPr>
          <w:cnfStyle w:val="100000000000" w:firstRow="1" w:lastRow="0" w:firstColumn="0" w:lastColumn="0" w:oddVBand="0" w:evenVBand="0" w:oddHBand="0" w:evenHBand="0" w:firstRowFirstColumn="0" w:firstRowLastColumn="0" w:lastRowFirstColumn="0" w:lastRowLastColumn="0"/>
          <w:tblHeader/>
        </w:trPr>
        <w:tc>
          <w:tcPr>
            <w:tcW w:w="3964" w:type="dxa"/>
          </w:tcPr>
          <w:p w14:paraId="32302F6F" w14:textId="77777777" w:rsidR="005F39B6" w:rsidRPr="00765BFC" w:rsidRDefault="005F39B6" w:rsidP="00C53718">
            <w:pPr>
              <w:pStyle w:val="TableText0"/>
              <w:spacing w:before="0" w:after="0"/>
            </w:pPr>
            <w:r w:rsidRPr="00765BFC">
              <w:t>Screened and referred</w:t>
            </w:r>
          </w:p>
        </w:tc>
        <w:tc>
          <w:tcPr>
            <w:tcW w:w="1985" w:type="dxa"/>
          </w:tcPr>
          <w:p w14:paraId="7D989095" w14:textId="2D01823B" w:rsidR="005F39B6" w:rsidRPr="00765BFC" w:rsidRDefault="005F39B6" w:rsidP="00C53718">
            <w:pPr>
              <w:pStyle w:val="TableText0"/>
              <w:spacing w:before="0" w:after="0"/>
            </w:pPr>
            <w:r w:rsidRPr="00765BFC">
              <w:t xml:space="preserve">PDST – </w:t>
            </w:r>
            <w:r w:rsidR="00BC63E8" w:rsidRPr="00765BFC">
              <w:rPr>
                <w:b/>
              </w:rPr>
              <w:t>redacted</w:t>
            </w:r>
            <w:r w:rsidRPr="00765BFC">
              <w:t xml:space="preserve"> p.a.</w:t>
            </w:r>
          </w:p>
        </w:tc>
        <w:tc>
          <w:tcPr>
            <w:tcW w:w="3067" w:type="dxa"/>
          </w:tcPr>
          <w:p w14:paraId="60EFAD79" w14:textId="77777777" w:rsidR="005F39B6" w:rsidRPr="00765BFC" w:rsidRDefault="005F39B6" w:rsidP="00C53718">
            <w:pPr>
              <w:pStyle w:val="TableText0"/>
              <w:spacing w:before="0" w:after="0"/>
            </w:pPr>
            <w:r w:rsidRPr="00765BFC">
              <w:t>-</w:t>
            </w:r>
          </w:p>
        </w:tc>
      </w:tr>
      <w:tr w:rsidR="005F39B6" w:rsidRPr="00765BFC" w14:paraId="66083DA6" w14:textId="77777777" w:rsidTr="009F65BB">
        <w:trPr>
          <w:cnfStyle w:val="100000000000" w:firstRow="1" w:lastRow="0" w:firstColumn="0" w:lastColumn="0" w:oddVBand="0" w:evenVBand="0" w:oddHBand="0" w:evenHBand="0" w:firstRowFirstColumn="0" w:firstRowLastColumn="0" w:lastRowFirstColumn="0" w:lastRowLastColumn="0"/>
          <w:tblHeader/>
        </w:trPr>
        <w:tc>
          <w:tcPr>
            <w:tcW w:w="3964" w:type="dxa"/>
          </w:tcPr>
          <w:p w14:paraId="304BAB25" w14:textId="77777777" w:rsidR="005F39B6" w:rsidRPr="00765BFC" w:rsidRDefault="005F39B6" w:rsidP="00C53718">
            <w:pPr>
              <w:pStyle w:val="TableText0"/>
              <w:spacing w:before="0" w:after="0"/>
            </w:pPr>
            <w:r w:rsidRPr="00765BFC">
              <w:t>Referral uptake</w:t>
            </w:r>
          </w:p>
        </w:tc>
        <w:tc>
          <w:tcPr>
            <w:tcW w:w="1985" w:type="dxa"/>
          </w:tcPr>
          <w:p w14:paraId="61F17BE3" w14:textId="2DEDE2CF" w:rsidR="005F39B6" w:rsidRPr="00765BFC" w:rsidRDefault="005F39B6" w:rsidP="00C53718">
            <w:pPr>
              <w:pStyle w:val="TableText0"/>
              <w:spacing w:before="0" w:after="0"/>
            </w:pPr>
            <w:r w:rsidRPr="00765BFC">
              <w:t xml:space="preserve">PDST – </w:t>
            </w:r>
            <w:r w:rsidR="00BC63E8" w:rsidRPr="00765BFC">
              <w:rPr>
                <w:b/>
              </w:rPr>
              <w:t>redacted</w:t>
            </w:r>
            <w:r w:rsidR="00BC7418" w:rsidRPr="00765BFC" w:rsidDel="00BC7418">
              <w:t xml:space="preserve"> </w:t>
            </w:r>
            <w:r w:rsidRPr="00765BFC">
              <w:t>p.a.</w:t>
            </w:r>
          </w:p>
        </w:tc>
        <w:tc>
          <w:tcPr>
            <w:tcW w:w="3067" w:type="dxa"/>
          </w:tcPr>
          <w:p w14:paraId="082A9E51" w14:textId="77777777" w:rsidR="005F39B6" w:rsidRPr="00765BFC" w:rsidRDefault="005F39B6" w:rsidP="00C53718">
            <w:pPr>
              <w:pStyle w:val="TableText0"/>
              <w:spacing w:before="0" w:after="0"/>
            </w:pPr>
            <w:r w:rsidRPr="00765BFC">
              <w:t>Conditional on screened and referred</w:t>
            </w:r>
          </w:p>
        </w:tc>
      </w:tr>
      <w:tr w:rsidR="005F39B6" w:rsidRPr="00765BFC" w14:paraId="383761FA" w14:textId="77777777" w:rsidTr="009F65BB">
        <w:trPr>
          <w:cnfStyle w:val="100000000000" w:firstRow="1" w:lastRow="0" w:firstColumn="0" w:lastColumn="0" w:oddVBand="0" w:evenVBand="0" w:oddHBand="0" w:evenHBand="0" w:firstRowFirstColumn="0" w:firstRowLastColumn="0" w:lastRowFirstColumn="0" w:lastRowLastColumn="0"/>
          <w:tblHeader/>
        </w:trPr>
        <w:tc>
          <w:tcPr>
            <w:tcW w:w="3964" w:type="dxa"/>
          </w:tcPr>
          <w:p w14:paraId="6531FA4B" w14:textId="77777777" w:rsidR="005F39B6" w:rsidRPr="00765BFC" w:rsidRDefault="005F39B6" w:rsidP="00C53718">
            <w:pPr>
              <w:pStyle w:val="TableText0"/>
              <w:spacing w:before="0" w:after="0"/>
            </w:pPr>
            <w:r w:rsidRPr="00765BFC">
              <w:t>Diagnosis testing</w:t>
            </w:r>
          </w:p>
        </w:tc>
        <w:tc>
          <w:tcPr>
            <w:tcW w:w="1985" w:type="dxa"/>
          </w:tcPr>
          <w:p w14:paraId="495C0C27" w14:textId="1A22DCB8" w:rsidR="005F39B6" w:rsidRPr="00765BFC" w:rsidRDefault="005F39B6" w:rsidP="00C53718">
            <w:pPr>
              <w:pStyle w:val="TableText0"/>
              <w:spacing w:before="0" w:after="0"/>
            </w:pPr>
            <w:r w:rsidRPr="00765BFC">
              <w:t xml:space="preserve">PDST – </w:t>
            </w:r>
            <w:r w:rsidR="00BC63E8" w:rsidRPr="00765BFC">
              <w:rPr>
                <w:b/>
              </w:rPr>
              <w:t>redacted</w:t>
            </w:r>
            <w:r w:rsidR="00BC7418" w:rsidRPr="00765BFC" w:rsidDel="00BC7418">
              <w:t xml:space="preserve"> </w:t>
            </w:r>
            <w:r w:rsidRPr="00765BFC">
              <w:t>p.a.</w:t>
            </w:r>
          </w:p>
        </w:tc>
        <w:tc>
          <w:tcPr>
            <w:tcW w:w="3067" w:type="dxa"/>
          </w:tcPr>
          <w:p w14:paraId="6B4B0623" w14:textId="77777777" w:rsidR="005F39B6" w:rsidRPr="00765BFC" w:rsidRDefault="005F39B6" w:rsidP="00C53718">
            <w:pPr>
              <w:pStyle w:val="TableText0"/>
              <w:spacing w:before="0" w:after="0"/>
            </w:pPr>
            <w:r w:rsidRPr="00765BFC">
              <w:t>Conditional on referral uptake</w:t>
            </w:r>
          </w:p>
        </w:tc>
      </w:tr>
      <w:tr w:rsidR="005F39B6" w:rsidRPr="00765BFC" w14:paraId="28D843E2" w14:textId="77777777" w:rsidTr="009F65BB">
        <w:trPr>
          <w:cnfStyle w:val="100000000000" w:firstRow="1" w:lastRow="0" w:firstColumn="0" w:lastColumn="0" w:oddVBand="0" w:evenVBand="0" w:oddHBand="0" w:evenHBand="0" w:firstRowFirstColumn="0" w:firstRowLastColumn="0" w:lastRowFirstColumn="0" w:lastRowLastColumn="0"/>
          <w:tblHeader/>
        </w:trPr>
        <w:tc>
          <w:tcPr>
            <w:tcW w:w="3964" w:type="dxa"/>
          </w:tcPr>
          <w:p w14:paraId="3FB69800" w14:textId="77777777" w:rsidR="005F39B6" w:rsidRPr="00765BFC" w:rsidRDefault="005F39B6" w:rsidP="00C53718">
            <w:pPr>
              <w:pStyle w:val="TableText0"/>
              <w:spacing w:before="0" w:after="0"/>
            </w:pPr>
            <w:r w:rsidRPr="00765BFC">
              <w:t>T2DM diagnosis</w:t>
            </w:r>
          </w:p>
        </w:tc>
        <w:tc>
          <w:tcPr>
            <w:tcW w:w="1985" w:type="dxa"/>
          </w:tcPr>
          <w:p w14:paraId="5AF20C38" w14:textId="467A3731" w:rsidR="005F39B6" w:rsidRPr="00765BFC" w:rsidRDefault="005F39B6" w:rsidP="00C53718">
            <w:pPr>
              <w:pStyle w:val="TableText0"/>
              <w:spacing w:before="0" w:after="0"/>
            </w:pPr>
            <w:r w:rsidRPr="00765BFC">
              <w:t xml:space="preserve">PDST – </w:t>
            </w:r>
            <w:r w:rsidR="00BC63E8" w:rsidRPr="00765BFC">
              <w:rPr>
                <w:b/>
              </w:rPr>
              <w:t>redacted</w:t>
            </w:r>
            <w:r w:rsidR="00BC7418" w:rsidRPr="00765BFC" w:rsidDel="00BC7418">
              <w:t xml:space="preserve"> </w:t>
            </w:r>
            <w:r w:rsidRPr="00765BFC">
              <w:t>p.a.</w:t>
            </w:r>
          </w:p>
        </w:tc>
        <w:tc>
          <w:tcPr>
            <w:tcW w:w="3067" w:type="dxa"/>
          </w:tcPr>
          <w:p w14:paraId="12CBA07B" w14:textId="77777777" w:rsidR="005F39B6" w:rsidRPr="00765BFC" w:rsidRDefault="005F39B6" w:rsidP="00C53718">
            <w:pPr>
              <w:pStyle w:val="TableText0"/>
              <w:spacing w:before="0" w:after="0"/>
            </w:pPr>
            <w:r w:rsidRPr="00765BFC">
              <w:t>Conditional on diagnosis testing</w:t>
            </w:r>
          </w:p>
        </w:tc>
      </w:tr>
      <w:tr w:rsidR="005F39B6" w:rsidRPr="00765BFC" w14:paraId="45942AA8" w14:textId="77777777" w:rsidTr="009F65BB">
        <w:trPr>
          <w:cnfStyle w:val="100000000000" w:firstRow="1" w:lastRow="0" w:firstColumn="0" w:lastColumn="0" w:oddVBand="0" w:evenVBand="0" w:oddHBand="0" w:evenHBand="0" w:firstRowFirstColumn="0" w:firstRowLastColumn="0" w:lastRowFirstColumn="0" w:lastRowLastColumn="0"/>
          <w:tblHeader/>
        </w:trPr>
        <w:tc>
          <w:tcPr>
            <w:tcW w:w="3964" w:type="dxa"/>
          </w:tcPr>
          <w:p w14:paraId="0BB10D98" w14:textId="77777777" w:rsidR="005F39B6" w:rsidRPr="00765BFC" w:rsidRDefault="005F39B6" w:rsidP="00C53718">
            <w:pPr>
              <w:pStyle w:val="TableText0"/>
              <w:spacing w:before="0" w:after="0"/>
            </w:pPr>
            <w:r w:rsidRPr="00765BFC">
              <w:t>Pre-DM diagnosis</w:t>
            </w:r>
          </w:p>
        </w:tc>
        <w:tc>
          <w:tcPr>
            <w:tcW w:w="1985" w:type="dxa"/>
          </w:tcPr>
          <w:p w14:paraId="2263478D" w14:textId="59A41D0E" w:rsidR="005F39B6" w:rsidRPr="00765BFC" w:rsidRDefault="005F39B6" w:rsidP="00C53718">
            <w:pPr>
              <w:pStyle w:val="TableText0"/>
              <w:spacing w:before="0" w:after="0"/>
            </w:pPr>
            <w:r w:rsidRPr="00765BFC">
              <w:t xml:space="preserve">PDST – </w:t>
            </w:r>
            <w:r w:rsidR="00BC63E8" w:rsidRPr="00765BFC">
              <w:rPr>
                <w:b/>
              </w:rPr>
              <w:t>redacted</w:t>
            </w:r>
            <w:r w:rsidR="00BC7418" w:rsidRPr="00765BFC" w:rsidDel="00BC7418">
              <w:t xml:space="preserve"> </w:t>
            </w:r>
            <w:r w:rsidRPr="00765BFC">
              <w:t>p.a.</w:t>
            </w:r>
          </w:p>
        </w:tc>
        <w:tc>
          <w:tcPr>
            <w:tcW w:w="3067" w:type="dxa"/>
          </w:tcPr>
          <w:p w14:paraId="55BCC310" w14:textId="77777777" w:rsidR="005F39B6" w:rsidRPr="00765BFC" w:rsidRDefault="005F39B6" w:rsidP="00C53718">
            <w:pPr>
              <w:pStyle w:val="TableText0"/>
              <w:spacing w:before="0" w:after="0"/>
            </w:pPr>
            <w:r w:rsidRPr="00765BFC">
              <w:t>Conditional on diagnosis testing</w:t>
            </w:r>
          </w:p>
        </w:tc>
      </w:tr>
      <w:tr w:rsidR="005F39B6" w:rsidRPr="00765BFC" w14:paraId="3D789DA3" w14:textId="77777777" w:rsidTr="009F65BB">
        <w:trPr>
          <w:cnfStyle w:val="100000000000" w:firstRow="1" w:lastRow="0" w:firstColumn="0" w:lastColumn="0" w:oddVBand="0" w:evenVBand="0" w:oddHBand="0" w:evenHBand="0" w:firstRowFirstColumn="0" w:firstRowLastColumn="0" w:lastRowFirstColumn="0" w:lastRowLastColumn="0"/>
          <w:tblHeader/>
        </w:trPr>
        <w:tc>
          <w:tcPr>
            <w:tcW w:w="3964" w:type="dxa"/>
          </w:tcPr>
          <w:p w14:paraId="603553CF" w14:textId="77777777" w:rsidR="005F39B6" w:rsidRPr="00765BFC" w:rsidRDefault="005F39B6" w:rsidP="00C53718">
            <w:pPr>
              <w:pStyle w:val="TableText0"/>
              <w:spacing w:before="0" w:after="0"/>
            </w:pPr>
            <w:r w:rsidRPr="00765BFC">
              <w:t>Expected number of eligible pharmacies</w:t>
            </w:r>
          </w:p>
        </w:tc>
        <w:tc>
          <w:tcPr>
            <w:tcW w:w="1985" w:type="dxa"/>
          </w:tcPr>
          <w:p w14:paraId="78DD11CD" w14:textId="07FB7C27" w:rsidR="005F39B6" w:rsidRPr="00765BFC" w:rsidRDefault="005F39B6" w:rsidP="00C53718">
            <w:pPr>
              <w:pStyle w:val="TableText0"/>
              <w:spacing w:before="0" w:after="0"/>
            </w:pPr>
            <w:r w:rsidRPr="00765BFC">
              <w:t xml:space="preserve">Pharmacy Guild - </w:t>
            </w:r>
            <w:r w:rsidR="00BC63E8" w:rsidRPr="00765BFC">
              <w:rPr>
                <w:b/>
              </w:rPr>
              <w:t>redacted</w:t>
            </w:r>
          </w:p>
        </w:tc>
        <w:tc>
          <w:tcPr>
            <w:tcW w:w="3067" w:type="dxa"/>
          </w:tcPr>
          <w:p w14:paraId="5400CB00" w14:textId="77777777" w:rsidR="005F39B6" w:rsidRPr="00765BFC" w:rsidRDefault="005F39B6" w:rsidP="00C53718">
            <w:pPr>
              <w:pStyle w:val="TableText0"/>
              <w:spacing w:before="0" w:after="0"/>
            </w:pPr>
            <w:r w:rsidRPr="00765BFC">
              <w:t>Reflects the proportion of pharmacies expected to meet eligibility criteria.</w:t>
            </w:r>
          </w:p>
        </w:tc>
      </w:tr>
      <w:tr w:rsidR="005F39B6" w:rsidRPr="00765BFC" w14:paraId="2BDD6ED8" w14:textId="77777777" w:rsidTr="009F65BB">
        <w:trPr>
          <w:cnfStyle w:val="100000000000" w:firstRow="1" w:lastRow="0" w:firstColumn="0" w:lastColumn="0" w:oddVBand="0" w:evenVBand="0" w:oddHBand="0" w:evenHBand="0" w:firstRowFirstColumn="0" w:firstRowLastColumn="0" w:lastRowFirstColumn="0" w:lastRowLastColumn="0"/>
          <w:tblHeader/>
        </w:trPr>
        <w:tc>
          <w:tcPr>
            <w:tcW w:w="3964" w:type="dxa"/>
          </w:tcPr>
          <w:p w14:paraId="57443980" w14:textId="77777777" w:rsidR="005F39B6" w:rsidRPr="00765BFC" w:rsidRDefault="005F39B6" w:rsidP="00C53718">
            <w:pPr>
              <w:pStyle w:val="TableText0"/>
              <w:spacing w:before="0" w:after="0"/>
            </w:pPr>
            <w:r w:rsidRPr="00765BFC">
              <w:t>Measuring tape unit cost</w:t>
            </w:r>
          </w:p>
        </w:tc>
        <w:tc>
          <w:tcPr>
            <w:tcW w:w="1985" w:type="dxa"/>
          </w:tcPr>
          <w:p w14:paraId="6F5EC1AF" w14:textId="55D6A461" w:rsidR="005F39B6" w:rsidRPr="00765BFC" w:rsidRDefault="005F39B6" w:rsidP="00C53718">
            <w:pPr>
              <w:pStyle w:val="TableText0"/>
              <w:spacing w:before="0" w:after="0"/>
            </w:pPr>
            <w:r w:rsidRPr="00765BFC">
              <w:t xml:space="preserve">PDST - </w:t>
            </w:r>
            <w:r w:rsidR="00BC63E8" w:rsidRPr="00765BFC">
              <w:rPr>
                <w:b/>
              </w:rPr>
              <w:t>redacted</w:t>
            </w:r>
          </w:p>
        </w:tc>
        <w:tc>
          <w:tcPr>
            <w:tcW w:w="3067" w:type="dxa"/>
          </w:tcPr>
          <w:p w14:paraId="21393CC7" w14:textId="77777777" w:rsidR="005F39B6" w:rsidRPr="00765BFC" w:rsidRDefault="005F39B6" w:rsidP="00C53718">
            <w:pPr>
              <w:pStyle w:val="TableText0"/>
              <w:spacing w:before="0" w:after="0"/>
            </w:pPr>
            <w:r w:rsidRPr="00765BFC">
              <w:t>-</w:t>
            </w:r>
          </w:p>
        </w:tc>
      </w:tr>
      <w:tr w:rsidR="005F39B6" w:rsidRPr="00765BFC" w14:paraId="1AD0BEB4" w14:textId="77777777" w:rsidTr="009F65BB">
        <w:trPr>
          <w:cnfStyle w:val="100000000000" w:firstRow="1" w:lastRow="0" w:firstColumn="0" w:lastColumn="0" w:oddVBand="0" w:evenVBand="0" w:oddHBand="0" w:evenHBand="0" w:firstRowFirstColumn="0" w:firstRowLastColumn="0" w:lastRowFirstColumn="0" w:lastRowLastColumn="0"/>
          <w:tblHeader/>
        </w:trPr>
        <w:tc>
          <w:tcPr>
            <w:tcW w:w="3964" w:type="dxa"/>
          </w:tcPr>
          <w:p w14:paraId="68F2120F" w14:textId="77777777" w:rsidR="005F39B6" w:rsidRPr="00765BFC" w:rsidRDefault="005F39B6" w:rsidP="00C53718">
            <w:pPr>
              <w:pStyle w:val="TableText0"/>
              <w:spacing w:before="0" w:after="0"/>
            </w:pPr>
            <w:r w:rsidRPr="00765BFC">
              <w:t>PoC test device</w:t>
            </w:r>
          </w:p>
        </w:tc>
        <w:tc>
          <w:tcPr>
            <w:tcW w:w="1985" w:type="dxa"/>
          </w:tcPr>
          <w:p w14:paraId="29ABAF21" w14:textId="266D10A1" w:rsidR="005F39B6" w:rsidRPr="00765BFC" w:rsidRDefault="005F39B6" w:rsidP="00C53718">
            <w:pPr>
              <w:pStyle w:val="TableText0"/>
              <w:spacing w:before="0" w:after="0"/>
            </w:pPr>
            <w:r w:rsidRPr="00765BFC">
              <w:t xml:space="preserve">PDST - </w:t>
            </w:r>
            <w:r w:rsidR="00BC63E8" w:rsidRPr="00765BFC">
              <w:rPr>
                <w:b/>
              </w:rPr>
              <w:t>redacted</w:t>
            </w:r>
          </w:p>
        </w:tc>
        <w:tc>
          <w:tcPr>
            <w:tcW w:w="3067" w:type="dxa"/>
          </w:tcPr>
          <w:p w14:paraId="3A6A4B1F" w14:textId="77777777" w:rsidR="005F39B6" w:rsidRPr="00765BFC" w:rsidRDefault="005F39B6" w:rsidP="00C53718">
            <w:pPr>
              <w:pStyle w:val="TableText0"/>
              <w:spacing w:before="0" w:after="0"/>
            </w:pPr>
            <w:r w:rsidRPr="00765BFC">
              <w:t>-</w:t>
            </w:r>
          </w:p>
        </w:tc>
      </w:tr>
      <w:tr w:rsidR="005F39B6" w:rsidRPr="00765BFC" w14:paraId="7682B2E0" w14:textId="77777777" w:rsidTr="009F65BB">
        <w:trPr>
          <w:cnfStyle w:val="100000000000" w:firstRow="1" w:lastRow="0" w:firstColumn="0" w:lastColumn="0" w:oddVBand="0" w:evenVBand="0" w:oddHBand="0" w:evenHBand="0" w:firstRowFirstColumn="0" w:firstRowLastColumn="0" w:lastRowFirstColumn="0" w:lastRowLastColumn="0"/>
          <w:tblHeader/>
        </w:trPr>
        <w:tc>
          <w:tcPr>
            <w:tcW w:w="3964" w:type="dxa"/>
          </w:tcPr>
          <w:p w14:paraId="5530BC15" w14:textId="77777777" w:rsidR="005F39B6" w:rsidRPr="00765BFC" w:rsidRDefault="005F39B6" w:rsidP="00C53718">
            <w:pPr>
              <w:pStyle w:val="TableText0"/>
              <w:spacing w:before="0" w:after="0"/>
            </w:pPr>
            <w:r w:rsidRPr="00765BFC">
              <w:t>PoC &amp; measurement device cost per pharmacy per annum</w:t>
            </w:r>
          </w:p>
        </w:tc>
        <w:tc>
          <w:tcPr>
            <w:tcW w:w="1985" w:type="dxa"/>
          </w:tcPr>
          <w:p w14:paraId="49AC506A" w14:textId="4123BFD6" w:rsidR="005F39B6" w:rsidRPr="00765BFC" w:rsidRDefault="00BC63E8" w:rsidP="00C53718">
            <w:pPr>
              <w:pStyle w:val="TableText0"/>
              <w:spacing w:before="0" w:after="0"/>
            </w:pPr>
            <w:r w:rsidRPr="00765BFC">
              <w:rPr>
                <w:b/>
              </w:rPr>
              <w:t>redacted</w:t>
            </w:r>
          </w:p>
        </w:tc>
        <w:tc>
          <w:tcPr>
            <w:tcW w:w="3067" w:type="dxa"/>
          </w:tcPr>
          <w:p w14:paraId="7295C3BA" w14:textId="77777777" w:rsidR="005F39B6" w:rsidRPr="00765BFC" w:rsidRDefault="005F39B6" w:rsidP="00C53718">
            <w:pPr>
              <w:pStyle w:val="TableText0"/>
              <w:spacing w:before="0" w:after="0"/>
              <w:rPr>
                <w:b/>
                <w:bCs/>
              </w:rPr>
            </w:pPr>
            <w:r w:rsidRPr="00765BFC">
              <w:rPr>
                <w:b/>
                <w:bCs/>
              </w:rPr>
              <w:t>Used in the final financial impact calculation</w:t>
            </w:r>
          </w:p>
        </w:tc>
      </w:tr>
      <w:tr w:rsidR="005F39B6" w:rsidRPr="00765BFC" w14:paraId="5D3C2B40" w14:textId="77777777" w:rsidTr="009F65BB">
        <w:trPr>
          <w:cnfStyle w:val="100000000000" w:firstRow="1" w:lastRow="0" w:firstColumn="0" w:lastColumn="0" w:oddVBand="0" w:evenVBand="0" w:oddHBand="0" w:evenHBand="0" w:firstRowFirstColumn="0" w:firstRowLastColumn="0" w:lastRowFirstColumn="0" w:lastRowLastColumn="0"/>
          <w:tblHeader/>
        </w:trPr>
        <w:tc>
          <w:tcPr>
            <w:tcW w:w="3964" w:type="dxa"/>
          </w:tcPr>
          <w:p w14:paraId="0F152268" w14:textId="77777777" w:rsidR="005F39B6" w:rsidRPr="00765BFC" w:rsidRDefault="005F39B6" w:rsidP="00C53718">
            <w:pPr>
              <w:pStyle w:val="TableText0"/>
              <w:spacing w:before="0" w:after="0"/>
            </w:pPr>
            <w:r w:rsidRPr="00765BFC">
              <w:t>PoC consumables cost per participant screened</w:t>
            </w:r>
          </w:p>
        </w:tc>
        <w:tc>
          <w:tcPr>
            <w:tcW w:w="1985" w:type="dxa"/>
          </w:tcPr>
          <w:p w14:paraId="38D599F7" w14:textId="13835C4C" w:rsidR="005F39B6" w:rsidRPr="00765BFC" w:rsidRDefault="00BC63E8" w:rsidP="00C53718">
            <w:pPr>
              <w:pStyle w:val="TableText0"/>
              <w:spacing w:before="0" w:after="0"/>
            </w:pPr>
            <w:r w:rsidRPr="00765BFC">
              <w:rPr>
                <w:b/>
              </w:rPr>
              <w:t>redacted</w:t>
            </w:r>
          </w:p>
        </w:tc>
        <w:tc>
          <w:tcPr>
            <w:tcW w:w="3067" w:type="dxa"/>
          </w:tcPr>
          <w:p w14:paraId="75807CAF" w14:textId="77777777" w:rsidR="005F39B6" w:rsidRPr="00765BFC" w:rsidRDefault="005F39B6" w:rsidP="00C53718">
            <w:pPr>
              <w:pStyle w:val="TableText0"/>
              <w:spacing w:before="0" w:after="0"/>
              <w:rPr>
                <w:b/>
                <w:bCs/>
              </w:rPr>
            </w:pPr>
            <w:r w:rsidRPr="00765BFC">
              <w:rPr>
                <w:b/>
                <w:bCs/>
              </w:rPr>
              <w:t>Used in the final financial impact calculation</w:t>
            </w:r>
          </w:p>
        </w:tc>
      </w:tr>
      <w:tr w:rsidR="005F39B6" w:rsidRPr="00765BFC" w14:paraId="1BDED6D2" w14:textId="77777777" w:rsidTr="009F65BB">
        <w:trPr>
          <w:cnfStyle w:val="100000000000" w:firstRow="1" w:lastRow="0" w:firstColumn="0" w:lastColumn="0" w:oddVBand="0" w:evenVBand="0" w:oddHBand="0" w:evenHBand="0" w:firstRowFirstColumn="0" w:firstRowLastColumn="0" w:lastRowFirstColumn="0" w:lastRowLastColumn="0"/>
          <w:tblHeader/>
        </w:trPr>
        <w:tc>
          <w:tcPr>
            <w:tcW w:w="3964" w:type="dxa"/>
          </w:tcPr>
          <w:p w14:paraId="685422D2" w14:textId="77777777" w:rsidR="005F39B6" w:rsidRPr="00765BFC" w:rsidRDefault="005F39B6" w:rsidP="00C53718">
            <w:pPr>
              <w:pStyle w:val="TableText0"/>
              <w:spacing w:before="0" w:after="0"/>
            </w:pPr>
            <w:r w:rsidRPr="00765BFC">
              <w:t>PoC test consumables</w:t>
            </w:r>
          </w:p>
        </w:tc>
        <w:tc>
          <w:tcPr>
            <w:tcW w:w="1985" w:type="dxa"/>
          </w:tcPr>
          <w:p w14:paraId="7EC8B3B1" w14:textId="31788423" w:rsidR="005F39B6" w:rsidRPr="00765BFC" w:rsidRDefault="005F39B6" w:rsidP="00C53718">
            <w:pPr>
              <w:pStyle w:val="TableText0"/>
              <w:spacing w:before="0" w:after="0"/>
            </w:pPr>
            <w:r w:rsidRPr="00765BFC">
              <w:t xml:space="preserve">PDST - </w:t>
            </w:r>
            <w:r w:rsidR="00BC63E8" w:rsidRPr="00765BFC">
              <w:rPr>
                <w:b/>
              </w:rPr>
              <w:t>redacted</w:t>
            </w:r>
          </w:p>
        </w:tc>
        <w:tc>
          <w:tcPr>
            <w:tcW w:w="3067" w:type="dxa"/>
          </w:tcPr>
          <w:p w14:paraId="74A29298" w14:textId="77777777" w:rsidR="005F39B6" w:rsidRPr="00765BFC" w:rsidRDefault="005F39B6" w:rsidP="00C53718">
            <w:pPr>
              <w:pStyle w:val="TableText0"/>
              <w:spacing w:before="0" w:after="0"/>
              <w:rPr>
                <w:i/>
                <w:iCs/>
              </w:rPr>
            </w:pPr>
            <w:r w:rsidRPr="00765BFC">
              <w:t xml:space="preserve">Total consumables based on the trial expenses provided by the Pharmacy Guild. Higher than $10/test in MSAC 1431.1 (p15, </w:t>
            </w:r>
            <w:hyperlink r:id="rId27" w:history="1">
              <w:r w:rsidRPr="00765BFC">
                <w:rPr>
                  <w:rStyle w:val="Hyperlink"/>
                </w:rPr>
                <w:t>1431 PSD</w:t>
              </w:r>
            </w:hyperlink>
            <w:r w:rsidRPr="00765BFC">
              <w:t>)</w:t>
            </w:r>
          </w:p>
        </w:tc>
      </w:tr>
      <w:tr w:rsidR="005F39B6" w:rsidRPr="00765BFC" w14:paraId="733ACE9E" w14:textId="77777777" w:rsidTr="009F65BB">
        <w:trPr>
          <w:cnfStyle w:val="100000000000" w:firstRow="1" w:lastRow="0" w:firstColumn="0" w:lastColumn="0" w:oddVBand="0" w:evenVBand="0" w:oddHBand="0" w:evenHBand="0" w:firstRowFirstColumn="0" w:firstRowLastColumn="0" w:lastRowFirstColumn="0" w:lastRowLastColumn="0"/>
          <w:tblHeader/>
        </w:trPr>
        <w:tc>
          <w:tcPr>
            <w:tcW w:w="3964" w:type="dxa"/>
          </w:tcPr>
          <w:p w14:paraId="4EE3E4AB" w14:textId="7E5029D2" w:rsidR="005F39B6" w:rsidRPr="00765BFC" w:rsidRDefault="005F39B6" w:rsidP="00C53718">
            <w:pPr>
              <w:pStyle w:val="TableText0"/>
              <w:spacing w:before="0" w:after="0"/>
            </w:pPr>
            <w:r w:rsidRPr="00765BFC">
              <w:t>Short consultation - AUSDRISK &amp; counselling service cost</w:t>
            </w:r>
          </w:p>
        </w:tc>
        <w:tc>
          <w:tcPr>
            <w:tcW w:w="1985" w:type="dxa"/>
          </w:tcPr>
          <w:p w14:paraId="7CE4AB32" w14:textId="353F5DF2" w:rsidR="005F39B6" w:rsidRPr="00765BFC" w:rsidRDefault="005F39B6" w:rsidP="00C53718">
            <w:pPr>
              <w:pStyle w:val="TableText0"/>
              <w:spacing w:before="0" w:after="0"/>
            </w:pPr>
            <w:r w:rsidRPr="00765BFC">
              <w:t xml:space="preserve">PDST - </w:t>
            </w:r>
            <w:r w:rsidR="00BC63E8" w:rsidRPr="00765BFC">
              <w:rPr>
                <w:b/>
              </w:rPr>
              <w:t>redacted</w:t>
            </w:r>
          </w:p>
        </w:tc>
        <w:tc>
          <w:tcPr>
            <w:tcW w:w="3067" w:type="dxa"/>
          </w:tcPr>
          <w:p w14:paraId="6B889EA3" w14:textId="64615253" w:rsidR="005F39B6" w:rsidRPr="00765BFC" w:rsidRDefault="005F39B6" w:rsidP="00C53718">
            <w:pPr>
              <w:pStyle w:val="TableText0"/>
              <w:spacing w:before="0" w:after="0"/>
            </w:pPr>
            <w:r w:rsidRPr="00765BFC">
              <w:t>Participants with AUSDRISK &lt; 12 who did not receive PoC testing</w:t>
            </w:r>
          </w:p>
        </w:tc>
      </w:tr>
      <w:tr w:rsidR="005F39B6" w:rsidRPr="00765BFC" w14:paraId="0C307071" w14:textId="77777777" w:rsidTr="009F65BB">
        <w:trPr>
          <w:cnfStyle w:val="100000000000" w:firstRow="1" w:lastRow="0" w:firstColumn="0" w:lastColumn="0" w:oddVBand="0" w:evenVBand="0" w:oddHBand="0" w:evenHBand="0" w:firstRowFirstColumn="0" w:firstRowLastColumn="0" w:lastRowFirstColumn="0" w:lastRowLastColumn="0"/>
          <w:tblHeader/>
        </w:trPr>
        <w:tc>
          <w:tcPr>
            <w:tcW w:w="3964" w:type="dxa"/>
          </w:tcPr>
          <w:p w14:paraId="321589E5" w14:textId="04A02FDE" w:rsidR="005F39B6" w:rsidRPr="00765BFC" w:rsidRDefault="005F39B6" w:rsidP="00C53718">
            <w:pPr>
              <w:pStyle w:val="TableText0"/>
              <w:spacing w:before="0" w:after="0"/>
            </w:pPr>
            <w:r w:rsidRPr="00765BFC">
              <w:t>Standard consultation - AUSDRISK + HbA1c PoC testing, counselling &amp; referral</w:t>
            </w:r>
          </w:p>
        </w:tc>
        <w:tc>
          <w:tcPr>
            <w:tcW w:w="1985" w:type="dxa"/>
          </w:tcPr>
          <w:p w14:paraId="6BE53179" w14:textId="4BF687C2" w:rsidR="005F39B6" w:rsidRPr="00765BFC" w:rsidRDefault="005F39B6" w:rsidP="00C53718">
            <w:pPr>
              <w:pStyle w:val="TableText0"/>
              <w:spacing w:before="0" w:after="0"/>
            </w:pPr>
            <w:r w:rsidRPr="00765BFC">
              <w:t xml:space="preserve">PDST - </w:t>
            </w:r>
            <w:r w:rsidR="00BC63E8" w:rsidRPr="00765BFC">
              <w:rPr>
                <w:b/>
              </w:rPr>
              <w:t>redacted</w:t>
            </w:r>
          </w:p>
        </w:tc>
        <w:tc>
          <w:tcPr>
            <w:tcW w:w="3067" w:type="dxa"/>
          </w:tcPr>
          <w:p w14:paraId="52A7D8AE" w14:textId="105918D7" w:rsidR="005F39B6" w:rsidRPr="00765BFC" w:rsidRDefault="005F39B6" w:rsidP="00C53718">
            <w:pPr>
              <w:pStyle w:val="TableText0"/>
              <w:spacing w:before="0" w:after="0"/>
            </w:pPr>
            <w:r w:rsidRPr="00765BFC">
              <w:t>Participants with AUSDRISK ≥ 12 who did receive PoC testing</w:t>
            </w:r>
          </w:p>
        </w:tc>
      </w:tr>
      <w:tr w:rsidR="005F39B6" w:rsidRPr="00765BFC" w14:paraId="28ECC7D2" w14:textId="77777777" w:rsidTr="009F65BB">
        <w:trPr>
          <w:cnfStyle w:val="100000000000" w:firstRow="1" w:lastRow="0" w:firstColumn="0" w:lastColumn="0" w:oddVBand="0" w:evenVBand="0" w:oddHBand="0" w:evenHBand="0" w:firstRowFirstColumn="0" w:firstRowLastColumn="0" w:lastRowFirstColumn="0" w:lastRowLastColumn="0"/>
          <w:tblHeader/>
        </w:trPr>
        <w:tc>
          <w:tcPr>
            <w:tcW w:w="3964" w:type="dxa"/>
          </w:tcPr>
          <w:p w14:paraId="395661BD" w14:textId="77777777" w:rsidR="005F39B6" w:rsidRPr="00765BFC" w:rsidRDefault="005F39B6" w:rsidP="00C53718">
            <w:pPr>
              <w:pStyle w:val="TableText0"/>
              <w:spacing w:before="0" w:after="0"/>
              <w:ind w:left="175"/>
            </w:pPr>
            <w:r w:rsidRPr="00765BFC">
              <w:t>Cost of community pharmacy screening per participant screened</w:t>
            </w:r>
          </w:p>
        </w:tc>
        <w:tc>
          <w:tcPr>
            <w:tcW w:w="1985" w:type="dxa"/>
          </w:tcPr>
          <w:p w14:paraId="41F05C76" w14:textId="4BC30481" w:rsidR="005F39B6" w:rsidRPr="00765BFC" w:rsidRDefault="005F39B6" w:rsidP="00C53718">
            <w:pPr>
              <w:pStyle w:val="TableText0"/>
              <w:spacing w:before="0" w:after="0"/>
            </w:pPr>
            <w:r w:rsidRPr="00765BFC">
              <w:t xml:space="preserve">PDST - </w:t>
            </w:r>
            <w:r w:rsidR="00BC63E8" w:rsidRPr="00765BFC">
              <w:rPr>
                <w:b/>
              </w:rPr>
              <w:t>redacted</w:t>
            </w:r>
          </w:p>
        </w:tc>
        <w:tc>
          <w:tcPr>
            <w:tcW w:w="3067" w:type="dxa"/>
          </w:tcPr>
          <w:p w14:paraId="3D17FBAD" w14:textId="77777777" w:rsidR="005F39B6" w:rsidRPr="00765BFC" w:rsidRDefault="005F39B6" w:rsidP="00C53718">
            <w:pPr>
              <w:pStyle w:val="TableText0"/>
              <w:spacing w:before="0" w:after="0"/>
            </w:pPr>
            <w:r w:rsidRPr="00765BFC">
              <w:t>Weight average of short and standard consultation</w:t>
            </w:r>
          </w:p>
          <w:p w14:paraId="5C1EE966" w14:textId="77777777" w:rsidR="005F39B6" w:rsidRPr="00765BFC" w:rsidRDefault="005F39B6" w:rsidP="00C53718">
            <w:pPr>
              <w:pStyle w:val="TableText0"/>
              <w:spacing w:before="0" w:after="0"/>
              <w:rPr>
                <w:b/>
                <w:bCs/>
              </w:rPr>
            </w:pPr>
            <w:r w:rsidRPr="00765BFC">
              <w:rPr>
                <w:b/>
                <w:bCs/>
              </w:rPr>
              <w:t>Used in the final financial impact calculation</w:t>
            </w:r>
          </w:p>
        </w:tc>
      </w:tr>
      <w:tr w:rsidR="005F39B6" w:rsidRPr="00765BFC" w14:paraId="2E8FCC5D" w14:textId="77777777" w:rsidTr="009F65BB">
        <w:trPr>
          <w:cnfStyle w:val="100000000000" w:firstRow="1" w:lastRow="0" w:firstColumn="0" w:lastColumn="0" w:oddVBand="0" w:evenVBand="0" w:oddHBand="0" w:evenHBand="0" w:firstRowFirstColumn="0" w:firstRowLastColumn="0" w:lastRowFirstColumn="0" w:lastRowLastColumn="0"/>
          <w:tblHeader/>
        </w:trPr>
        <w:tc>
          <w:tcPr>
            <w:tcW w:w="3964" w:type="dxa"/>
          </w:tcPr>
          <w:p w14:paraId="1EBA8DFF" w14:textId="77777777" w:rsidR="005F39B6" w:rsidRPr="00765BFC" w:rsidRDefault="005F39B6" w:rsidP="00C53718">
            <w:pPr>
              <w:pStyle w:val="TableText0"/>
              <w:spacing w:before="0" w:after="0"/>
            </w:pPr>
            <w:r w:rsidRPr="00765BFC">
              <w:t>GP Consultation</w:t>
            </w:r>
          </w:p>
        </w:tc>
        <w:tc>
          <w:tcPr>
            <w:tcW w:w="1985" w:type="dxa"/>
          </w:tcPr>
          <w:p w14:paraId="75E626C8" w14:textId="77777777" w:rsidR="005F39B6" w:rsidRPr="00765BFC" w:rsidRDefault="005F39B6" w:rsidP="00C53718">
            <w:pPr>
              <w:pStyle w:val="TableText0"/>
              <w:spacing w:before="0" w:after="0"/>
            </w:pPr>
            <w:r w:rsidRPr="00765BFC">
              <w:t xml:space="preserve">MBS item 23 - $38.75 </w:t>
            </w:r>
          </w:p>
        </w:tc>
        <w:tc>
          <w:tcPr>
            <w:tcW w:w="3067" w:type="dxa"/>
          </w:tcPr>
          <w:p w14:paraId="196ABADF" w14:textId="77777777" w:rsidR="005F39B6" w:rsidRPr="00765BFC" w:rsidRDefault="005F39B6" w:rsidP="00C53718">
            <w:pPr>
              <w:pStyle w:val="TableText0"/>
              <w:spacing w:before="0" w:after="0"/>
            </w:pPr>
            <w:r w:rsidRPr="00765BFC">
              <w:t>-</w:t>
            </w:r>
          </w:p>
        </w:tc>
      </w:tr>
      <w:tr w:rsidR="005F39B6" w:rsidRPr="00765BFC" w14:paraId="1B7EA504" w14:textId="77777777" w:rsidTr="009F65BB">
        <w:trPr>
          <w:cnfStyle w:val="100000000000" w:firstRow="1" w:lastRow="0" w:firstColumn="0" w:lastColumn="0" w:oddVBand="0" w:evenVBand="0" w:oddHBand="0" w:evenHBand="0" w:firstRowFirstColumn="0" w:firstRowLastColumn="0" w:lastRowFirstColumn="0" w:lastRowLastColumn="0"/>
          <w:tblHeader/>
        </w:trPr>
        <w:tc>
          <w:tcPr>
            <w:tcW w:w="3964" w:type="dxa"/>
          </w:tcPr>
          <w:p w14:paraId="5D9FCCF9" w14:textId="77777777" w:rsidR="005F39B6" w:rsidRPr="00765BFC" w:rsidRDefault="005F39B6" w:rsidP="00C53718">
            <w:pPr>
              <w:pStyle w:val="TableText0"/>
              <w:spacing w:before="0" w:after="0"/>
            </w:pPr>
            <w:r w:rsidRPr="00765BFC">
              <w:t>T2DM Pathology testing</w:t>
            </w:r>
          </w:p>
        </w:tc>
        <w:tc>
          <w:tcPr>
            <w:tcW w:w="1985" w:type="dxa"/>
          </w:tcPr>
          <w:p w14:paraId="56874758" w14:textId="77777777" w:rsidR="005F39B6" w:rsidRPr="00765BFC" w:rsidRDefault="005F39B6" w:rsidP="00C53718">
            <w:pPr>
              <w:pStyle w:val="TableText0"/>
              <w:spacing w:before="0" w:after="0"/>
            </w:pPr>
            <w:r w:rsidRPr="00765BFC">
              <w:t>MBS - various</w:t>
            </w:r>
          </w:p>
        </w:tc>
        <w:tc>
          <w:tcPr>
            <w:tcW w:w="3067" w:type="dxa"/>
          </w:tcPr>
          <w:p w14:paraId="1EC8E179" w14:textId="77777777" w:rsidR="005F39B6" w:rsidRPr="00765BFC" w:rsidRDefault="005F39B6" w:rsidP="00C53718">
            <w:pPr>
              <w:pStyle w:val="TableText0"/>
              <w:spacing w:before="0" w:after="0"/>
            </w:pPr>
            <w:r w:rsidRPr="00765BFC">
              <w:t>-</w:t>
            </w:r>
          </w:p>
        </w:tc>
      </w:tr>
      <w:tr w:rsidR="005F39B6" w:rsidRPr="00765BFC" w14:paraId="58C527D4" w14:textId="77777777" w:rsidTr="009F65BB">
        <w:trPr>
          <w:cnfStyle w:val="100000000000" w:firstRow="1" w:lastRow="0" w:firstColumn="0" w:lastColumn="0" w:oddVBand="0" w:evenVBand="0" w:oddHBand="0" w:evenHBand="0" w:firstRowFirstColumn="0" w:firstRowLastColumn="0" w:lastRowFirstColumn="0" w:lastRowLastColumn="0"/>
          <w:tblHeader/>
        </w:trPr>
        <w:tc>
          <w:tcPr>
            <w:tcW w:w="3964" w:type="dxa"/>
          </w:tcPr>
          <w:p w14:paraId="648D5DEC" w14:textId="77777777" w:rsidR="005F39B6" w:rsidRPr="00765BFC" w:rsidRDefault="005F39B6" w:rsidP="00C53718">
            <w:pPr>
              <w:pStyle w:val="TableText0"/>
              <w:spacing w:before="0" w:after="0"/>
              <w:ind w:left="175"/>
            </w:pPr>
            <w:r w:rsidRPr="00765BFC">
              <w:t>Cost of GP follow-up per T2DM and Pre-DM diagnosis</w:t>
            </w:r>
          </w:p>
        </w:tc>
        <w:tc>
          <w:tcPr>
            <w:tcW w:w="1985" w:type="dxa"/>
          </w:tcPr>
          <w:p w14:paraId="1E590DEA" w14:textId="13909957" w:rsidR="005F39B6" w:rsidRPr="00765BFC" w:rsidRDefault="005F39B6" w:rsidP="00C53718">
            <w:pPr>
              <w:pStyle w:val="TableText0"/>
              <w:spacing w:before="0" w:after="0"/>
            </w:pPr>
            <w:r w:rsidRPr="00765BFC">
              <w:t xml:space="preserve">Calculation - </w:t>
            </w:r>
            <w:r w:rsidR="00BC63E8" w:rsidRPr="00765BFC">
              <w:rPr>
                <w:b/>
              </w:rPr>
              <w:t>redacted</w:t>
            </w:r>
          </w:p>
        </w:tc>
        <w:tc>
          <w:tcPr>
            <w:tcW w:w="3067" w:type="dxa"/>
          </w:tcPr>
          <w:p w14:paraId="5977820E" w14:textId="77777777" w:rsidR="005F39B6" w:rsidRPr="00765BFC" w:rsidRDefault="005F39B6" w:rsidP="00C53718">
            <w:pPr>
              <w:pStyle w:val="TableText0"/>
              <w:spacing w:before="0" w:after="0"/>
            </w:pPr>
            <w:r w:rsidRPr="00765BFC">
              <w:rPr>
                <w:b/>
                <w:bCs/>
              </w:rPr>
              <w:t>Used in the final financial impact calculation</w:t>
            </w:r>
          </w:p>
        </w:tc>
      </w:tr>
    </w:tbl>
    <w:p w14:paraId="1E95DA91" w14:textId="77777777" w:rsidR="005F39B6" w:rsidRPr="00765BFC" w:rsidRDefault="005F39B6" w:rsidP="00A45998">
      <w:pPr>
        <w:pStyle w:val="TableFooter"/>
      </w:pPr>
      <w:r w:rsidRPr="00765BFC">
        <w:t>Source: Budget Impact Analysis - Pharmacy Diabetes Screening Service Final for Submission</w:t>
      </w:r>
    </w:p>
    <w:p w14:paraId="75EEAB63" w14:textId="77777777" w:rsidR="005F39B6" w:rsidRPr="00765BFC" w:rsidRDefault="005F39B6" w:rsidP="00A45998">
      <w:pPr>
        <w:pStyle w:val="TableFooter"/>
      </w:pPr>
      <w:r w:rsidRPr="00765BFC">
        <w:t>Abbreviations: ABS - Australian Bureau of Statistics; AIHW – Australian Institute of Health and Welfare; Cum – cumulative; DM – diabetes mellitus; Inc. - incremental; MBS – Medicare benefits schedule; p.a. – per annum; PEI – patient episode initiation; PDST – pharmacy diabetes screening trial; PoC – point of care; scBGT - small capillary blood glucose testing; T2DM – type 2 diabetes mellitus</w:t>
      </w:r>
    </w:p>
    <w:p w14:paraId="6428B7E2" w14:textId="399CF6A6" w:rsidR="00C53718" w:rsidRPr="00765BFC" w:rsidRDefault="005F39B6" w:rsidP="00C53718">
      <w:pPr>
        <w:spacing w:before="240"/>
      </w:pPr>
      <w:r w:rsidRPr="00765BFC">
        <w:lastRenderedPageBreak/>
        <w:t xml:space="preserve">The ADAR financial impact analysis includes the same </w:t>
      </w:r>
      <w:r w:rsidR="00344F72" w:rsidRPr="00765BFC">
        <w:t>PoC</w:t>
      </w:r>
      <w:r w:rsidRPr="00765BFC">
        <w:t xml:space="preserve"> device capital cost as the ADAR within-trial economic evaluation.</w:t>
      </w:r>
      <w:r w:rsidRPr="00765BFC">
        <w:rPr>
          <w:i/>
          <w:iCs/>
        </w:rPr>
        <w:t xml:space="preserve"> </w:t>
      </w:r>
      <w:r w:rsidR="00F87A6D" w:rsidRPr="00765BFC">
        <w:t xml:space="preserve">The commentary presented a </w:t>
      </w:r>
      <w:r w:rsidRPr="00765BFC">
        <w:t xml:space="preserve">revised financial impact </w:t>
      </w:r>
      <w:r w:rsidR="00F87A6D" w:rsidRPr="00765BFC">
        <w:t xml:space="preserve">that </w:t>
      </w:r>
      <w:r w:rsidRPr="00765BFC">
        <w:t>remov</w:t>
      </w:r>
      <w:r w:rsidR="00F87A6D" w:rsidRPr="00765BFC">
        <w:t>ed</w:t>
      </w:r>
      <w:r w:rsidRPr="00765BFC">
        <w:t xml:space="preserve"> the </w:t>
      </w:r>
      <w:r w:rsidR="00344F72" w:rsidRPr="00765BFC">
        <w:t>PoC</w:t>
      </w:r>
      <w:r w:rsidRPr="00765BFC">
        <w:t xml:space="preserve"> device capital and consumable costs</w:t>
      </w:r>
      <w:r w:rsidR="00C53718" w:rsidRPr="00765BFC">
        <w:t>.</w:t>
      </w:r>
    </w:p>
    <w:p w14:paraId="53D0D2C7" w14:textId="1E5BA2C9" w:rsidR="005F39B6" w:rsidRPr="00765BFC" w:rsidRDefault="005F39B6" w:rsidP="216A0C31">
      <w:pPr>
        <w:spacing w:before="240"/>
        <w:rPr>
          <w:i/>
          <w:iCs/>
        </w:rPr>
      </w:pPr>
      <w:r w:rsidRPr="00765BFC">
        <w:t xml:space="preserve">The number of Group B (AUSDRISK + HbA1c </w:t>
      </w:r>
      <w:r w:rsidR="00344F72" w:rsidRPr="00765BFC">
        <w:t>PoC</w:t>
      </w:r>
      <w:r w:rsidRPr="00765BFC">
        <w:t xml:space="preserve">) participants who received a short and standard consultation used in the financial impact analysis do not match Figure 11 of the PDST Final Report which shows </w:t>
      </w:r>
      <w:r w:rsidR="00BC63E8" w:rsidRPr="00765BFC">
        <w:rPr>
          <w:b/>
        </w:rPr>
        <w:t>redacted</w:t>
      </w:r>
      <w:r w:rsidR="00BC7418" w:rsidRPr="00765BFC" w:rsidDel="00BC7418">
        <w:t xml:space="preserve"> </w:t>
      </w:r>
      <w:r w:rsidRPr="00765BFC">
        <w:t>and (</w:t>
      </w:r>
      <w:r w:rsidR="00BC7418" w:rsidRPr="00765BFC">
        <w:rPr>
          <w:b/>
          <w:bCs/>
        </w:rPr>
        <w:t>redacted</w:t>
      </w:r>
      <w:r w:rsidR="00BC7418" w:rsidRPr="00765BFC" w:rsidDel="00BC7418">
        <w:t xml:space="preserve"> </w:t>
      </w:r>
      <w:r w:rsidRPr="00765BFC">
        <w:t>-</w:t>
      </w:r>
      <w:r w:rsidR="00BC7418" w:rsidRPr="00765BFC">
        <w:t xml:space="preserve"> </w:t>
      </w:r>
      <w:r w:rsidR="00BC7418" w:rsidRPr="00765BFC">
        <w:rPr>
          <w:b/>
          <w:bCs/>
        </w:rPr>
        <w:t>redacted</w:t>
      </w:r>
      <w:r w:rsidRPr="00765BFC">
        <w:t xml:space="preserve">) </w:t>
      </w:r>
      <w:r w:rsidR="00BC7418" w:rsidRPr="00765BFC">
        <w:rPr>
          <w:b/>
          <w:bCs/>
        </w:rPr>
        <w:t>redacted</w:t>
      </w:r>
      <w:r w:rsidRPr="00765BFC">
        <w:t>, respectively.</w:t>
      </w:r>
      <w:bookmarkEnd w:id="47"/>
      <w:r w:rsidR="00F87A6D" w:rsidRPr="00765BFC">
        <w:t xml:space="preserve"> </w:t>
      </w:r>
      <w:r w:rsidRPr="00765BFC">
        <w:t xml:space="preserve">The </w:t>
      </w:r>
      <w:r w:rsidR="00F87A6D" w:rsidRPr="00765BFC">
        <w:t xml:space="preserve">commentary noted the </w:t>
      </w:r>
      <w:r w:rsidRPr="00765BFC">
        <w:t>GP follow-up cost</w:t>
      </w:r>
      <w:r w:rsidR="00F87A6D" w:rsidRPr="00765BFC">
        <w:t>s</w:t>
      </w:r>
      <w:r w:rsidRPr="00765BFC">
        <w:t xml:space="preserve"> in the ADAR’s financial impact analysis is per diabetes (T2DM or Pre-DM) diagnosis, which resulted a significantly higher GP follow-up cost than that in the economic analysis (i.e. </w:t>
      </w:r>
      <w:r w:rsidR="00BC7418" w:rsidRPr="00765BFC">
        <w:rPr>
          <w:b/>
          <w:bCs/>
        </w:rPr>
        <w:t>redacted</w:t>
      </w:r>
      <w:r w:rsidR="00BC7418" w:rsidRPr="00765BFC" w:rsidDel="00BC7418">
        <w:t xml:space="preserve"> </w:t>
      </w:r>
      <w:r w:rsidRPr="00765BFC">
        <w:t xml:space="preserve">vs </w:t>
      </w:r>
      <w:r w:rsidR="00BC7418" w:rsidRPr="00765BFC">
        <w:rPr>
          <w:b/>
          <w:bCs/>
        </w:rPr>
        <w:t>redacted</w:t>
      </w:r>
      <w:r w:rsidRPr="00765BFC">
        <w:t>).</w:t>
      </w:r>
      <w:r w:rsidRPr="00765BFC">
        <w:rPr>
          <w:i/>
          <w:iCs/>
        </w:rPr>
        <w:t xml:space="preserve"> </w:t>
      </w:r>
      <w:r w:rsidRPr="00765BFC">
        <w:t>In the revised financial impact analysis, the cost of GP follow-up was revised to align with how the GP follow up costs calculated for the economic analysis.</w:t>
      </w:r>
      <w:r w:rsidRPr="00765BFC">
        <w:rPr>
          <w:i/>
          <w:iCs/>
        </w:rPr>
        <w:t xml:space="preserve"> </w:t>
      </w:r>
    </w:p>
    <w:p w14:paraId="35D688CC" w14:textId="69543ABC" w:rsidR="00C53718" w:rsidRDefault="00645E48" w:rsidP="00C53718">
      <w:pPr>
        <w:spacing w:before="240"/>
      </w:pPr>
      <w:r>
        <w:fldChar w:fldCharType="begin"/>
      </w:r>
      <w:r>
        <w:instrText xml:space="preserve"> REF _Ref97108454 \h </w:instrText>
      </w:r>
      <w:r>
        <w:fldChar w:fldCharType="separate"/>
      </w:r>
      <w:r w:rsidR="003F1F53">
        <w:t xml:space="preserve">Table </w:t>
      </w:r>
      <w:r w:rsidR="003F1F53">
        <w:rPr>
          <w:noProof/>
        </w:rPr>
        <w:t>16</w:t>
      </w:r>
      <w:r>
        <w:fldChar w:fldCharType="end"/>
      </w:r>
      <w:r>
        <w:t xml:space="preserve"> </w:t>
      </w:r>
      <w:r w:rsidR="005F39B6" w:rsidRPr="00765BFC">
        <w:t>presents the financial impact calculations.</w:t>
      </w:r>
      <w:bookmarkStart w:id="52" w:name="_Ref80781767"/>
    </w:p>
    <w:p w14:paraId="28DCC108" w14:textId="06714979" w:rsidR="00645E48" w:rsidRDefault="00645E48" w:rsidP="00307092">
      <w:pPr>
        <w:pStyle w:val="Caption"/>
        <w:spacing w:before="240"/>
      </w:pPr>
      <w:bookmarkStart w:id="53" w:name="_Ref97108454"/>
      <w:bookmarkEnd w:id="52"/>
      <w:r>
        <w:t xml:space="preserve">Table </w:t>
      </w:r>
      <w:r w:rsidR="005028C8">
        <w:fldChar w:fldCharType="begin"/>
      </w:r>
      <w:r w:rsidR="005028C8">
        <w:instrText xml:space="preserve"> SEQ Table \* ARABIC </w:instrText>
      </w:r>
      <w:r w:rsidR="005028C8">
        <w:fldChar w:fldCharType="separate"/>
      </w:r>
      <w:r w:rsidR="003F1F53">
        <w:rPr>
          <w:noProof/>
        </w:rPr>
        <w:t>16</w:t>
      </w:r>
      <w:r w:rsidR="005028C8">
        <w:rPr>
          <w:noProof/>
        </w:rPr>
        <w:fldChar w:fldCharType="end"/>
      </w:r>
      <w:bookmarkEnd w:id="53"/>
      <w:r w:rsidRPr="00645E48">
        <w:t xml:space="preserve"> </w:t>
      </w:r>
      <w:r w:rsidRPr="00765BFC">
        <w:t>Financial implications of community pharmacy screening for T2DM for the first 5 years</w:t>
      </w:r>
    </w:p>
    <w:tbl>
      <w:tblPr>
        <w:tblStyle w:val="TableGrid2"/>
        <w:tblW w:w="9016" w:type="dxa"/>
        <w:tblCellMar>
          <w:left w:w="0" w:type="dxa"/>
          <w:right w:w="0" w:type="dxa"/>
        </w:tblCellMar>
        <w:tblLook w:val="04A0" w:firstRow="1" w:lastRow="0" w:firstColumn="1" w:lastColumn="0" w:noHBand="0" w:noVBand="1"/>
        <w:tblDescription w:val="Financial implications of community pharmacy screening for T2DM for the first 5 years"/>
      </w:tblPr>
      <w:tblGrid>
        <w:gridCol w:w="1347"/>
        <w:gridCol w:w="1533"/>
        <w:gridCol w:w="1534"/>
        <w:gridCol w:w="1534"/>
        <w:gridCol w:w="1534"/>
        <w:gridCol w:w="1534"/>
      </w:tblGrid>
      <w:tr w:rsidR="005F39B6" w:rsidRPr="00765BFC" w14:paraId="3A4F7876" w14:textId="77777777" w:rsidTr="00645E48">
        <w:trPr>
          <w:cnfStyle w:val="100000000000" w:firstRow="1" w:lastRow="0" w:firstColumn="0" w:lastColumn="0" w:oddVBand="0" w:evenVBand="0" w:oddHBand="0" w:evenHBand="0" w:firstRowFirstColumn="0" w:firstRowLastColumn="0" w:lastRowFirstColumn="0" w:lastRowLastColumn="0"/>
          <w:tblHeader/>
        </w:trPr>
        <w:tc>
          <w:tcPr>
            <w:tcW w:w="13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5538C701" w14:textId="77777777" w:rsidR="005F39B6" w:rsidRPr="00765BFC" w:rsidRDefault="005F39B6" w:rsidP="009F65BB">
            <w:pPr>
              <w:pStyle w:val="TableText0"/>
              <w:keepNext/>
              <w:rPr>
                <w:b/>
                <w:bCs/>
              </w:rPr>
            </w:pPr>
            <w:r w:rsidRPr="00765BFC">
              <w:rPr>
                <w:b/>
                <w:bCs/>
              </w:rPr>
              <w:t xml:space="preserve">Parameter </w:t>
            </w:r>
          </w:p>
        </w:tc>
        <w:tc>
          <w:tcPr>
            <w:tcW w:w="153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E374C8C" w14:textId="77777777" w:rsidR="005F39B6" w:rsidRPr="00765BFC" w:rsidRDefault="005F39B6" w:rsidP="009F65BB">
            <w:pPr>
              <w:pStyle w:val="TableText0"/>
              <w:keepNext/>
              <w:rPr>
                <w:b/>
                <w:bCs/>
              </w:rPr>
            </w:pPr>
            <w:r w:rsidRPr="00765BFC">
              <w:rPr>
                <w:b/>
                <w:bCs/>
              </w:rPr>
              <w:t>Year 1</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A80993C" w14:textId="77777777" w:rsidR="005F39B6" w:rsidRPr="00765BFC" w:rsidRDefault="005F39B6" w:rsidP="009F65BB">
            <w:pPr>
              <w:pStyle w:val="TableText0"/>
              <w:keepNext/>
              <w:rPr>
                <w:b/>
                <w:bCs/>
              </w:rPr>
            </w:pPr>
            <w:r w:rsidRPr="00765BFC">
              <w:rPr>
                <w:b/>
                <w:bCs/>
              </w:rPr>
              <w:t>Year 2</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2836EBC" w14:textId="77777777" w:rsidR="005F39B6" w:rsidRPr="00765BFC" w:rsidRDefault="005F39B6" w:rsidP="009F65BB">
            <w:pPr>
              <w:pStyle w:val="TableText0"/>
              <w:keepNext/>
              <w:rPr>
                <w:b/>
                <w:bCs/>
              </w:rPr>
            </w:pPr>
            <w:r w:rsidRPr="00765BFC">
              <w:rPr>
                <w:b/>
                <w:bCs/>
              </w:rPr>
              <w:t>Year 3</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73BF744" w14:textId="77777777" w:rsidR="005F39B6" w:rsidRPr="00765BFC" w:rsidRDefault="005F39B6" w:rsidP="009F65BB">
            <w:pPr>
              <w:pStyle w:val="TableText0"/>
              <w:keepNext/>
              <w:rPr>
                <w:b/>
                <w:bCs/>
              </w:rPr>
            </w:pPr>
            <w:r w:rsidRPr="00765BFC">
              <w:rPr>
                <w:b/>
                <w:bCs/>
              </w:rPr>
              <w:t>Year 4</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289C4CB" w14:textId="77777777" w:rsidR="005F39B6" w:rsidRPr="00765BFC" w:rsidRDefault="005F39B6" w:rsidP="009F65BB">
            <w:pPr>
              <w:pStyle w:val="TableText0"/>
              <w:keepNext/>
              <w:rPr>
                <w:b/>
                <w:bCs/>
              </w:rPr>
            </w:pPr>
            <w:r w:rsidRPr="00765BFC">
              <w:rPr>
                <w:b/>
                <w:bCs/>
              </w:rPr>
              <w:t>Year 5</w:t>
            </w:r>
          </w:p>
        </w:tc>
      </w:tr>
      <w:tr w:rsidR="005F39B6" w:rsidRPr="00765BFC" w14:paraId="79C88D49" w14:textId="77777777" w:rsidTr="00BC7418">
        <w:tc>
          <w:tcPr>
            <w:tcW w:w="9016" w:type="dxa"/>
            <w:gridSpan w:val="6"/>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15CD231B" w14:textId="77777777" w:rsidR="005F39B6" w:rsidRPr="00765BFC" w:rsidRDefault="005F39B6" w:rsidP="009F65BB">
            <w:pPr>
              <w:pStyle w:val="TableText0"/>
              <w:keepNext/>
              <w:rPr>
                <w:b/>
                <w:bCs/>
              </w:rPr>
            </w:pPr>
            <w:r w:rsidRPr="00765BFC">
              <w:rPr>
                <w:b/>
                <w:bCs/>
              </w:rPr>
              <w:t>Number of participants</w:t>
            </w:r>
          </w:p>
        </w:tc>
      </w:tr>
      <w:tr w:rsidR="00BC7418" w:rsidRPr="00765BFC" w14:paraId="55950AB1" w14:textId="77777777" w:rsidTr="00645E48">
        <w:tc>
          <w:tcPr>
            <w:tcW w:w="1347" w:type="dxa"/>
            <w:tcBorders>
              <w:top w:val="single" w:sz="4" w:space="0" w:color="auto"/>
              <w:left w:val="single" w:sz="4" w:space="0" w:color="auto"/>
              <w:right w:val="single" w:sz="4" w:space="0" w:color="auto"/>
            </w:tcBorders>
            <w:tcMar>
              <w:top w:w="0" w:type="dxa"/>
              <w:left w:w="108" w:type="dxa"/>
              <w:bottom w:w="0" w:type="dxa"/>
              <w:right w:w="108" w:type="dxa"/>
            </w:tcMar>
            <w:hideMark/>
          </w:tcPr>
          <w:p w14:paraId="1DE1187E" w14:textId="77777777" w:rsidR="00BC7418" w:rsidRPr="00765BFC" w:rsidRDefault="00BC7418" w:rsidP="00BC7418">
            <w:pPr>
              <w:pStyle w:val="TableText0"/>
              <w:keepNext/>
            </w:pPr>
            <w:r w:rsidRPr="00765BFC">
              <w:t xml:space="preserve">Eligible </w:t>
            </w:r>
          </w:p>
        </w:tc>
        <w:tc>
          <w:tcPr>
            <w:tcW w:w="1533" w:type="dxa"/>
            <w:tcBorders>
              <w:top w:val="single" w:sz="4" w:space="0" w:color="auto"/>
              <w:left w:val="single" w:sz="4" w:space="0" w:color="auto"/>
              <w:right w:val="single" w:sz="4" w:space="0" w:color="auto"/>
            </w:tcBorders>
            <w:tcMar>
              <w:top w:w="0" w:type="dxa"/>
              <w:left w:w="108" w:type="dxa"/>
              <w:bottom w:w="0" w:type="dxa"/>
              <w:right w:w="108" w:type="dxa"/>
            </w:tcMar>
          </w:tcPr>
          <w:p w14:paraId="5F754DB2" w14:textId="3C80C2F9" w:rsidR="00BC7418" w:rsidRPr="00765BFC" w:rsidRDefault="00BC7418" w:rsidP="00BC63E8">
            <w:pPr>
              <w:pStyle w:val="TableText0"/>
              <w:keepNext/>
              <w:jc w:val="center"/>
              <w:rPr>
                <w:b/>
                <w:bCs/>
              </w:rPr>
            </w:pPr>
            <w:r w:rsidRPr="00765BFC">
              <w:rPr>
                <w:b/>
                <w:bCs/>
              </w:rPr>
              <w:t>redacted</w:t>
            </w:r>
          </w:p>
        </w:tc>
        <w:tc>
          <w:tcPr>
            <w:tcW w:w="1534" w:type="dxa"/>
            <w:tcBorders>
              <w:top w:val="single" w:sz="4" w:space="0" w:color="auto"/>
              <w:left w:val="single" w:sz="4" w:space="0" w:color="auto"/>
              <w:right w:val="single" w:sz="4" w:space="0" w:color="auto"/>
            </w:tcBorders>
            <w:tcMar>
              <w:top w:w="0" w:type="dxa"/>
              <w:left w:w="108" w:type="dxa"/>
              <w:bottom w:w="0" w:type="dxa"/>
              <w:right w:w="108" w:type="dxa"/>
            </w:tcMar>
          </w:tcPr>
          <w:p w14:paraId="3232A126" w14:textId="32C4AF03" w:rsidR="00BC7418" w:rsidRPr="00765BFC" w:rsidRDefault="00BC7418" w:rsidP="00BC63E8">
            <w:pPr>
              <w:pStyle w:val="TableText0"/>
              <w:keepNext/>
              <w:jc w:val="center"/>
              <w:rPr>
                <w:b/>
                <w:bCs/>
              </w:rPr>
            </w:pPr>
            <w:r w:rsidRPr="00765BFC">
              <w:rPr>
                <w:b/>
                <w:bCs/>
              </w:rPr>
              <w:t>redacted</w:t>
            </w:r>
          </w:p>
        </w:tc>
        <w:tc>
          <w:tcPr>
            <w:tcW w:w="1534" w:type="dxa"/>
            <w:tcBorders>
              <w:top w:val="single" w:sz="4" w:space="0" w:color="auto"/>
              <w:left w:val="single" w:sz="4" w:space="0" w:color="auto"/>
              <w:right w:val="single" w:sz="4" w:space="0" w:color="auto"/>
            </w:tcBorders>
            <w:tcMar>
              <w:top w:w="0" w:type="dxa"/>
              <w:left w:w="108" w:type="dxa"/>
              <w:bottom w:w="0" w:type="dxa"/>
              <w:right w:w="108" w:type="dxa"/>
            </w:tcMar>
          </w:tcPr>
          <w:p w14:paraId="5B5CEF77" w14:textId="3E7AD6CA" w:rsidR="00BC7418" w:rsidRPr="00765BFC" w:rsidRDefault="00BC7418" w:rsidP="00BC63E8">
            <w:pPr>
              <w:pStyle w:val="TableText0"/>
              <w:keepNext/>
              <w:jc w:val="center"/>
              <w:rPr>
                <w:b/>
                <w:bCs/>
              </w:rPr>
            </w:pPr>
            <w:r w:rsidRPr="00765BFC">
              <w:rPr>
                <w:b/>
                <w:bCs/>
              </w:rPr>
              <w:t>redacted</w:t>
            </w:r>
          </w:p>
        </w:tc>
        <w:tc>
          <w:tcPr>
            <w:tcW w:w="1534" w:type="dxa"/>
            <w:tcBorders>
              <w:top w:val="single" w:sz="4" w:space="0" w:color="auto"/>
              <w:left w:val="single" w:sz="4" w:space="0" w:color="auto"/>
              <w:right w:val="single" w:sz="4" w:space="0" w:color="auto"/>
            </w:tcBorders>
            <w:tcMar>
              <w:top w:w="0" w:type="dxa"/>
              <w:left w:w="108" w:type="dxa"/>
              <w:bottom w:w="0" w:type="dxa"/>
              <w:right w:w="108" w:type="dxa"/>
            </w:tcMar>
          </w:tcPr>
          <w:p w14:paraId="175B9F12" w14:textId="098ECEEA" w:rsidR="00BC7418" w:rsidRPr="00765BFC" w:rsidRDefault="00BC7418" w:rsidP="00BC63E8">
            <w:pPr>
              <w:pStyle w:val="TableText0"/>
              <w:keepNext/>
              <w:jc w:val="center"/>
              <w:rPr>
                <w:b/>
                <w:bCs/>
              </w:rPr>
            </w:pPr>
            <w:r w:rsidRPr="00765BFC">
              <w:rPr>
                <w:b/>
                <w:bCs/>
              </w:rPr>
              <w:t>redacted</w:t>
            </w:r>
          </w:p>
        </w:tc>
        <w:tc>
          <w:tcPr>
            <w:tcW w:w="1534" w:type="dxa"/>
            <w:tcBorders>
              <w:top w:val="single" w:sz="4" w:space="0" w:color="auto"/>
              <w:left w:val="single" w:sz="4" w:space="0" w:color="auto"/>
              <w:right w:val="single" w:sz="4" w:space="0" w:color="auto"/>
            </w:tcBorders>
            <w:tcMar>
              <w:top w:w="0" w:type="dxa"/>
              <w:left w:w="108" w:type="dxa"/>
              <w:bottom w:w="0" w:type="dxa"/>
              <w:right w:w="108" w:type="dxa"/>
            </w:tcMar>
          </w:tcPr>
          <w:p w14:paraId="30F22C2A" w14:textId="46A49E14" w:rsidR="00BC7418" w:rsidRPr="00765BFC" w:rsidRDefault="00BC7418" w:rsidP="00BC63E8">
            <w:pPr>
              <w:pStyle w:val="TableText0"/>
              <w:keepNext/>
              <w:jc w:val="center"/>
              <w:rPr>
                <w:b/>
                <w:bCs/>
              </w:rPr>
            </w:pPr>
            <w:r w:rsidRPr="00765BFC">
              <w:rPr>
                <w:b/>
                <w:bCs/>
              </w:rPr>
              <w:t>redacted</w:t>
            </w:r>
          </w:p>
        </w:tc>
      </w:tr>
      <w:tr w:rsidR="00BC7418" w:rsidRPr="00765BFC" w14:paraId="4693A373" w14:textId="77777777" w:rsidTr="00645E48">
        <w:tc>
          <w:tcPr>
            <w:tcW w:w="1347" w:type="dxa"/>
            <w:tcBorders>
              <w:top w:val="nil"/>
              <w:left w:val="single" w:sz="4" w:space="0" w:color="auto"/>
              <w:right w:val="single" w:sz="4" w:space="0" w:color="auto"/>
            </w:tcBorders>
            <w:tcMar>
              <w:top w:w="0" w:type="dxa"/>
              <w:left w:w="108" w:type="dxa"/>
              <w:bottom w:w="0" w:type="dxa"/>
              <w:right w:w="108" w:type="dxa"/>
            </w:tcMar>
            <w:hideMark/>
          </w:tcPr>
          <w:p w14:paraId="51C8146C" w14:textId="77777777" w:rsidR="00BC7418" w:rsidRPr="00765BFC" w:rsidRDefault="00BC7418" w:rsidP="00BC7418">
            <w:pPr>
              <w:pStyle w:val="TableText0"/>
              <w:keepNext/>
            </w:pPr>
            <w:r w:rsidRPr="00765BFC">
              <w:t xml:space="preserve">Screened </w:t>
            </w:r>
          </w:p>
        </w:tc>
        <w:tc>
          <w:tcPr>
            <w:tcW w:w="1533" w:type="dxa"/>
            <w:tcBorders>
              <w:top w:val="nil"/>
              <w:left w:val="single" w:sz="4" w:space="0" w:color="auto"/>
              <w:right w:val="single" w:sz="4" w:space="0" w:color="auto"/>
            </w:tcBorders>
            <w:tcMar>
              <w:top w:w="0" w:type="dxa"/>
              <w:left w:w="108" w:type="dxa"/>
              <w:bottom w:w="0" w:type="dxa"/>
              <w:right w:w="108" w:type="dxa"/>
            </w:tcMar>
          </w:tcPr>
          <w:p w14:paraId="03C45133" w14:textId="34515283" w:rsidR="00BC7418" w:rsidRPr="00765BFC" w:rsidRDefault="00BC7418" w:rsidP="00BC63E8">
            <w:pPr>
              <w:pStyle w:val="TableText0"/>
              <w:keepNext/>
              <w:jc w:val="center"/>
              <w:rPr>
                <w:b/>
                <w:bCs/>
              </w:rPr>
            </w:pPr>
            <w:r w:rsidRPr="00765BFC">
              <w:rPr>
                <w:b/>
                <w:bCs/>
              </w:rPr>
              <w:t>redacted</w:t>
            </w:r>
          </w:p>
        </w:tc>
        <w:tc>
          <w:tcPr>
            <w:tcW w:w="1534" w:type="dxa"/>
            <w:tcBorders>
              <w:top w:val="nil"/>
              <w:left w:val="single" w:sz="4" w:space="0" w:color="auto"/>
              <w:right w:val="single" w:sz="4" w:space="0" w:color="auto"/>
            </w:tcBorders>
            <w:tcMar>
              <w:top w:w="0" w:type="dxa"/>
              <w:left w:w="108" w:type="dxa"/>
              <w:bottom w:w="0" w:type="dxa"/>
              <w:right w:w="108" w:type="dxa"/>
            </w:tcMar>
          </w:tcPr>
          <w:p w14:paraId="1D6BBC77" w14:textId="2ED73EFD" w:rsidR="00BC7418" w:rsidRPr="00765BFC" w:rsidRDefault="00BC7418" w:rsidP="00BC63E8">
            <w:pPr>
              <w:pStyle w:val="TableText0"/>
              <w:keepNext/>
              <w:jc w:val="center"/>
              <w:rPr>
                <w:b/>
                <w:bCs/>
              </w:rPr>
            </w:pPr>
            <w:r w:rsidRPr="00765BFC">
              <w:rPr>
                <w:b/>
                <w:bCs/>
              </w:rPr>
              <w:t>redacted</w:t>
            </w:r>
          </w:p>
        </w:tc>
        <w:tc>
          <w:tcPr>
            <w:tcW w:w="1534" w:type="dxa"/>
            <w:tcBorders>
              <w:top w:val="nil"/>
              <w:left w:val="single" w:sz="4" w:space="0" w:color="auto"/>
              <w:right w:val="single" w:sz="4" w:space="0" w:color="auto"/>
            </w:tcBorders>
            <w:tcMar>
              <w:top w:w="0" w:type="dxa"/>
              <w:left w:w="108" w:type="dxa"/>
              <w:bottom w:w="0" w:type="dxa"/>
              <w:right w:w="108" w:type="dxa"/>
            </w:tcMar>
          </w:tcPr>
          <w:p w14:paraId="4929D7C7" w14:textId="129829C2" w:rsidR="00BC7418" w:rsidRPr="00765BFC" w:rsidRDefault="00BC7418" w:rsidP="00BC63E8">
            <w:pPr>
              <w:pStyle w:val="TableText0"/>
              <w:keepNext/>
              <w:jc w:val="center"/>
              <w:rPr>
                <w:b/>
                <w:bCs/>
              </w:rPr>
            </w:pPr>
            <w:r w:rsidRPr="00765BFC">
              <w:rPr>
                <w:b/>
                <w:bCs/>
              </w:rPr>
              <w:t>redacted</w:t>
            </w:r>
          </w:p>
        </w:tc>
        <w:tc>
          <w:tcPr>
            <w:tcW w:w="1534" w:type="dxa"/>
            <w:tcBorders>
              <w:top w:val="nil"/>
              <w:left w:val="single" w:sz="4" w:space="0" w:color="auto"/>
              <w:right w:val="single" w:sz="4" w:space="0" w:color="auto"/>
            </w:tcBorders>
            <w:tcMar>
              <w:top w:w="0" w:type="dxa"/>
              <w:left w:w="108" w:type="dxa"/>
              <w:bottom w:w="0" w:type="dxa"/>
              <w:right w:w="108" w:type="dxa"/>
            </w:tcMar>
          </w:tcPr>
          <w:p w14:paraId="6547D01F" w14:textId="34A69550" w:rsidR="00BC7418" w:rsidRPr="00765BFC" w:rsidRDefault="00BC7418" w:rsidP="00BC63E8">
            <w:pPr>
              <w:pStyle w:val="TableText0"/>
              <w:keepNext/>
              <w:jc w:val="center"/>
              <w:rPr>
                <w:b/>
                <w:bCs/>
              </w:rPr>
            </w:pPr>
            <w:r w:rsidRPr="00765BFC">
              <w:rPr>
                <w:b/>
                <w:bCs/>
              </w:rPr>
              <w:t>redacted</w:t>
            </w:r>
          </w:p>
        </w:tc>
        <w:tc>
          <w:tcPr>
            <w:tcW w:w="1534" w:type="dxa"/>
            <w:tcBorders>
              <w:top w:val="nil"/>
              <w:left w:val="single" w:sz="4" w:space="0" w:color="auto"/>
              <w:right w:val="single" w:sz="4" w:space="0" w:color="auto"/>
            </w:tcBorders>
            <w:tcMar>
              <w:top w:w="0" w:type="dxa"/>
              <w:left w:w="108" w:type="dxa"/>
              <w:bottom w:w="0" w:type="dxa"/>
              <w:right w:w="108" w:type="dxa"/>
            </w:tcMar>
          </w:tcPr>
          <w:p w14:paraId="0F082582" w14:textId="75BAE5EA" w:rsidR="00BC7418" w:rsidRPr="00765BFC" w:rsidRDefault="00BC7418" w:rsidP="00BC63E8">
            <w:pPr>
              <w:pStyle w:val="TableText0"/>
              <w:keepNext/>
              <w:jc w:val="center"/>
              <w:rPr>
                <w:b/>
                <w:bCs/>
              </w:rPr>
            </w:pPr>
            <w:r w:rsidRPr="00765BFC">
              <w:rPr>
                <w:b/>
                <w:bCs/>
              </w:rPr>
              <w:t>redacted</w:t>
            </w:r>
          </w:p>
        </w:tc>
      </w:tr>
      <w:tr w:rsidR="00BC7418" w:rsidRPr="00765BFC" w14:paraId="0FFD39BD" w14:textId="77777777" w:rsidTr="00645E48">
        <w:tc>
          <w:tcPr>
            <w:tcW w:w="1347" w:type="dxa"/>
            <w:tcBorders>
              <w:top w:val="nil"/>
              <w:left w:val="single" w:sz="4" w:space="0" w:color="auto"/>
              <w:right w:val="single" w:sz="4" w:space="0" w:color="auto"/>
            </w:tcBorders>
            <w:tcMar>
              <w:top w:w="0" w:type="dxa"/>
              <w:left w:w="108" w:type="dxa"/>
              <w:bottom w:w="0" w:type="dxa"/>
              <w:right w:w="108" w:type="dxa"/>
            </w:tcMar>
          </w:tcPr>
          <w:p w14:paraId="28F24799" w14:textId="54D09582" w:rsidR="00BC7418" w:rsidRPr="00765BFC" w:rsidRDefault="00BC7418" w:rsidP="00BC7418">
            <w:pPr>
              <w:pStyle w:val="TableText0"/>
              <w:keepNext/>
              <w:ind w:left="164"/>
            </w:pPr>
            <w:r w:rsidRPr="00765BFC">
              <w:t>AUSDRISK &lt; 12</w:t>
            </w:r>
          </w:p>
        </w:tc>
        <w:tc>
          <w:tcPr>
            <w:tcW w:w="1533" w:type="dxa"/>
            <w:tcBorders>
              <w:top w:val="nil"/>
              <w:left w:val="single" w:sz="4" w:space="0" w:color="auto"/>
              <w:right w:val="single" w:sz="4" w:space="0" w:color="auto"/>
            </w:tcBorders>
            <w:tcMar>
              <w:top w:w="0" w:type="dxa"/>
              <w:left w:w="108" w:type="dxa"/>
              <w:bottom w:w="0" w:type="dxa"/>
              <w:right w:w="108" w:type="dxa"/>
            </w:tcMar>
          </w:tcPr>
          <w:p w14:paraId="71B183BB" w14:textId="1E1349A1" w:rsidR="00BC7418" w:rsidRPr="00765BFC" w:rsidRDefault="00BC7418" w:rsidP="00BC63E8">
            <w:pPr>
              <w:pStyle w:val="TableText0"/>
              <w:keepNext/>
              <w:ind w:left="128"/>
              <w:jc w:val="center"/>
              <w:rPr>
                <w:b/>
                <w:bCs/>
              </w:rPr>
            </w:pPr>
            <w:r w:rsidRPr="00765BFC">
              <w:rPr>
                <w:b/>
                <w:bCs/>
              </w:rPr>
              <w:t>redacted</w:t>
            </w:r>
          </w:p>
        </w:tc>
        <w:tc>
          <w:tcPr>
            <w:tcW w:w="1534" w:type="dxa"/>
            <w:tcBorders>
              <w:top w:val="nil"/>
              <w:left w:val="single" w:sz="4" w:space="0" w:color="auto"/>
              <w:right w:val="single" w:sz="4" w:space="0" w:color="auto"/>
            </w:tcBorders>
            <w:tcMar>
              <w:top w:w="0" w:type="dxa"/>
              <w:left w:w="108" w:type="dxa"/>
              <w:bottom w:w="0" w:type="dxa"/>
              <w:right w:w="108" w:type="dxa"/>
            </w:tcMar>
          </w:tcPr>
          <w:p w14:paraId="4217A441" w14:textId="64FC76A2" w:rsidR="00BC7418" w:rsidRPr="00765BFC" w:rsidRDefault="00BC7418" w:rsidP="00BC63E8">
            <w:pPr>
              <w:pStyle w:val="TableText0"/>
              <w:keepNext/>
              <w:ind w:left="128"/>
              <w:jc w:val="center"/>
              <w:rPr>
                <w:b/>
                <w:bCs/>
              </w:rPr>
            </w:pPr>
            <w:r w:rsidRPr="00765BFC">
              <w:rPr>
                <w:b/>
                <w:bCs/>
              </w:rPr>
              <w:t>redacted</w:t>
            </w:r>
          </w:p>
        </w:tc>
        <w:tc>
          <w:tcPr>
            <w:tcW w:w="1534" w:type="dxa"/>
            <w:tcBorders>
              <w:top w:val="nil"/>
              <w:left w:val="single" w:sz="4" w:space="0" w:color="auto"/>
              <w:right w:val="single" w:sz="4" w:space="0" w:color="auto"/>
            </w:tcBorders>
            <w:tcMar>
              <w:top w:w="0" w:type="dxa"/>
              <w:left w:w="108" w:type="dxa"/>
              <w:bottom w:w="0" w:type="dxa"/>
              <w:right w:w="108" w:type="dxa"/>
            </w:tcMar>
          </w:tcPr>
          <w:p w14:paraId="20052D41" w14:textId="44601A30" w:rsidR="00BC7418" w:rsidRPr="00765BFC" w:rsidRDefault="00BC7418" w:rsidP="00BC63E8">
            <w:pPr>
              <w:pStyle w:val="TableText0"/>
              <w:keepNext/>
              <w:ind w:left="128"/>
              <w:jc w:val="center"/>
              <w:rPr>
                <w:b/>
                <w:bCs/>
              </w:rPr>
            </w:pPr>
            <w:r w:rsidRPr="00765BFC">
              <w:rPr>
                <w:b/>
                <w:bCs/>
              </w:rPr>
              <w:t>redacted</w:t>
            </w:r>
          </w:p>
        </w:tc>
        <w:tc>
          <w:tcPr>
            <w:tcW w:w="1534" w:type="dxa"/>
            <w:tcBorders>
              <w:top w:val="nil"/>
              <w:left w:val="single" w:sz="4" w:space="0" w:color="auto"/>
              <w:right w:val="single" w:sz="4" w:space="0" w:color="auto"/>
            </w:tcBorders>
            <w:tcMar>
              <w:top w:w="0" w:type="dxa"/>
              <w:left w:w="108" w:type="dxa"/>
              <w:bottom w:w="0" w:type="dxa"/>
              <w:right w:w="108" w:type="dxa"/>
            </w:tcMar>
          </w:tcPr>
          <w:p w14:paraId="01A5CFB6" w14:textId="35D98E83" w:rsidR="00BC7418" w:rsidRPr="00765BFC" w:rsidRDefault="00BC7418" w:rsidP="00BC63E8">
            <w:pPr>
              <w:pStyle w:val="TableText0"/>
              <w:keepNext/>
              <w:ind w:left="128"/>
              <w:jc w:val="center"/>
              <w:rPr>
                <w:b/>
                <w:bCs/>
              </w:rPr>
            </w:pPr>
            <w:r w:rsidRPr="00765BFC">
              <w:rPr>
                <w:b/>
                <w:bCs/>
              </w:rPr>
              <w:t>redacted</w:t>
            </w:r>
          </w:p>
        </w:tc>
        <w:tc>
          <w:tcPr>
            <w:tcW w:w="1534" w:type="dxa"/>
            <w:tcBorders>
              <w:top w:val="nil"/>
              <w:left w:val="single" w:sz="4" w:space="0" w:color="auto"/>
              <w:right w:val="single" w:sz="4" w:space="0" w:color="auto"/>
            </w:tcBorders>
            <w:tcMar>
              <w:top w:w="0" w:type="dxa"/>
              <w:left w:w="108" w:type="dxa"/>
              <w:bottom w:w="0" w:type="dxa"/>
              <w:right w:w="108" w:type="dxa"/>
            </w:tcMar>
          </w:tcPr>
          <w:p w14:paraId="511E3C54" w14:textId="763D00B8" w:rsidR="00BC7418" w:rsidRPr="00765BFC" w:rsidRDefault="00BC7418" w:rsidP="00BC63E8">
            <w:pPr>
              <w:pStyle w:val="TableText0"/>
              <w:keepNext/>
              <w:ind w:left="128"/>
              <w:jc w:val="center"/>
              <w:rPr>
                <w:b/>
                <w:bCs/>
              </w:rPr>
            </w:pPr>
            <w:r w:rsidRPr="00765BFC">
              <w:rPr>
                <w:b/>
                <w:bCs/>
              </w:rPr>
              <w:t>redacted</w:t>
            </w:r>
          </w:p>
        </w:tc>
      </w:tr>
      <w:tr w:rsidR="00BC7418" w:rsidRPr="00765BFC" w14:paraId="3BC41F28" w14:textId="77777777" w:rsidTr="00645E48">
        <w:tc>
          <w:tcPr>
            <w:tcW w:w="1347" w:type="dxa"/>
            <w:tcBorders>
              <w:top w:val="nil"/>
              <w:left w:val="single" w:sz="4" w:space="0" w:color="auto"/>
              <w:right w:val="single" w:sz="4" w:space="0" w:color="auto"/>
            </w:tcBorders>
            <w:tcMar>
              <w:top w:w="0" w:type="dxa"/>
              <w:left w:w="108" w:type="dxa"/>
              <w:bottom w:w="0" w:type="dxa"/>
              <w:right w:w="108" w:type="dxa"/>
            </w:tcMar>
          </w:tcPr>
          <w:p w14:paraId="009CB0BA" w14:textId="61047AB6" w:rsidR="00BC7418" w:rsidRPr="00765BFC" w:rsidRDefault="00BC7418" w:rsidP="00BC7418">
            <w:pPr>
              <w:pStyle w:val="TableText0"/>
              <w:keepNext/>
              <w:ind w:left="164"/>
            </w:pPr>
            <w:r w:rsidRPr="00765BFC">
              <w:t>AUSDRISK ≥ 12 + PoC</w:t>
            </w:r>
          </w:p>
        </w:tc>
        <w:tc>
          <w:tcPr>
            <w:tcW w:w="1533" w:type="dxa"/>
            <w:tcBorders>
              <w:top w:val="nil"/>
              <w:left w:val="single" w:sz="4" w:space="0" w:color="auto"/>
              <w:right w:val="single" w:sz="4" w:space="0" w:color="auto"/>
            </w:tcBorders>
            <w:tcMar>
              <w:top w:w="0" w:type="dxa"/>
              <w:left w:w="108" w:type="dxa"/>
              <w:bottom w:w="0" w:type="dxa"/>
              <w:right w:w="108" w:type="dxa"/>
            </w:tcMar>
          </w:tcPr>
          <w:p w14:paraId="1634715E" w14:textId="1D51777A" w:rsidR="00BC7418" w:rsidRPr="00765BFC" w:rsidRDefault="00BC7418" w:rsidP="00BC63E8">
            <w:pPr>
              <w:pStyle w:val="TableText0"/>
              <w:keepNext/>
              <w:ind w:left="128"/>
              <w:jc w:val="center"/>
              <w:rPr>
                <w:b/>
                <w:bCs/>
              </w:rPr>
            </w:pPr>
            <w:r w:rsidRPr="00765BFC">
              <w:rPr>
                <w:b/>
                <w:bCs/>
              </w:rPr>
              <w:t>redacted</w:t>
            </w:r>
          </w:p>
        </w:tc>
        <w:tc>
          <w:tcPr>
            <w:tcW w:w="1534" w:type="dxa"/>
            <w:tcBorders>
              <w:top w:val="nil"/>
              <w:left w:val="single" w:sz="4" w:space="0" w:color="auto"/>
              <w:right w:val="single" w:sz="4" w:space="0" w:color="auto"/>
            </w:tcBorders>
            <w:tcMar>
              <w:top w:w="0" w:type="dxa"/>
              <w:left w:w="108" w:type="dxa"/>
              <w:bottom w:w="0" w:type="dxa"/>
              <w:right w:w="108" w:type="dxa"/>
            </w:tcMar>
          </w:tcPr>
          <w:p w14:paraId="74EDD38D" w14:textId="596134B2" w:rsidR="00BC7418" w:rsidRPr="00765BFC" w:rsidRDefault="00BC7418" w:rsidP="00BC63E8">
            <w:pPr>
              <w:pStyle w:val="TableText0"/>
              <w:keepNext/>
              <w:ind w:left="128"/>
              <w:jc w:val="center"/>
              <w:rPr>
                <w:b/>
                <w:bCs/>
              </w:rPr>
            </w:pPr>
            <w:r w:rsidRPr="00765BFC">
              <w:rPr>
                <w:b/>
                <w:bCs/>
              </w:rPr>
              <w:t>redacted</w:t>
            </w:r>
          </w:p>
        </w:tc>
        <w:tc>
          <w:tcPr>
            <w:tcW w:w="1534" w:type="dxa"/>
            <w:tcBorders>
              <w:top w:val="nil"/>
              <w:left w:val="single" w:sz="4" w:space="0" w:color="auto"/>
              <w:right w:val="single" w:sz="4" w:space="0" w:color="auto"/>
            </w:tcBorders>
            <w:tcMar>
              <w:top w:w="0" w:type="dxa"/>
              <w:left w:w="108" w:type="dxa"/>
              <w:bottom w:w="0" w:type="dxa"/>
              <w:right w:w="108" w:type="dxa"/>
            </w:tcMar>
          </w:tcPr>
          <w:p w14:paraId="62D9BA99" w14:textId="012F8568" w:rsidR="00BC7418" w:rsidRPr="00765BFC" w:rsidRDefault="00BC7418" w:rsidP="00BC63E8">
            <w:pPr>
              <w:pStyle w:val="TableText0"/>
              <w:keepNext/>
              <w:ind w:left="128"/>
              <w:jc w:val="center"/>
              <w:rPr>
                <w:b/>
                <w:bCs/>
              </w:rPr>
            </w:pPr>
            <w:r w:rsidRPr="00765BFC">
              <w:rPr>
                <w:b/>
                <w:bCs/>
              </w:rPr>
              <w:t>redacted</w:t>
            </w:r>
          </w:p>
        </w:tc>
        <w:tc>
          <w:tcPr>
            <w:tcW w:w="1534" w:type="dxa"/>
            <w:tcBorders>
              <w:top w:val="nil"/>
              <w:left w:val="single" w:sz="4" w:space="0" w:color="auto"/>
              <w:right w:val="single" w:sz="4" w:space="0" w:color="auto"/>
            </w:tcBorders>
            <w:tcMar>
              <w:top w:w="0" w:type="dxa"/>
              <w:left w:w="108" w:type="dxa"/>
              <w:bottom w:w="0" w:type="dxa"/>
              <w:right w:w="108" w:type="dxa"/>
            </w:tcMar>
          </w:tcPr>
          <w:p w14:paraId="55D8773E" w14:textId="171D9A1C" w:rsidR="00BC7418" w:rsidRPr="00765BFC" w:rsidRDefault="00BC7418" w:rsidP="00BC63E8">
            <w:pPr>
              <w:pStyle w:val="TableText0"/>
              <w:keepNext/>
              <w:ind w:left="128"/>
              <w:jc w:val="center"/>
              <w:rPr>
                <w:b/>
                <w:bCs/>
              </w:rPr>
            </w:pPr>
            <w:r w:rsidRPr="00765BFC">
              <w:rPr>
                <w:b/>
                <w:bCs/>
              </w:rPr>
              <w:t>redacted</w:t>
            </w:r>
          </w:p>
        </w:tc>
        <w:tc>
          <w:tcPr>
            <w:tcW w:w="1534" w:type="dxa"/>
            <w:tcBorders>
              <w:top w:val="nil"/>
              <w:left w:val="single" w:sz="4" w:space="0" w:color="auto"/>
              <w:right w:val="single" w:sz="4" w:space="0" w:color="auto"/>
            </w:tcBorders>
            <w:tcMar>
              <w:top w:w="0" w:type="dxa"/>
              <w:left w:w="108" w:type="dxa"/>
              <w:bottom w:w="0" w:type="dxa"/>
              <w:right w:w="108" w:type="dxa"/>
            </w:tcMar>
          </w:tcPr>
          <w:p w14:paraId="6C63626F" w14:textId="65ADE7E8" w:rsidR="00BC7418" w:rsidRPr="00765BFC" w:rsidRDefault="00BC7418" w:rsidP="00BC63E8">
            <w:pPr>
              <w:pStyle w:val="TableText0"/>
              <w:keepNext/>
              <w:ind w:left="128"/>
              <w:jc w:val="center"/>
              <w:rPr>
                <w:b/>
                <w:bCs/>
              </w:rPr>
            </w:pPr>
            <w:r w:rsidRPr="00765BFC">
              <w:rPr>
                <w:b/>
                <w:bCs/>
              </w:rPr>
              <w:t>redacted</w:t>
            </w:r>
          </w:p>
        </w:tc>
      </w:tr>
      <w:tr w:rsidR="00BC7418" w:rsidRPr="00765BFC" w14:paraId="4A8C7284" w14:textId="77777777" w:rsidTr="00645E48">
        <w:tc>
          <w:tcPr>
            <w:tcW w:w="1347" w:type="dxa"/>
            <w:tcBorders>
              <w:top w:val="nil"/>
              <w:left w:val="single" w:sz="4" w:space="0" w:color="auto"/>
              <w:right w:val="single" w:sz="4" w:space="0" w:color="auto"/>
            </w:tcBorders>
            <w:tcMar>
              <w:top w:w="0" w:type="dxa"/>
              <w:left w:w="108" w:type="dxa"/>
              <w:bottom w:w="0" w:type="dxa"/>
              <w:right w:w="108" w:type="dxa"/>
            </w:tcMar>
          </w:tcPr>
          <w:p w14:paraId="6DEC0B7C" w14:textId="77777777" w:rsidR="00BC7418" w:rsidRPr="00765BFC" w:rsidRDefault="00BC7418" w:rsidP="00BC7418">
            <w:pPr>
              <w:pStyle w:val="TableText0"/>
              <w:keepNext/>
            </w:pPr>
            <w:r w:rsidRPr="00765BFC">
              <w:t xml:space="preserve">Referred </w:t>
            </w:r>
          </w:p>
        </w:tc>
        <w:tc>
          <w:tcPr>
            <w:tcW w:w="1533" w:type="dxa"/>
            <w:tcBorders>
              <w:top w:val="nil"/>
              <w:left w:val="single" w:sz="4" w:space="0" w:color="auto"/>
              <w:right w:val="single" w:sz="4" w:space="0" w:color="auto"/>
            </w:tcBorders>
            <w:tcMar>
              <w:top w:w="0" w:type="dxa"/>
              <w:left w:w="108" w:type="dxa"/>
              <w:bottom w:w="0" w:type="dxa"/>
              <w:right w:w="108" w:type="dxa"/>
            </w:tcMar>
          </w:tcPr>
          <w:p w14:paraId="1381789B" w14:textId="5BA69C6A" w:rsidR="00BC7418" w:rsidRPr="00765BFC" w:rsidRDefault="00BC7418" w:rsidP="00BC63E8">
            <w:pPr>
              <w:pStyle w:val="TableText0"/>
              <w:keepNext/>
              <w:jc w:val="center"/>
              <w:rPr>
                <w:b/>
                <w:bCs/>
              </w:rPr>
            </w:pPr>
            <w:r w:rsidRPr="00765BFC">
              <w:rPr>
                <w:b/>
                <w:bCs/>
              </w:rPr>
              <w:t>redacted</w:t>
            </w:r>
          </w:p>
        </w:tc>
        <w:tc>
          <w:tcPr>
            <w:tcW w:w="1534" w:type="dxa"/>
            <w:tcBorders>
              <w:top w:val="nil"/>
              <w:left w:val="single" w:sz="4" w:space="0" w:color="auto"/>
              <w:right w:val="single" w:sz="4" w:space="0" w:color="auto"/>
            </w:tcBorders>
            <w:tcMar>
              <w:top w:w="0" w:type="dxa"/>
              <w:left w:w="108" w:type="dxa"/>
              <w:bottom w:w="0" w:type="dxa"/>
              <w:right w:w="108" w:type="dxa"/>
            </w:tcMar>
          </w:tcPr>
          <w:p w14:paraId="68FC7CCA" w14:textId="21CB6AAC" w:rsidR="00BC7418" w:rsidRPr="00765BFC" w:rsidRDefault="00BC7418" w:rsidP="00BC63E8">
            <w:pPr>
              <w:pStyle w:val="TableText0"/>
              <w:keepNext/>
              <w:jc w:val="center"/>
              <w:rPr>
                <w:b/>
                <w:bCs/>
              </w:rPr>
            </w:pPr>
            <w:r w:rsidRPr="00765BFC">
              <w:rPr>
                <w:b/>
                <w:bCs/>
              </w:rPr>
              <w:t>redacted</w:t>
            </w:r>
          </w:p>
        </w:tc>
        <w:tc>
          <w:tcPr>
            <w:tcW w:w="1534" w:type="dxa"/>
            <w:tcBorders>
              <w:top w:val="nil"/>
              <w:left w:val="single" w:sz="4" w:space="0" w:color="auto"/>
              <w:right w:val="single" w:sz="4" w:space="0" w:color="auto"/>
            </w:tcBorders>
            <w:tcMar>
              <w:top w:w="0" w:type="dxa"/>
              <w:left w:w="108" w:type="dxa"/>
              <w:bottom w:w="0" w:type="dxa"/>
              <w:right w:w="108" w:type="dxa"/>
            </w:tcMar>
          </w:tcPr>
          <w:p w14:paraId="394C5136" w14:textId="13C80BFF" w:rsidR="00BC7418" w:rsidRPr="00765BFC" w:rsidRDefault="00BC7418" w:rsidP="00BC63E8">
            <w:pPr>
              <w:pStyle w:val="TableText0"/>
              <w:keepNext/>
              <w:jc w:val="center"/>
              <w:rPr>
                <w:b/>
                <w:bCs/>
              </w:rPr>
            </w:pPr>
            <w:r w:rsidRPr="00765BFC">
              <w:rPr>
                <w:b/>
                <w:bCs/>
              </w:rPr>
              <w:t>redacted</w:t>
            </w:r>
          </w:p>
        </w:tc>
        <w:tc>
          <w:tcPr>
            <w:tcW w:w="1534" w:type="dxa"/>
            <w:tcBorders>
              <w:top w:val="nil"/>
              <w:left w:val="single" w:sz="4" w:space="0" w:color="auto"/>
              <w:right w:val="single" w:sz="4" w:space="0" w:color="auto"/>
            </w:tcBorders>
            <w:tcMar>
              <w:top w:w="0" w:type="dxa"/>
              <w:left w:w="108" w:type="dxa"/>
              <w:bottom w:w="0" w:type="dxa"/>
              <w:right w:w="108" w:type="dxa"/>
            </w:tcMar>
          </w:tcPr>
          <w:p w14:paraId="3FD459D0" w14:textId="7C81025C" w:rsidR="00BC7418" w:rsidRPr="00765BFC" w:rsidRDefault="00BC7418" w:rsidP="00BC63E8">
            <w:pPr>
              <w:pStyle w:val="TableText0"/>
              <w:keepNext/>
              <w:jc w:val="center"/>
              <w:rPr>
                <w:b/>
                <w:bCs/>
              </w:rPr>
            </w:pPr>
            <w:r w:rsidRPr="00765BFC">
              <w:rPr>
                <w:b/>
                <w:bCs/>
              </w:rPr>
              <w:t>redacted</w:t>
            </w:r>
          </w:p>
        </w:tc>
        <w:tc>
          <w:tcPr>
            <w:tcW w:w="1534" w:type="dxa"/>
            <w:tcBorders>
              <w:top w:val="nil"/>
              <w:left w:val="single" w:sz="4" w:space="0" w:color="auto"/>
              <w:right w:val="single" w:sz="4" w:space="0" w:color="auto"/>
            </w:tcBorders>
            <w:tcMar>
              <w:top w:w="0" w:type="dxa"/>
              <w:left w:w="108" w:type="dxa"/>
              <w:bottom w:w="0" w:type="dxa"/>
              <w:right w:w="108" w:type="dxa"/>
            </w:tcMar>
          </w:tcPr>
          <w:p w14:paraId="50864831" w14:textId="7C44839F" w:rsidR="00BC7418" w:rsidRPr="00765BFC" w:rsidRDefault="00BC7418" w:rsidP="00BC63E8">
            <w:pPr>
              <w:pStyle w:val="TableText0"/>
              <w:keepNext/>
              <w:jc w:val="center"/>
              <w:rPr>
                <w:b/>
                <w:bCs/>
              </w:rPr>
            </w:pPr>
            <w:r w:rsidRPr="00765BFC">
              <w:rPr>
                <w:b/>
                <w:bCs/>
              </w:rPr>
              <w:t>redacted</w:t>
            </w:r>
          </w:p>
        </w:tc>
      </w:tr>
      <w:tr w:rsidR="00BC7418" w:rsidRPr="00765BFC" w14:paraId="35772612" w14:textId="77777777" w:rsidTr="00645E48">
        <w:tc>
          <w:tcPr>
            <w:tcW w:w="1347" w:type="dxa"/>
            <w:tcBorders>
              <w:top w:val="nil"/>
              <w:left w:val="single" w:sz="4" w:space="0" w:color="auto"/>
              <w:right w:val="single" w:sz="4" w:space="0" w:color="auto"/>
            </w:tcBorders>
            <w:tcMar>
              <w:top w:w="0" w:type="dxa"/>
              <w:left w:w="108" w:type="dxa"/>
              <w:bottom w:w="0" w:type="dxa"/>
              <w:right w:w="108" w:type="dxa"/>
            </w:tcMar>
          </w:tcPr>
          <w:p w14:paraId="09120F51" w14:textId="77777777" w:rsidR="00BC7418" w:rsidRPr="00765BFC" w:rsidRDefault="00BC7418" w:rsidP="00BC7418">
            <w:pPr>
              <w:pStyle w:val="TableText0"/>
              <w:keepNext/>
            </w:pPr>
            <w:r w:rsidRPr="00765BFC">
              <w:t>Visit GP</w:t>
            </w:r>
          </w:p>
        </w:tc>
        <w:tc>
          <w:tcPr>
            <w:tcW w:w="1533" w:type="dxa"/>
            <w:tcBorders>
              <w:top w:val="nil"/>
              <w:left w:val="single" w:sz="4" w:space="0" w:color="auto"/>
              <w:right w:val="single" w:sz="4" w:space="0" w:color="auto"/>
            </w:tcBorders>
            <w:tcMar>
              <w:top w:w="0" w:type="dxa"/>
              <w:left w:w="108" w:type="dxa"/>
              <w:bottom w:w="0" w:type="dxa"/>
              <w:right w:w="108" w:type="dxa"/>
            </w:tcMar>
          </w:tcPr>
          <w:p w14:paraId="14E25658" w14:textId="6B7A62DF" w:rsidR="00BC7418" w:rsidRPr="00765BFC" w:rsidRDefault="00BC7418" w:rsidP="00BC63E8">
            <w:pPr>
              <w:pStyle w:val="TableText0"/>
              <w:keepNext/>
              <w:jc w:val="center"/>
              <w:rPr>
                <w:b/>
                <w:bCs/>
              </w:rPr>
            </w:pPr>
            <w:r w:rsidRPr="00765BFC">
              <w:rPr>
                <w:b/>
                <w:bCs/>
              </w:rPr>
              <w:t>redacted</w:t>
            </w:r>
          </w:p>
        </w:tc>
        <w:tc>
          <w:tcPr>
            <w:tcW w:w="1534" w:type="dxa"/>
            <w:tcBorders>
              <w:top w:val="nil"/>
              <w:left w:val="single" w:sz="4" w:space="0" w:color="auto"/>
              <w:right w:val="single" w:sz="4" w:space="0" w:color="auto"/>
            </w:tcBorders>
            <w:tcMar>
              <w:top w:w="0" w:type="dxa"/>
              <w:left w:w="108" w:type="dxa"/>
              <w:bottom w:w="0" w:type="dxa"/>
              <w:right w:w="108" w:type="dxa"/>
            </w:tcMar>
          </w:tcPr>
          <w:p w14:paraId="4A171F1F" w14:textId="512FE572" w:rsidR="00BC7418" w:rsidRPr="00765BFC" w:rsidRDefault="00BC7418" w:rsidP="00BC63E8">
            <w:pPr>
              <w:pStyle w:val="TableText0"/>
              <w:keepNext/>
              <w:jc w:val="center"/>
              <w:rPr>
                <w:b/>
                <w:bCs/>
              </w:rPr>
            </w:pPr>
            <w:r w:rsidRPr="00765BFC">
              <w:rPr>
                <w:b/>
                <w:bCs/>
              </w:rPr>
              <w:t>redacted</w:t>
            </w:r>
          </w:p>
        </w:tc>
        <w:tc>
          <w:tcPr>
            <w:tcW w:w="1534" w:type="dxa"/>
            <w:tcBorders>
              <w:top w:val="nil"/>
              <w:left w:val="single" w:sz="4" w:space="0" w:color="auto"/>
              <w:right w:val="single" w:sz="4" w:space="0" w:color="auto"/>
            </w:tcBorders>
            <w:tcMar>
              <w:top w:w="0" w:type="dxa"/>
              <w:left w:w="108" w:type="dxa"/>
              <w:bottom w:w="0" w:type="dxa"/>
              <w:right w:w="108" w:type="dxa"/>
            </w:tcMar>
          </w:tcPr>
          <w:p w14:paraId="7411C818" w14:textId="35821790" w:rsidR="00BC7418" w:rsidRPr="00765BFC" w:rsidRDefault="00BC7418" w:rsidP="00BC63E8">
            <w:pPr>
              <w:pStyle w:val="TableText0"/>
              <w:keepNext/>
              <w:jc w:val="center"/>
              <w:rPr>
                <w:b/>
                <w:bCs/>
              </w:rPr>
            </w:pPr>
            <w:r w:rsidRPr="00765BFC">
              <w:rPr>
                <w:b/>
                <w:bCs/>
              </w:rPr>
              <w:t>redacted</w:t>
            </w:r>
          </w:p>
        </w:tc>
        <w:tc>
          <w:tcPr>
            <w:tcW w:w="1534" w:type="dxa"/>
            <w:tcBorders>
              <w:top w:val="nil"/>
              <w:left w:val="single" w:sz="4" w:space="0" w:color="auto"/>
              <w:right w:val="single" w:sz="4" w:space="0" w:color="auto"/>
            </w:tcBorders>
            <w:tcMar>
              <w:top w:w="0" w:type="dxa"/>
              <w:left w:w="108" w:type="dxa"/>
              <w:bottom w:w="0" w:type="dxa"/>
              <w:right w:w="108" w:type="dxa"/>
            </w:tcMar>
          </w:tcPr>
          <w:p w14:paraId="693626C5" w14:textId="5ACEBE49" w:rsidR="00BC7418" w:rsidRPr="00765BFC" w:rsidRDefault="00BC7418" w:rsidP="00BC63E8">
            <w:pPr>
              <w:pStyle w:val="TableText0"/>
              <w:keepNext/>
              <w:jc w:val="center"/>
              <w:rPr>
                <w:b/>
                <w:bCs/>
              </w:rPr>
            </w:pPr>
            <w:r w:rsidRPr="00765BFC">
              <w:rPr>
                <w:b/>
                <w:bCs/>
              </w:rPr>
              <w:t>redacted</w:t>
            </w:r>
          </w:p>
        </w:tc>
        <w:tc>
          <w:tcPr>
            <w:tcW w:w="1534" w:type="dxa"/>
            <w:tcBorders>
              <w:top w:val="nil"/>
              <w:left w:val="single" w:sz="4" w:space="0" w:color="auto"/>
              <w:right w:val="single" w:sz="4" w:space="0" w:color="auto"/>
            </w:tcBorders>
            <w:tcMar>
              <w:top w:w="0" w:type="dxa"/>
              <w:left w:w="108" w:type="dxa"/>
              <w:bottom w:w="0" w:type="dxa"/>
              <w:right w:w="108" w:type="dxa"/>
            </w:tcMar>
          </w:tcPr>
          <w:p w14:paraId="5D7A3CB0" w14:textId="4866E198" w:rsidR="00BC7418" w:rsidRPr="00765BFC" w:rsidRDefault="00BC7418" w:rsidP="00BC63E8">
            <w:pPr>
              <w:pStyle w:val="TableText0"/>
              <w:keepNext/>
              <w:jc w:val="center"/>
              <w:rPr>
                <w:b/>
                <w:bCs/>
              </w:rPr>
            </w:pPr>
            <w:r w:rsidRPr="00765BFC">
              <w:rPr>
                <w:b/>
                <w:bCs/>
              </w:rPr>
              <w:t>redacted</w:t>
            </w:r>
          </w:p>
        </w:tc>
      </w:tr>
      <w:tr w:rsidR="00BC7418" w:rsidRPr="00765BFC" w14:paraId="1CD2A9E3" w14:textId="77777777" w:rsidTr="00645E48">
        <w:tc>
          <w:tcPr>
            <w:tcW w:w="1347" w:type="dxa"/>
            <w:tcBorders>
              <w:top w:val="nil"/>
              <w:left w:val="single" w:sz="4" w:space="0" w:color="auto"/>
              <w:bottom w:val="single" w:sz="4" w:space="0" w:color="auto"/>
              <w:right w:val="single" w:sz="4" w:space="0" w:color="auto"/>
            </w:tcBorders>
            <w:tcMar>
              <w:top w:w="0" w:type="dxa"/>
              <w:left w:w="108" w:type="dxa"/>
              <w:bottom w:w="0" w:type="dxa"/>
              <w:right w:w="108" w:type="dxa"/>
            </w:tcMar>
          </w:tcPr>
          <w:p w14:paraId="36FC5D3A" w14:textId="77777777" w:rsidR="00BC7418" w:rsidRPr="00765BFC" w:rsidRDefault="00BC7418" w:rsidP="00BC7418">
            <w:pPr>
              <w:pStyle w:val="TableText0"/>
              <w:keepNext/>
            </w:pPr>
            <w:r w:rsidRPr="00765BFC">
              <w:t xml:space="preserve">Diagnosis tested </w:t>
            </w:r>
          </w:p>
        </w:tc>
        <w:tc>
          <w:tcPr>
            <w:tcW w:w="1533" w:type="dxa"/>
            <w:tcBorders>
              <w:top w:val="nil"/>
              <w:left w:val="single" w:sz="4" w:space="0" w:color="auto"/>
              <w:bottom w:val="single" w:sz="4" w:space="0" w:color="auto"/>
              <w:right w:val="single" w:sz="4" w:space="0" w:color="auto"/>
            </w:tcBorders>
            <w:tcMar>
              <w:top w:w="0" w:type="dxa"/>
              <w:left w:w="108" w:type="dxa"/>
              <w:bottom w:w="0" w:type="dxa"/>
              <w:right w:w="108" w:type="dxa"/>
            </w:tcMar>
          </w:tcPr>
          <w:p w14:paraId="0A914800" w14:textId="2DE94D5A" w:rsidR="00BC7418" w:rsidRPr="00765BFC" w:rsidRDefault="00BC7418" w:rsidP="00BC63E8">
            <w:pPr>
              <w:pStyle w:val="TableText0"/>
              <w:keepNext/>
              <w:jc w:val="center"/>
              <w:rPr>
                <w:b/>
                <w:bCs/>
              </w:rPr>
            </w:pPr>
            <w:r w:rsidRPr="00765BFC">
              <w:rPr>
                <w:b/>
                <w:bCs/>
              </w:rPr>
              <w:t>redacted</w:t>
            </w:r>
          </w:p>
        </w:tc>
        <w:tc>
          <w:tcPr>
            <w:tcW w:w="1534" w:type="dxa"/>
            <w:tcBorders>
              <w:top w:val="nil"/>
              <w:left w:val="single" w:sz="4" w:space="0" w:color="auto"/>
              <w:bottom w:val="single" w:sz="4" w:space="0" w:color="auto"/>
              <w:right w:val="single" w:sz="4" w:space="0" w:color="auto"/>
            </w:tcBorders>
            <w:tcMar>
              <w:top w:w="0" w:type="dxa"/>
              <w:left w:w="108" w:type="dxa"/>
              <w:bottom w:w="0" w:type="dxa"/>
              <w:right w:w="108" w:type="dxa"/>
            </w:tcMar>
          </w:tcPr>
          <w:p w14:paraId="0283D7E2" w14:textId="6A4933F5" w:rsidR="00BC7418" w:rsidRPr="00765BFC" w:rsidRDefault="00BC7418" w:rsidP="00BC63E8">
            <w:pPr>
              <w:pStyle w:val="TableText0"/>
              <w:keepNext/>
              <w:jc w:val="center"/>
              <w:rPr>
                <w:b/>
                <w:bCs/>
              </w:rPr>
            </w:pPr>
            <w:r w:rsidRPr="00765BFC">
              <w:rPr>
                <w:b/>
                <w:bCs/>
              </w:rPr>
              <w:t>redacted</w:t>
            </w:r>
          </w:p>
        </w:tc>
        <w:tc>
          <w:tcPr>
            <w:tcW w:w="1534" w:type="dxa"/>
            <w:tcBorders>
              <w:top w:val="nil"/>
              <w:left w:val="single" w:sz="4" w:space="0" w:color="auto"/>
              <w:bottom w:val="single" w:sz="4" w:space="0" w:color="auto"/>
              <w:right w:val="single" w:sz="4" w:space="0" w:color="auto"/>
            </w:tcBorders>
            <w:tcMar>
              <w:top w:w="0" w:type="dxa"/>
              <w:left w:w="108" w:type="dxa"/>
              <w:bottom w:w="0" w:type="dxa"/>
              <w:right w:w="108" w:type="dxa"/>
            </w:tcMar>
          </w:tcPr>
          <w:p w14:paraId="16FDAF34" w14:textId="155B3C09" w:rsidR="00BC7418" w:rsidRPr="00765BFC" w:rsidRDefault="00BC7418" w:rsidP="00BC63E8">
            <w:pPr>
              <w:pStyle w:val="TableText0"/>
              <w:keepNext/>
              <w:jc w:val="center"/>
              <w:rPr>
                <w:b/>
                <w:bCs/>
              </w:rPr>
            </w:pPr>
            <w:r w:rsidRPr="00765BFC">
              <w:rPr>
                <w:b/>
                <w:bCs/>
              </w:rPr>
              <w:t>redacted</w:t>
            </w:r>
          </w:p>
        </w:tc>
        <w:tc>
          <w:tcPr>
            <w:tcW w:w="1534" w:type="dxa"/>
            <w:tcBorders>
              <w:top w:val="nil"/>
              <w:left w:val="single" w:sz="4" w:space="0" w:color="auto"/>
              <w:bottom w:val="single" w:sz="4" w:space="0" w:color="auto"/>
              <w:right w:val="single" w:sz="4" w:space="0" w:color="auto"/>
            </w:tcBorders>
            <w:tcMar>
              <w:top w:w="0" w:type="dxa"/>
              <w:left w:w="108" w:type="dxa"/>
              <w:bottom w:w="0" w:type="dxa"/>
              <w:right w:w="108" w:type="dxa"/>
            </w:tcMar>
          </w:tcPr>
          <w:p w14:paraId="1D3716EA" w14:textId="681AECAD" w:rsidR="00BC7418" w:rsidRPr="00765BFC" w:rsidRDefault="00BC7418" w:rsidP="00BC63E8">
            <w:pPr>
              <w:pStyle w:val="TableText0"/>
              <w:keepNext/>
              <w:jc w:val="center"/>
              <w:rPr>
                <w:b/>
                <w:bCs/>
              </w:rPr>
            </w:pPr>
            <w:r w:rsidRPr="00765BFC">
              <w:rPr>
                <w:b/>
                <w:bCs/>
              </w:rPr>
              <w:t>redacted</w:t>
            </w:r>
          </w:p>
        </w:tc>
        <w:tc>
          <w:tcPr>
            <w:tcW w:w="1534" w:type="dxa"/>
            <w:tcBorders>
              <w:top w:val="nil"/>
              <w:left w:val="single" w:sz="4" w:space="0" w:color="auto"/>
              <w:bottom w:val="single" w:sz="4" w:space="0" w:color="auto"/>
              <w:right w:val="single" w:sz="4" w:space="0" w:color="auto"/>
            </w:tcBorders>
            <w:tcMar>
              <w:top w:w="0" w:type="dxa"/>
              <w:left w:w="108" w:type="dxa"/>
              <w:bottom w:w="0" w:type="dxa"/>
              <w:right w:w="108" w:type="dxa"/>
            </w:tcMar>
          </w:tcPr>
          <w:p w14:paraId="6576E240" w14:textId="6BF686A8" w:rsidR="00BC7418" w:rsidRPr="00765BFC" w:rsidRDefault="00BC7418" w:rsidP="00BC63E8">
            <w:pPr>
              <w:pStyle w:val="TableText0"/>
              <w:keepNext/>
              <w:jc w:val="center"/>
              <w:rPr>
                <w:b/>
                <w:bCs/>
              </w:rPr>
            </w:pPr>
            <w:r w:rsidRPr="00765BFC">
              <w:rPr>
                <w:b/>
                <w:bCs/>
              </w:rPr>
              <w:t>redacted</w:t>
            </w:r>
          </w:p>
        </w:tc>
      </w:tr>
      <w:tr w:rsidR="00BC7418" w:rsidRPr="00765BFC" w14:paraId="6CCC4EB0" w14:textId="77777777" w:rsidTr="00645E48">
        <w:tc>
          <w:tcPr>
            <w:tcW w:w="13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58CC2DE0" w14:textId="77777777" w:rsidR="00BC7418" w:rsidRPr="00765BFC" w:rsidRDefault="00BC7418" w:rsidP="00BC7418">
            <w:pPr>
              <w:pStyle w:val="TableText0"/>
              <w:keepNext/>
              <w:ind w:left="164"/>
              <w:rPr>
                <w:b/>
                <w:bCs/>
              </w:rPr>
            </w:pPr>
            <w:r w:rsidRPr="00765BFC">
              <w:rPr>
                <w:b/>
                <w:bCs/>
              </w:rPr>
              <w:t>T2DM diagnosed</w:t>
            </w:r>
          </w:p>
        </w:tc>
        <w:tc>
          <w:tcPr>
            <w:tcW w:w="153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C08BDFF" w14:textId="6B98C4C1" w:rsidR="00BC7418" w:rsidRPr="00765BFC" w:rsidRDefault="00BC7418" w:rsidP="00BC63E8">
            <w:pPr>
              <w:pStyle w:val="TableText0"/>
              <w:keepNext/>
              <w:ind w:left="175"/>
              <w:jc w:val="center"/>
              <w:rPr>
                <w:b/>
                <w:bCs/>
              </w:rPr>
            </w:pPr>
            <w:r w:rsidRPr="00765BFC">
              <w:rPr>
                <w:b/>
                <w:bCs/>
              </w:rPr>
              <w:t>redacted</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66DAE62" w14:textId="5EC10557" w:rsidR="00BC7418" w:rsidRPr="00765BFC" w:rsidRDefault="00BC7418" w:rsidP="00BC63E8">
            <w:pPr>
              <w:pStyle w:val="TableText0"/>
              <w:keepNext/>
              <w:ind w:left="175"/>
              <w:jc w:val="center"/>
              <w:rPr>
                <w:b/>
                <w:bCs/>
              </w:rPr>
            </w:pPr>
            <w:r w:rsidRPr="00765BFC">
              <w:rPr>
                <w:b/>
                <w:bCs/>
              </w:rPr>
              <w:t>redacted</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8C7E223" w14:textId="2DF6C3BB" w:rsidR="00BC7418" w:rsidRPr="00765BFC" w:rsidRDefault="00BC7418" w:rsidP="00BC63E8">
            <w:pPr>
              <w:pStyle w:val="TableText0"/>
              <w:keepNext/>
              <w:ind w:left="175"/>
              <w:jc w:val="center"/>
              <w:rPr>
                <w:b/>
                <w:bCs/>
              </w:rPr>
            </w:pPr>
            <w:r w:rsidRPr="00765BFC">
              <w:rPr>
                <w:b/>
                <w:bCs/>
              </w:rPr>
              <w:t>redacted</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473B07D8" w14:textId="6EBFB0B3" w:rsidR="00BC7418" w:rsidRPr="00765BFC" w:rsidRDefault="00BC7418" w:rsidP="00BC63E8">
            <w:pPr>
              <w:pStyle w:val="TableText0"/>
              <w:keepNext/>
              <w:ind w:left="175"/>
              <w:jc w:val="center"/>
              <w:rPr>
                <w:b/>
                <w:bCs/>
              </w:rPr>
            </w:pPr>
            <w:r w:rsidRPr="00765BFC">
              <w:rPr>
                <w:b/>
                <w:bCs/>
              </w:rPr>
              <w:t>redacted</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EA8CCF9" w14:textId="4AEAC614" w:rsidR="00BC7418" w:rsidRPr="00765BFC" w:rsidRDefault="00BC7418" w:rsidP="00BC63E8">
            <w:pPr>
              <w:pStyle w:val="TableText0"/>
              <w:keepNext/>
              <w:ind w:left="175"/>
              <w:jc w:val="center"/>
              <w:rPr>
                <w:b/>
                <w:bCs/>
              </w:rPr>
            </w:pPr>
            <w:r w:rsidRPr="00765BFC">
              <w:rPr>
                <w:b/>
                <w:bCs/>
              </w:rPr>
              <w:t>redacted</w:t>
            </w:r>
          </w:p>
        </w:tc>
      </w:tr>
      <w:tr w:rsidR="00BC7418" w:rsidRPr="00765BFC" w14:paraId="6D3C1DDC" w14:textId="77777777" w:rsidTr="00645E48">
        <w:tc>
          <w:tcPr>
            <w:tcW w:w="13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4F394CB" w14:textId="77777777" w:rsidR="00BC7418" w:rsidRPr="00765BFC" w:rsidRDefault="00BC7418" w:rsidP="00BC7418">
            <w:pPr>
              <w:pStyle w:val="TableText0"/>
              <w:keepNext/>
              <w:ind w:left="164"/>
              <w:rPr>
                <w:b/>
                <w:bCs/>
              </w:rPr>
            </w:pPr>
            <w:r w:rsidRPr="00765BFC">
              <w:rPr>
                <w:b/>
                <w:bCs/>
              </w:rPr>
              <w:t>Pre-DM diagnosed</w:t>
            </w:r>
          </w:p>
        </w:tc>
        <w:tc>
          <w:tcPr>
            <w:tcW w:w="153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FA02E73" w14:textId="28C5FCEA" w:rsidR="00BC7418" w:rsidRPr="00765BFC" w:rsidRDefault="00BC7418" w:rsidP="00BC63E8">
            <w:pPr>
              <w:pStyle w:val="TableText0"/>
              <w:keepNext/>
              <w:ind w:left="175"/>
              <w:jc w:val="center"/>
              <w:rPr>
                <w:b/>
                <w:bCs/>
              </w:rPr>
            </w:pPr>
            <w:r w:rsidRPr="00765BFC">
              <w:rPr>
                <w:b/>
                <w:bCs/>
              </w:rPr>
              <w:t>redacted</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F22D19B" w14:textId="4E847559" w:rsidR="00BC7418" w:rsidRPr="00765BFC" w:rsidRDefault="00BC7418" w:rsidP="00BC63E8">
            <w:pPr>
              <w:pStyle w:val="TableText0"/>
              <w:keepNext/>
              <w:ind w:left="175"/>
              <w:jc w:val="center"/>
              <w:rPr>
                <w:b/>
                <w:bCs/>
              </w:rPr>
            </w:pPr>
            <w:r w:rsidRPr="00765BFC">
              <w:rPr>
                <w:b/>
                <w:bCs/>
              </w:rPr>
              <w:t>redacted</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5D033B9" w14:textId="4A96B717" w:rsidR="00BC7418" w:rsidRPr="00765BFC" w:rsidRDefault="00BC7418" w:rsidP="00BC63E8">
            <w:pPr>
              <w:pStyle w:val="TableText0"/>
              <w:keepNext/>
              <w:ind w:left="175"/>
              <w:jc w:val="center"/>
              <w:rPr>
                <w:b/>
                <w:bCs/>
              </w:rPr>
            </w:pPr>
            <w:r w:rsidRPr="00765BFC">
              <w:rPr>
                <w:b/>
                <w:bCs/>
              </w:rPr>
              <w:t>redacted</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4F5D2955" w14:textId="12FACC71" w:rsidR="00BC7418" w:rsidRPr="00765BFC" w:rsidRDefault="00BC7418" w:rsidP="00BC63E8">
            <w:pPr>
              <w:pStyle w:val="TableText0"/>
              <w:keepNext/>
              <w:ind w:left="175"/>
              <w:jc w:val="center"/>
              <w:rPr>
                <w:b/>
                <w:bCs/>
              </w:rPr>
            </w:pPr>
            <w:r w:rsidRPr="00765BFC">
              <w:rPr>
                <w:b/>
                <w:bCs/>
              </w:rPr>
              <w:t>redacted</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440775B9" w14:textId="3A81D1C9" w:rsidR="00BC7418" w:rsidRPr="00765BFC" w:rsidRDefault="00BC7418" w:rsidP="00BC63E8">
            <w:pPr>
              <w:pStyle w:val="TableText0"/>
              <w:keepNext/>
              <w:ind w:left="175"/>
              <w:jc w:val="center"/>
              <w:rPr>
                <w:b/>
                <w:bCs/>
              </w:rPr>
            </w:pPr>
            <w:r w:rsidRPr="00765BFC">
              <w:rPr>
                <w:b/>
                <w:bCs/>
              </w:rPr>
              <w:t>redacted</w:t>
            </w:r>
          </w:p>
        </w:tc>
      </w:tr>
      <w:tr w:rsidR="005F39B6" w:rsidRPr="00765BFC" w14:paraId="13C9560D" w14:textId="77777777" w:rsidTr="00BC7418">
        <w:tc>
          <w:tcPr>
            <w:tcW w:w="9016" w:type="dxa"/>
            <w:gridSpan w:val="6"/>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6527117" w14:textId="77777777" w:rsidR="005F39B6" w:rsidRPr="00765BFC" w:rsidRDefault="005F39B6" w:rsidP="009F65BB">
            <w:pPr>
              <w:pStyle w:val="TableText0"/>
              <w:keepNext/>
              <w:rPr>
                <w:b/>
                <w:bCs/>
              </w:rPr>
            </w:pPr>
            <w:r w:rsidRPr="00765BFC">
              <w:rPr>
                <w:b/>
                <w:bCs/>
              </w:rPr>
              <w:t>Financial Impact</w:t>
            </w:r>
          </w:p>
        </w:tc>
      </w:tr>
      <w:tr w:rsidR="00BC7418" w:rsidRPr="00765BFC" w14:paraId="6D012E37" w14:textId="77777777" w:rsidTr="00645E48">
        <w:tc>
          <w:tcPr>
            <w:tcW w:w="1347" w:type="dxa"/>
            <w:tcBorders>
              <w:top w:val="single" w:sz="4" w:space="0" w:color="auto"/>
              <w:left w:val="single" w:sz="4" w:space="0" w:color="auto"/>
              <w:right w:val="single" w:sz="4" w:space="0" w:color="auto"/>
            </w:tcBorders>
            <w:tcMar>
              <w:top w:w="0" w:type="dxa"/>
              <w:left w:w="108" w:type="dxa"/>
              <w:bottom w:w="0" w:type="dxa"/>
              <w:right w:w="108" w:type="dxa"/>
            </w:tcMar>
          </w:tcPr>
          <w:p w14:paraId="2DF6EA45" w14:textId="77777777" w:rsidR="00BC7418" w:rsidRPr="00765BFC" w:rsidRDefault="00BC7418" w:rsidP="00BC7418">
            <w:pPr>
              <w:pStyle w:val="TableText0"/>
              <w:keepNext/>
            </w:pPr>
            <w:r w:rsidRPr="00765BFC">
              <w:t>Pharmacy Screening costs</w:t>
            </w:r>
          </w:p>
        </w:tc>
        <w:tc>
          <w:tcPr>
            <w:tcW w:w="1533" w:type="dxa"/>
            <w:tcBorders>
              <w:top w:val="single" w:sz="4" w:space="0" w:color="auto"/>
              <w:left w:val="single" w:sz="4" w:space="0" w:color="auto"/>
              <w:right w:val="single" w:sz="4" w:space="0" w:color="auto"/>
            </w:tcBorders>
            <w:tcMar>
              <w:top w:w="0" w:type="dxa"/>
              <w:left w:w="108" w:type="dxa"/>
              <w:bottom w:w="0" w:type="dxa"/>
              <w:right w:w="108" w:type="dxa"/>
            </w:tcMar>
          </w:tcPr>
          <w:p w14:paraId="74861FB9" w14:textId="0DC61DC6" w:rsidR="00BC7418" w:rsidRPr="00765BFC" w:rsidRDefault="00BC7418" w:rsidP="00BC63E8">
            <w:pPr>
              <w:pStyle w:val="TableText0"/>
              <w:keepNext/>
              <w:jc w:val="center"/>
              <w:rPr>
                <w:b/>
                <w:bCs/>
              </w:rPr>
            </w:pPr>
            <w:r w:rsidRPr="00765BFC">
              <w:rPr>
                <w:b/>
                <w:bCs/>
              </w:rPr>
              <w:t xml:space="preserve">$ redacted </w:t>
            </w:r>
          </w:p>
        </w:tc>
        <w:tc>
          <w:tcPr>
            <w:tcW w:w="1534" w:type="dxa"/>
            <w:tcBorders>
              <w:top w:val="single" w:sz="4" w:space="0" w:color="auto"/>
              <w:left w:val="single" w:sz="4" w:space="0" w:color="auto"/>
              <w:right w:val="single" w:sz="4" w:space="0" w:color="auto"/>
            </w:tcBorders>
            <w:tcMar>
              <w:top w:w="0" w:type="dxa"/>
              <w:left w:w="108" w:type="dxa"/>
              <w:bottom w:w="0" w:type="dxa"/>
              <w:right w:w="108" w:type="dxa"/>
            </w:tcMar>
          </w:tcPr>
          <w:p w14:paraId="587BE10F" w14:textId="0470F05A" w:rsidR="00BC7418" w:rsidRPr="00765BFC" w:rsidRDefault="00BC7418" w:rsidP="00BC63E8">
            <w:pPr>
              <w:pStyle w:val="TableText0"/>
              <w:keepNext/>
              <w:jc w:val="center"/>
              <w:rPr>
                <w:b/>
                <w:bCs/>
              </w:rPr>
            </w:pPr>
            <w:r w:rsidRPr="00765BFC">
              <w:rPr>
                <w:b/>
                <w:bCs/>
              </w:rPr>
              <w:t xml:space="preserve">$ redacted </w:t>
            </w:r>
          </w:p>
        </w:tc>
        <w:tc>
          <w:tcPr>
            <w:tcW w:w="1534" w:type="dxa"/>
            <w:tcBorders>
              <w:top w:val="single" w:sz="4" w:space="0" w:color="auto"/>
              <w:left w:val="single" w:sz="4" w:space="0" w:color="auto"/>
              <w:right w:val="single" w:sz="4" w:space="0" w:color="auto"/>
            </w:tcBorders>
            <w:tcMar>
              <w:top w:w="0" w:type="dxa"/>
              <w:left w:w="108" w:type="dxa"/>
              <w:bottom w:w="0" w:type="dxa"/>
              <w:right w:w="108" w:type="dxa"/>
            </w:tcMar>
          </w:tcPr>
          <w:p w14:paraId="2375E92C" w14:textId="7BC161BE" w:rsidR="00BC7418" w:rsidRPr="00765BFC" w:rsidRDefault="00BC7418" w:rsidP="00BC63E8">
            <w:pPr>
              <w:pStyle w:val="TableText0"/>
              <w:keepNext/>
              <w:jc w:val="center"/>
              <w:rPr>
                <w:b/>
                <w:bCs/>
              </w:rPr>
            </w:pPr>
            <w:r w:rsidRPr="00765BFC">
              <w:rPr>
                <w:b/>
                <w:bCs/>
              </w:rPr>
              <w:t xml:space="preserve">$ redacted </w:t>
            </w:r>
          </w:p>
        </w:tc>
        <w:tc>
          <w:tcPr>
            <w:tcW w:w="1534" w:type="dxa"/>
            <w:tcBorders>
              <w:top w:val="single" w:sz="4" w:space="0" w:color="auto"/>
              <w:left w:val="single" w:sz="4" w:space="0" w:color="auto"/>
              <w:right w:val="single" w:sz="4" w:space="0" w:color="auto"/>
            </w:tcBorders>
            <w:tcMar>
              <w:top w:w="0" w:type="dxa"/>
              <w:left w:w="108" w:type="dxa"/>
              <w:bottom w:w="0" w:type="dxa"/>
              <w:right w:w="108" w:type="dxa"/>
            </w:tcMar>
          </w:tcPr>
          <w:p w14:paraId="7D7F05F6" w14:textId="6D443B32" w:rsidR="00BC7418" w:rsidRPr="00765BFC" w:rsidRDefault="00BC7418" w:rsidP="00BC63E8">
            <w:pPr>
              <w:pStyle w:val="TableText0"/>
              <w:keepNext/>
              <w:jc w:val="center"/>
              <w:rPr>
                <w:b/>
                <w:bCs/>
              </w:rPr>
            </w:pPr>
            <w:r w:rsidRPr="00765BFC">
              <w:rPr>
                <w:b/>
                <w:bCs/>
              </w:rPr>
              <w:t xml:space="preserve">$ redacted </w:t>
            </w:r>
          </w:p>
        </w:tc>
        <w:tc>
          <w:tcPr>
            <w:tcW w:w="1534" w:type="dxa"/>
            <w:tcBorders>
              <w:top w:val="single" w:sz="4" w:space="0" w:color="auto"/>
              <w:left w:val="single" w:sz="4" w:space="0" w:color="auto"/>
              <w:right w:val="single" w:sz="4" w:space="0" w:color="auto"/>
            </w:tcBorders>
            <w:tcMar>
              <w:top w:w="0" w:type="dxa"/>
              <w:left w:w="108" w:type="dxa"/>
              <w:bottom w:w="0" w:type="dxa"/>
              <w:right w:w="108" w:type="dxa"/>
            </w:tcMar>
          </w:tcPr>
          <w:p w14:paraId="0D14AB6D" w14:textId="6D9FF096" w:rsidR="00BC7418" w:rsidRPr="00765BFC" w:rsidRDefault="00BC7418" w:rsidP="00BC63E8">
            <w:pPr>
              <w:pStyle w:val="TableText0"/>
              <w:keepNext/>
              <w:jc w:val="center"/>
              <w:rPr>
                <w:b/>
                <w:bCs/>
              </w:rPr>
            </w:pPr>
            <w:r w:rsidRPr="00765BFC">
              <w:rPr>
                <w:b/>
                <w:bCs/>
              </w:rPr>
              <w:t xml:space="preserve">$ redacted </w:t>
            </w:r>
          </w:p>
        </w:tc>
      </w:tr>
      <w:tr w:rsidR="00BC7418" w:rsidRPr="00765BFC" w14:paraId="45EBB7A9" w14:textId="77777777" w:rsidTr="00645E48">
        <w:tc>
          <w:tcPr>
            <w:tcW w:w="1347" w:type="dxa"/>
            <w:tcBorders>
              <w:top w:val="nil"/>
              <w:left w:val="single" w:sz="4" w:space="0" w:color="auto"/>
              <w:right w:val="single" w:sz="4" w:space="0" w:color="auto"/>
            </w:tcBorders>
            <w:tcMar>
              <w:top w:w="0" w:type="dxa"/>
              <w:left w:w="108" w:type="dxa"/>
              <w:bottom w:w="0" w:type="dxa"/>
              <w:right w:w="108" w:type="dxa"/>
            </w:tcMar>
          </w:tcPr>
          <w:p w14:paraId="6156E7F8" w14:textId="77777777" w:rsidR="00BC7418" w:rsidRPr="00765BFC" w:rsidRDefault="00BC7418" w:rsidP="00BC7418">
            <w:pPr>
              <w:pStyle w:val="TableText0"/>
              <w:keepNext/>
              <w:ind w:left="164"/>
            </w:pPr>
            <w:r w:rsidRPr="00765BFC">
              <w:t>PoC device &amp; consumables</w:t>
            </w:r>
          </w:p>
        </w:tc>
        <w:tc>
          <w:tcPr>
            <w:tcW w:w="1533" w:type="dxa"/>
            <w:tcBorders>
              <w:top w:val="nil"/>
              <w:left w:val="single" w:sz="4" w:space="0" w:color="auto"/>
              <w:right w:val="single" w:sz="4" w:space="0" w:color="auto"/>
            </w:tcBorders>
            <w:tcMar>
              <w:top w:w="0" w:type="dxa"/>
              <w:left w:w="108" w:type="dxa"/>
              <w:bottom w:w="0" w:type="dxa"/>
              <w:right w:w="108" w:type="dxa"/>
            </w:tcMar>
          </w:tcPr>
          <w:p w14:paraId="5E0DF5D3" w14:textId="2BDD9B69" w:rsidR="00BC7418" w:rsidRPr="00765BFC" w:rsidRDefault="00BC7418" w:rsidP="00BC63E8">
            <w:pPr>
              <w:pStyle w:val="TableText0"/>
              <w:keepNext/>
              <w:ind w:left="180"/>
              <w:jc w:val="center"/>
              <w:rPr>
                <w:b/>
                <w:bCs/>
              </w:rPr>
            </w:pPr>
            <w:r w:rsidRPr="00765BFC">
              <w:rPr>
                <w:b/>
                <w:bCs/>
              </w:rPr>
              <w:t xml:space="preserve">$ redacted </w:t>
            </w:r>
          </w:p>
        </w:tc>
        <w:tc>
          <w:tcPr>
            <w:tcW w:w="1534" w:type="dxa"/>
            <w:tcBorders>
              <w:top w:val="nil"/>
              <w:left w:val="single" w:sz="4" w:space="0" w:color="auto"/>
              <w:right w:val="single" w:sz="4" w:space="0" w:color="auto"/>
            </w:tcBorders>
            <w:tcMar>
              <w:top w:w="0" w:type="dxa"/>
              <w:left w:w="108" w:type="dxa"/>
              <w:bottom w:w="0" w:type="dxa"/>
              <w:right w:w="108" w:type="dxa"/>
            </w:tcMar>
          </w:tcPr>
          <w:p w14:paraId="589C8C99" w14:textId="6F9FDACA" w:rsidR="00BC7418" w:rsidRPr="00765BFC" w:rsidRDefault="00BC7418" w:rsidP="00BC63E8">
            <w:pPr>
              <w:pStyle w:val="TableText0"/>
              <w:keepNext/>
              <w:ind w:left="180"/>
              <w:jc w:val="center"/>
              <w:rPr>
                <w:b/>
                <w:bCs/>
              </w:rPr>
            </w:pPr>
            <w:r w:rsidRPr="00765BFC">
              <w:rPr>
                <w:b/>
                <w:bCs/>
              </w:rPr>
              <w:t xml:space="preserve">$ redacted </w:t>
            </w:r>
          </w:p>
        </w:tc>
        <w:tc>
          <w:tcPr>
            <w:tcW w:w="1534" w:type="dxa"/>
            <w:tcBorders>
              <w:top w:val="nil"/>
              <w:left w:val="single" w:sz="4" w:space="0" w:color="auto"/>
              <w:right w:val="single" w:sz="4" w:space="0" w:color="auto"/>
            </w:tcBorders>
            <w:tcMar>
              <w:top w:w="0" w:type="dxa"/>
              <w:left w:w="108" w:type="dxa"/>
              <w:bottom w:w="0" w:type="dxa"/>
              <w:right w:w="108" w:type="dxa"/>
            </w:tcMar>
          </w:tcPr>
          <w:p w14:paraId="08CAA779" w14:textId="62997ACE" w:rsidR="00BC7418" w:rsidRPr="00765BFC" w:rsidRDefault="00BC7418" w:rsidP="00BC63E8">
            <w:pPr>
              <w:pStyle w:val="TableText0"/>
              <w:keepNext/>
              <w:ind w:left="180"/>
              <w:jc w:val="center"/>
              <w:rPr>
                <w:b/>
                <w:bCs/>
              </w:rPr>
            </w:pPr>
            <w:r w:rsidRPr="00765BFC">
              <w:rPr>
                <w:b/>
                <w:bCs/>
              </w:rPr>
              <w:t xml:space="preserve">$ redacted </w:t>
            </w:r>
          </w:p>
        </w:tc>
        <w:tc>
          <w:tcPr>
            <w:tcW w:w="1534" w:type="dxa"/>
            <w:tcBorders>
              <w:top w:val="nil"/>
              <w:left w:val="single" w:sz="4" w:space="0" w:color="auto"/>
              <w:right w:val="single" w:sz="4" w:space="0" w:color="auto"/>
            </w:tcBorders>
            <w:tcMar>
              <w:top w:w="0" w:type="dxa"/>
              <w:left w:w="108" w:type="dxa"/>
              <w:bottom w:w="0" w:type="dxa"/>
              <w:right w:w="108" w:type="dxa"/>
            </w:tcMar>
          </w:tcPr>
          <w:p w14:paraId="618770EC" w14:textId="350921C1" w:rsidR="00BC7418" w:rsidRPr="00765BFC" w:rsidRDefault="00BC7418" w:rsidP="00BC63E8">
            <w:pPr>
              <w:pStyle w:val="TableText0"/>
              <w:keepNext/>
              <w:ind w:left="180"/>
              <w:jc w:val="center"/>
              <w:rPr>
                <w:b/>
                <w:bCs/>
              </w:rPr>
            </w:pPr>
            <w:r w:rsidRPr="00765BFC">
              <w:rPr>
                <w:b/>
                <w:bCs/>
              </w:rPr>
              <w:t xml:space="preserve">$ redacted </w:t>
            </w:r>
          </w:p>
        </w:tc>
        <w:tc>
          <w:tcPr>
            <w:tcW w:w="1534" w:type="dxa"/>
            <w:tcBorders>
              <w:top w:val="nil"/>
              <w:left w:val="single" w:sz="4" w:space="0" w:color="auto"/>
              <w:right w:val="single" w:sz="4" w:space="0" w:color="auto"/>
            </w:tcBorders>
            <w:tcMar>
              <w:top w:w="0" w:type="dxa"/>
              <w:left w:w="108" w:type="dxa"/>
              <w:bottom w:w="0" w:type="dxa"/>
              <w:right w:w="108" w:type="dxa"/>
            </w:tcMar>
          </w:tcPr>
          <w:p w14:paraId="2403EEC5" w14:textId="3A60B8B0" w:rsidR="00BC7418" w:rsidRPr="00765BFC" w:rsidRDefault="00BC7418" w:rsidP="00BC63E8">
            <w:pPr>
              <w:pStyle w:val="TableText0"/>
              <w:keepNext/>
              <w:ind w:left="180"/>
              <w:jc w:val="center"/>
              <w:rPr>
                <w:b/>
                <w:bCs/>
              </w:rPr>
            </w:pPr>
            <w:r w:rsidRPr="00765BFC">
              <w:rPr>
                <w:b/>
                <w:bCs/>
              </w:rPr>
              <w:t xml:space="preserve">$ redacted </w:t>
            </w:r>
          </w:p>
        </w:tc>
      </w:tr>
      <w:tr w:rsidR="00BC7418" w:rsidRPr="00765BFC" w14:paraId="51D77C69" w14:textId="77777777" w:rsidTr="00645E48">
        <w:tc>
          <w:tcPr>
            <w:tcW w:w="1347" w:type="dxa"/>
            <w:tcBorders>
              <w:top w:val="nil"/>
              <w:left w:val="single" w:sz="4" w:space="0" w:color="auto"/>
              <w:right w:val="single" w:sz="4" w:space="0" w:color="auto"/>
            </w:tcBorders>
            <w:tcMar>
              <w:top w:w="0" w:type="dxa"/>
              <w:left w:w="108" w:type="dxa"/>
              <w:bottom w:w="0" w:type="dxa"/>
              <w:right w:w="108" w:type="dxa"/>
            </w:tcMar>
          </w:tcPr>
          <w:p w14:paraId="7EF19BCB" w14:textId="77777777" w:rsidR="00BC7418" w:rsidRPr="00765BFC" w:rsidRDefault="00BC7418" w:rsidP="00BC7418">
            <w:pPr>
              <w:pStyle w:val="TableText0"/>
              <w:keepNext/>
              <w:ind w:left="164"/>
            </w:pPr>
            <w:r w:rsidRPr="00765BFC">
              <w:t>Screening service</w:t>
            </w:r>
          </w:p>
        </w:tc>
        <w:tc>
          <w:tcPr>
            <w:tcW w:w="1533" w:type="dxa"/>
            <w:tcBorders>
              <w:top w:val="nil"/>
              <w:left w:val="single" w:sz="4" w:space="0" w:color="auto"/>
              <w:right w:val="single" w:sz="4" w:space="0" w:color="auto"/>
            </w:tcBorders>
            <w:tcMar>
              <w:top w:w="0" w:type="dxa"/>
              <w:left w:w="108" w:type="dxa"/>
              <w:bottom w:w="0" w:type="dxa"/>
              <w:right w:w="108" w:type="dxa"/>
            </w:tcMar>
          </w:tcPr>
          <w:p w14:paraId="15F2ACF1" w14:textId="5019176E" w:rsidR="00BC7418" w:rsidRPr="00765BFC" w:rsidRDefault="00BC7418" w:rsidP="00BC63E8">
            <w:pPr>
              <w:pStyle w:val="TableText0"/>
              <w:keepNext/>
              <w:ind w:left="180"/>
              <w:jc w:val="center"/>
              <w:rPr>
                <w:b/>
                <w:bCs/>
              </w:rPr>
            </w:pPr>
            <w:r w:rsidRPr="00765BFC">
              <w:rPr>
                <w:b/>
                <w:bCs/>
              </w:rPr>
              <w:t xml:space="preserve">$ redacted </w:t>
            </w:r>
          </w:p>
        </w:tc>
        <w:tc>
          <w:tcPr>
            <w:tcW w:w="1534" w:type="dxa"/>
            <w:tcBorders>
              <w:top w:val="nil"/>
              <w:left w:val="single" w:sz="4" w:space="0" w:color="auto"/>
              <w:right w:val="single" w:sz="4" w:space="0" w:color="auto"/>
            </w:tcBorders>
            <w:tcMar>
              <w:top w:w="0" w:type="dxa"/>
              <w:left w:w="108" w:type="dxa"/>
              <w:bottom w:w="0" w:type="dxa"/>
              <w:right w:w="108" w:type="dxa"/>
            </w:tcMar>
          </w:tcPr>
          <w:p w14:paraId="19E14623" w14:textId="6DA4BE96" w:rsidR="00BC7418" w:rsidRPr="00765BFC" w:rsidRDefault="00BC7418" w:rsidP="00BC63E8">
            <w:pPr>
              <w:pStyle w:val="TableText0"/>
              <w:keepNext/>
              <w:ind w:left="180"/>
              <w:jc w:val="center"/>
              <w:rPr>
                <w:b/>
                <w:bCs/>
              </w:rPr>
            </w:pPr>
            <w:r w:rsidRPr="00765BFC">
              <w:rPr>
                <w:b/>
                <w:bCs/>
              </w:rPr>
              <w:t xml:space="preserve">$ redacted </w:t>
            </w:r>
          </w:p>
        </w:tc>
        <w:tc>
          <w:tcPr>
            <w:tcW w:w="1534" w:type="dxa"/>
            <w:tcBorders>
              <w:top w:val="nil"/>
              <w:left w:val="single" w:sz="4" w:space="0" w:color="auto"/>
              <w:right w:val="single" w:sz="4" w:space="0" w:color="auto"/>
            </w:tcBorders>
            <w:tcMar>
              <w:top w:w="0" w:type="dxa"/>
              <w:left w:w="108" w:type="dxa"/>
              <w:bottom w:w="0" w:type="dxa"/>
              <w:right w:w="108" w:type="dxa"/>
            </w:tcMar>
          </w:tcPr>
          <w:p w14:paraId="724C631C" w14:textId="64306259" w:rsidR="00BC7418" w:rsidRPr="00765BFC" w:rsidRDefault="00BC7418" w:rsidP="00BC63E8">
            <w:pPr>
              <w:pStyle w:val="TableText0"/>
              <w:keepNext/>
              <w:ind w:left="180"/>
              <w:jc w:val="center"/>
              <w:rPr>
                <w:b/>
                <w:bCs/>
              </w:rPr>
            </w:pPr>
            <w:r w:rsidRPr="00765BFC">
              <w:rPr>
                <w:b/>
                <w:bCs/>
              </w:rPr>
              <w:t xml:space="preserve">$ redacted </w:t>
            </w:r>
          </w:p>
        </w:tc>
        <w:tc>
          <w:tcPr>
            <w:tcW w:w="1534" w:type="dxa"/>
            <w:tcBorders>
              <w:top w:val="nil"/>
              <w:left w:val="single" w:sz="4" w:space="0" w:color="auto"/>
              <w:right w:val="single" w:sz="4" w:space="0" w:color="auto"/>
            </w:tcBorders>
            <w:tcMar>
              <w:top w:w="0" w:type="dxa"/>
              <w:left w:w="108" w:type="dxa"/>
              <w:bottom w:w="0" w:type="dxa"/>
              <w:right w:w="108" w:type="dxa"/>
            </w:tcMar>
          </w:tcPr>
          <w:p w14:paraId="7783246D" w14:textId="2F39D2DD" w:rsidR="00BC7418" w:rsidRPr="00765BFC" w:rsidRDefault="00BC7418" w:rsidP="00BC63E8">
            <w:pPr>
              <w:pStyle w:val="TableText0"/>
              <w:keepNext/>
              <w:ind w:left="180"/>
              <w:jc w:val="center"/>
              <w:rPr>
                <w:b/>
                <w:bCs/>
              </w:rPr>
            </w:pPr>
            <w:r w:rsidRPr="00765BFC">
              <w:rPr>
                <w:b/>
                <w:bCs/>
              </w:rPr>
              <w:t xml:space="preserve">$ redacted </w:t>
            </w:r>
          </w:p>
        </w:tc>
        <w:tc>
          <w:tcPr>
            <w:tcW w:w="1534" w:type="dxa"/>
            <w:tcBorders>
              <w:top w:val="nil"/>
              <w:left w:val="single" w:sz="4" w:space="0" w:color="auto"/>
              <w:right w:val="single" w:sz="4" w:space="0" w:color="auto"/>
            </w:tcBorders>
            <w:tcMar>
              <w:top w:w="0" w:type="dxa"/>
              <w:left w:w="108" w:type="dxa"/>
              <w:bottom w:w="0" w:type="dxa"/>
              <w:right w:w="108" w:type="dxa"/>
            </w:tcMar>
          </w:tcPr>
          <w:p w14:paraId="7D196227" w14:textId="585B3CA7" w:rsidR="00BC7418" w:rsidRPr="00765BFC" w:rsidRDefault="00BC7418" w:rsidP="00BC63E8">
            <w:pPr>
              <w:pStyle w:val="TableText0"/>
              <w:keepNext/>
              <w:ind w:left="180"/>
              <w:jc w:val="center"/>
              <w:rPr>
                <w:b/>
                <w:bCs/>
              </w:rPr>
            </w:pPr>
            <w:r w:rsidRPr="00765BFC">
              <w:rPr>
                <w:b/>
                <w:bCs/>
              </w:rPr>
              <w:t xml:space="preserve">$ redacted </w:t>
            </w:r>
          </w:p>
        </w:tc>
      </w:tr>
      <w:tr w:rsidR="00BC7418" w:rsidRPr="00765BFC" w14:paraId="38B403EC" w14:textId="77777777" w:rsidTr="00645E48">
        <w:tc>
          <w:tcPr>
            <w:tcW w:w="1347" w:type="dxa"/>
            <w:tcBorders>
              <w:top w:val="nil"/>
              <w:left w:val="single" w:sz="4" w:space="0" w:color="auto"/>
              <w:bottom w:val="single" w:sz="4" w:space="0" w:color="auto"/>
              <w:right w:val="single" w:sz="4" w:space="0" w:color="auto"/>
            </w:tcBorders>
            <w:tcMar>
              <w:top w:w="0" w:type="dxa"/>
              <w:left w:w="108" w:type="dxa"/>
              <w:bottom w:w="0" w:type="dxa"/>
              <w:right w:w="108" w:type="dxa"/>
            </w:tcMar>
          </w:tcPr>
          <w:p w14:paraId="52CCA6EE" w14:textId="77777777" w:rsidR="00BC7418" w:rsidRPr="00765BFC" w:rsidRDefault="00BC7418" w:rsidP="00BC7418">
            <w:pPr>
              <w:pStyle w:val="TableText0"/>
              <w:keepNext/>
            </w:pPr>
            <w:r w:rsidRPr="00765BFC">
              <w:t>GP Follow-up costs</w:t>
            </w:r>
          </w:p>
        </w:tc>
        <w:tc>
          <w:tcPr>
            <w:tcW w:w="1533" w:type="dxa"/>
            <w:tcBorders>
              <w:top w:val="nil"/>
              <w:left w:val="single" w:sz="4" w:space="0" w:color="auto"/>
              <w:bottom w:val="single" w:sz="4" w:space="0" w:color="auto"/>
              <w:right w:val="single" w:sz="4" w:space="0" w:color="auto"/>
            </w:tcBorders>
            <w:tcMar>
              <w:top w:w="0" w:type="dxa"/>
              <w:left w:w="108" w:type="dxa"/>
              <w:bottom w:w="0" w:type="dxa"/>
              <w:right w:w="108" w:type="dxa"/>
            </w:tcMar>
          </w:tcPr>
          <w:p w14:paraId="102CC9B0" w14:textId="3F32C0BD" w:rsidR="00BC7418" w:rsidRPr="00765BFC" w:rsidRDefault="00BC7418" w:rsidP="00BC63E8">
            <w:pPr>
              <w:pStyle w:val="TableText0"/>
              <w:keepNext/>
              <w:jc w:val="center"/>
              <w:rPr>
                <w:b/>
                <w:bCs/>
              </w:rPr>
            </w:pPr>
            <w:r w:rsidRPr="00765BFC">
              <w:rPr>
                <w:b/>
                <w:bCs/>
              </w:rPr>
              <w:t xml:space="preserve">$ redacted </w:t>
            </w:r>
          </w:p>
        </w:tc>
        <w:tc>
          <w:tcPr>
            <w:tcW w:w="1534" w:type="dxa"/>
            <w:tcBorders>
              <w:top w:val="nil"/>
              <w:left w:val="single" w:sz="4" w:space="0" w:color="auto"/>
              <w:bottom w:val="single" w:sz="4" w:space="0" w:color="auto"/>
              <w:right w:val="single" w:sz="4" w:space="0" w:color="auto"/>
            </w:tcBorders>
            <w:tcMar>
              <w:top w:w="0" w:type="dxa"/>
              <w:left w:w="108" w:type="dxa"/>
              <w:bottom w:w="0" w:type="dxa"/>
              <w:right w:w="108" w:type="dxa"/>
            </w:tcMar>
          </w:tcPr>
          <w:p w14:paraId="21421485" w14:textId="1918E5FC" w:rsidR="00BC7418" w:rsidRPr="00765BFC" w:rsidRDefault="00BC7418" w:rsidP="00BC63E8">
            <w:pPr>
              <w:pStyle w:val="TableText0"/>
              <w:keepNext/>
              <w:jc w:val="center"/>
              <w:rPr>
                <w:b/>
                <w:bCs/>
              </w:rPr>
            </w:pPr>
            <w:r w:rsidRPr="00765BFC">
              <w:rPr>
                <w:b/>
                <w:bCs/>
              </w:rPr>
              <w:t xml:space="preserve">$ redacted </w:t>
            </w:r>
          </w:p>
        </w:tc>
        <w:tc>
          <w:tcPr>
            <w:tcW w:w="1534" w:type="dxa"/>
            <w:tcBorders>
              <w:top w:val="nil"/>
              <w:left w:val="single" w:sz="4" w:space="0" w:color="auto"/>
              <w:bottom w:val="single" w:sz="4" w:space="0" w:color="auto"/>
              <w:right w:val="single" w:sz="4" w:space="0" w:color="auto"/>
            </w:tcBorders>
            <w:tcMar>
              <w:top w:w="0" w:type="dxa"/>
              <w:left w:w="108" w:type="dxa"/>
              <w:bottom w:w="0" w:type="dxa"/>
              <w:right w:w="108" w:type="dxa"/>
            </w:tcMar>
          </w:tcPr>
          <w:p w14:paraId="7F19F2E7" w14:textId="6B3BA76C" w:rsidR="00BC7418" w:rsidRPr="00765BFC" w:rsidRDefault="00BC7418" w:rsidP="00BC63E8">
            <w:pPr>
              <w:pStyle w:val="TableText0"/>
              <w:keepNext/>
              <w:jc w:val="center"/>
              <w:rPr>
                <w:b/>
                <w:bCs/>
              </w:rPr>
            </w:pPr>
            <w:r w:rsidRPr="00765BFC">
              <w:rPr>
                <w:b/>
                <w:bCs/>
              </w:rPr>
              <w:t xml:space="preserve">$ redacted </w:t>
            </w:r>
          </w:p>
        </w:tc>
        <w:tc>
          <w:tcPr>
            <w:tcW w:w="1534" w:type="dxa"/>
            <w:tcBorders>
              <w:top w:val="nil"/>
              <w:left w:val="single" w:sz="4" w:space="0" w:color="auto"/>
              <w:bottom w:val="single" w:sz="4" w:space="0" w:color="auto"/>
              <w:right w:val="single" w:sz="4" w:space="0" w:color="auto"/>
            </w:tcBorders>
            <w:tcMar>
              <w:top w:w="0" w:type="dxa"/>
              <w:left w:w="108" w:type="dxa"/>
              <w:bottom w:w="0" w:type="dxa"/>
              <w:right w:w="108" w:type="dxa"/>
            </w:tcMar>
          </w:tcPr>
          <w:p w14:paraId="218877CA" w14:textId="6A92C0E2" w:rsidR="00BC7418" w:rsidRPr="00765BFC" w:rsidRDefault="00BC7418" w:rsidP="00BC63E8">
            <w:pPr>
              <w:pStyle w:val="TableText0"/>
              <w:keepNext/>
              <w:jc w:val="center"/>
              <w:rPr>
                <w:b/>
                <w:bCs/>
              </w:rPr>
            </w:pPr>
            <w:r w:rsidRPr="00765BFC">
              <w:rPr>
                <w:b/>
                <w:bCs/>
              </w:rPr>
              <w:t xml:space="preserve">$ redacted </w:t>
            </w:r>
          </w:p>
        </w:tc>
        <w:tc>
          <w:tcPr>
            <w:tcW w:w="1534" w:type="dxa"/>
            <w:tcBorders>
              <w:top w:val="nil"/>
              <w:left w:val="single" w:sz="4" w:space="0" w:color="auto"/>
              <w:bottom w:val="single" w:sz="4" w:space="0" w:color="auto"/>
              <w:right w:val="single" w:sz="4" w:space="0" w:color="auto"/>
            </w:tcBorders>
            <w:tcMar>
              <w:top w:w="0" w:type="dxa"/>
              <w:left w:w="108" w:type="dxa"/>
              <w:bottom w:w="0" w:type="dxa"/>
              <w:right w:w="108" w:type="dxa"/>
            </w:tcMar>
          </w:tcPr>
          <w:p w14:paraId="0B683B34" w14:textId="1AFE989D" w:rsidR="00BC7418" w:rsidRPr="00765BFC" w:rsidRDefault="00BC7418" w:rsidP="00BC63E8">
            <w:pPr>
              <w:pStyle w:val="TableText0"/>
              <w:keepNext/>
              <w:jc w:val="center"/>
              <w:rPr>
                <w:b/>
                <w:bCs/>
              </w:rPr>
            </w:pPr>
            <w:r w:rsidRPr="00765BFC">
              <w:rPr>
                <w:b/>
                <w:bCs/>
              </w:rPr>
              <w:t xml:space="preserve">$ redacted </w:t>
            </w:r>
          </w:p>
        </w:tc>
      </w:tr>
      <w:tr w:rsidR="00BC7418" w:rsidRPr="00765BFC" w14:paraId="6F2F7C7D" w14:textId="77777777" w:rsidTr="00645E48">
        <w:tc>
          <w:tcPr>
            <w:tcW w:w="13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D0739E4" w14:textId="77777777" w:rsidR="00BC7418" w:rsidRPr="00765BFC" w:rsidRDefault="00BC7418" w:rsidP="00BC7418">
            <w:pPr>
              <w:pStyle w:val="TableText0"/>
              <w:keepNext/>
              <w:rPr>
                <w:b/>
                <w:bCs/>
              </w:rPr>
            </w:pPr>
            <w:r w:rsidRPr="00765BFC">
              <w:rPr>
                <w:b/>
                <w:bCs/>
              </w:rPr>
              <w:t>Total (p.a.)</w:t>
            </w:r>
          </w:p>
        </w:tc>
        <w:tc>
          <w:tcPr>
            <w:tcW w:w="153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4944D2C5" w14:textId="343171D6" w:rsidR="00BC7418" w:rsidRPr="00765BFC" w:rsidRDefault="00BC7418" w:rsidP="00BC63E8">
            <w:pPr>
              <w:pStyle w:val="TableText0"/>
              <w:keepNext/>
              <w:jc w:val="center"/>
              <w:rPr>
                <w:b/>
                <w:bCs/>
              </w:rPr>
            </w:pPr>
            <w:r w:rsidRPr="00765BFC">
              <w:rPr>
                <w:b/>
                <w:bCs/>
              </w:rPr>
              <w:t xml:space="preserve">$ redacted </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0569B9E" w14:textId="707573B6" w:rsidR="00BC7418" w:rsidRPr="00765BFC" w:rsidRDefault="00BC7418" w:rsidP="00BC63E8">
            <w:pPr>
              <w:pStyle w:val="TableText0"/>
              <w:keepNext/>
              <w:jc w:val="center"/>
              <w:rPr>
                <w:b/>
                <w:bCs/>
              </w:rPr>
            </w:pPr>
            <w:r w:rsidRPr="00765BFC">
              <w:rPr>
                <w:b/>
                <w:bCs/>
              </w:rPr>
              <w:t xml:space="preserve">$ redacted </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459CE440" w14:textId="64E4FE55" w:rsidR="00BC7418" w:rsidRPr="00765BFC" w:rsidRDefault="00BC7418" w:rsidP="00BC63E8">
            <w:pPr>
              <w:pStyle w:val="TableText0"/>
              <w:keepNext/>
              <w:jc w:val="center"/>
              <w:rPr>
                <w:b/>
                <w:bCs/>
              </w:rPr>
            </w:pPr>
            <w:r w:rsidRPr="00765BFC">
              <w:rPr>
                <w:b/>
                <w:bCs/>
              </w:rPr>
              <w:t xml:space="preserve">$ redacted </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EED3BCD" w14:textId="3FFDEE67" w:rsidR="00BC7418" w:rsidRPr="00765BFC" w:rsidRDefault="00BC7418" w:rsidP="00BC63E8">
            <w:pPr>
              <w:pStyle w:val="TableText0"/>
              <w:keepNext/>
              <w:jc w:val="center"/>
              <w:rPr>
                <w:b/>
                <w:bCs/>
              </w:rPr>
            </w:pPr>
            <w:r w:rsidRPr="00765BFC">
              <w:rPr>
                <w:b/>
                <w:bCs/>
              </w:rPr>
              <w:t xml:space="preserve">$ redacted </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5E1BE510" w14:textId="0BAFB200" w:rsidR="00BC7418" w:rsidRPr="00765BFC" w:rsidRDefault="00BC7418" w:rsidP="00BC63E8">
            <w:pPr>
              <w:pStyle w:val="TableText0"/>
              <w:keepNext/>
              <w:jc w:val="center"/>
              <w:rPr>
                <w:b/>
                <w:bCs/>
              </w:rPr>
            </w:pPr>
            <w:r w:rsidRPr="00765BFC">
              <w:rPr>
                <w:b/>
                <w:bCs/>
              </w:rPr>
              <w:t xml:space="preserve">$ redacted </w:t>
            </w:r>
          </w:p>
        </w:tc>
      </w:tr>
      <w:tr w:rsidR="00BC7418" w:rsidRPr="00765BFC" w14:paraId="02C4ADF6" w14:textId="77777777" w:rsidTr="00645E48">
        <w:tc>
          <w:tcPr>
            <w:tcW w:w="13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BC7B3E9" w14:textId="77777777" w:rsidR="00BC7418" w:rsidRPr="00765BFC" w:rsidRDefault="00BC7418" w:rsidP="00BC7418">
            <w:pPr>
              <w:pStyle w:val="TableText0"/>
              <w:keepNext/>
              <w:rPr>
                <w:b/>
                <w:bCs/>
              </w:rPr>
            </w:pPr>
            <w:r w:rsidRPr="00765BFC">
              <w:rPr>
                <w:b/>
                <w:bCs/>
              </w:rPr>
              <w:t>Cumulative</w:t>
            </w:r>
          </w:p>
        </w:tc>
        <w:tc>
          <w:tcPr>
            <w:tcW w:w="153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74DA5B9" w14:textId="6E4C4F89" w:rsidR="00BC7418" w:rsidRPr="00765BFC" w:rsidRDefault="00BC7418" w:rsidP="00BC63E8">
            <w:pPr>
              <w:pStyle w:val="TableText0"/>
              <w:keepNext/>
              <w:jc w:val="center"/>
              <w:rPr>
                <w:b/>
                <w:bCs/>
              </w:rPr>
            </w:pPr>
            <w:r w:rsidRPr="00765BFC">
              <w:rPr>
                <w:b/>
                <w:bCs/>
              </w:rPr>
              <w:t xml:space="preserve">$ redacted </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48DB66E6" w14:textId="00943B0D" w:rsidR="00BC7418" w:rsidRPr="00765BFC" w:rsidRDefault="00BC7418" w:rsidP="00BC63E8">
            <w:pPr>
              <w:pStyle w:val="TableText0"/>
              <w:keepNext/>
              <w:jc w:val="center"/>
              <w:rPr>
                <w:b/>
                <w:bCs/>
              </w:rPr>
            </w:pPr>
            <w:r w:rsidRPr="00765BFC">
              <w:rPr>
                <w:b/>
                <w:bCs/>
              </w:rPr>
              <w:t xml:space="preserve">$ redacted </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4076457" w14:textId="51AA1400" w:rsidR="00BC7418" w:rsidRPr="00765BFC" w:rsidRDefault="00BC7418" w:rsidP="00BC63E8">
            <w:pPr>
              <w:pStyle w:val="TableText0"/>
              <w:keepNext/>
              <w:jc w:val="center"/>
              <w:rPr>
                <w:b/>
                <w:bCs/>
              </w:rPr>
            </w:pPr>
            <w:r w:rsidRPr="00765BFC">
              <w:rPr>
                <w:b/>
                <w:bCs/>
              </w:rPr>
              <w:t xml:space="preserve">$ redacted </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4AA12ED4" w14:textId="04CE1946" w:rsidR="00BC7418" w:rsidRPr="00765BFC" w:rsidRDefault="00BC7418" w:rsidP="00BC63E8">
            <w:pPr>
              <w:pStyle w:val="TableText0"/>
              <w:keepNext/>
              <w:jc w:val="center"/>
              <w:rPr>
                <w:b/>
                <w:bCs/>
              </w:rPr>
            </w:pPr>
            <w:r w:rsidRPr="00765BFC">
              <w:rPr>
                <w:b/>
                <w:bCs/>
              </w:rPr>
              <w:t xml:space="preserve">$ redacted </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48E50F6" w14:textId="71AC4621" w:rsidR="00BC7418" w:rsidRPr="00765BFC" w:rsidRDefault="00BC7418" w:rsidP="00BC63E8">
            <w:pPr>
              <w:pStyle w:val="TableText0"/>
              <w:keepNext/>
              <w:jc w:val="center"/>
              <w:rPr>
                <w:b/>
                <w:bCs/>
              </w:rPr>
            </w:pPr>
            <w:r w:rsidRPr="00765BFC">
              <w:rPr>
                <w:b/>
                <w:bCs/>
              </w:rPr>
              <w:t xml:space="preserve">$ redacted </w:t>
            </w:r>
          </w:p>
        </w:tc>
      </w:tr>
      <w:tr w:rsidR="005F39B6" w:rsidRPr="00765BFC" w14:paraId="4840B156" w14:textId="77777777" w:rsidTr="00BC7418">
        <w:tc>
          <w:tcPr>
            <w:tcW w:w="9016" w:type="dxa"/>
            <w:gridSpan w:val="6"/>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4E525982" w14:textId="301374D4" w:rsidR="005F39B6" w:rsidRPr="00765BFC" w:rsidRDefault="000D4AF5" w:rsidP="009F65BB">
            <w:pPr>
              <w:pStyle w:val="TableText0"/>
              <w:rPr>
                <w:rFonts w:eastAsia="Calibri"/>
                <w:b/>
                <w:bCs/>
                <w:szCs w:val="20"/>
              </w:rPr>
            </w:pPr>
            <w:r w:rsidRPr="00765BFC">
              <w:rPr>
                <w:rFonts w:eastAsia="Calibri"/>
                <w:b/>
                <w:bCs/>
                <w:szCs w:val="20"/>
              </w:rPr>
              <w:t>Commentary r</w:t>
            </w:r>
            <w:r w:rsidR="005F39B6" w:rsidRPr="00765BFC">
              <w:rPr>
                <w:rFonts w:eastAsia="Calibri"/>
                <w:b/>
                <w:bCs/>
                <w:szCs w:val="20"/>
              </w:rPr>
              <w:t xml:space="preserve">evised </w:t>
            </w:r>
            <w:r w:rsidRPr="00765BFC">
              <w:rPr>
                <w:rFonts w:eastAsia="Calibri"/>
                <w:b/>
                <w:bCs/>
                <w:szCs w:val="20"/>
              </w:rPr>
              <w:t>financial i</w:t>
            </w:r>
            <w:r w:rsidR="005F39B6" w:rsidRPr="00765BFC">
              <w:rPr>
                <w:rFonts w:eastAsia="Calibri"/>
                <w:b/>
                <w:bCs/>
                <w:szCs w:val="20"/>
              </w:rPr>
              <w:t>mpact (net cost to government)</w:t>
            </w:r>
          </w:p>
        </w:tc>
      </w:tr>
      <w:tr w:rsidR="00BC7418" w:rsidRPr="00765BFC" w14:paraId="0EB00C14" w14:textId="77777777" w:rsidTr="00645E48">
        <w:tc>
          <w:tcPr>
            <w:tcW w:w="1347" w:type="dxa"/>
            <w:tcBorders>
              <w:top w:val="single" w:sz="4" w:space="0" w:color="auto"/>
              <w:left w:val="single" w:sz="4" w:space="0" w:color="auto"/>
              <w:right w:val="single" w:sz="4" w:space="0" w:color="auto"/>
            </w:tcBorders>
            <w:tcMar>
              <w:top w:w="0" w:type="dxa"/>
              <w:left w:w="108" w:type="dxa"/>
              <w:bottom w:w="0" w:type="dxa"/>
              <w:right w:w="108" w:type="dxa"/>
            </w:tcMar>
          </w:tcPr>
          <w:p w14:paraId="74E00A4E" w14:textId="77777777" w:rsidR="00BC7418" w:rsidRPr="00765BFC" w:rsidRDefault="00BC7418" w:rsidP="00BC7418">
            <w:pPr>
              <w:pStyle w:val="TableText0"/>
              <w:rPr>
                <w:rFonts w:eastAsia="Calibri"/>
                <w:szCs w:val="20"/>
              </w:rPr>
            </w:pPr>
            <w:r w:rsidRPr="00765BFC">
              <w:rPr>
                <w:rFonts w:eastAsia="Calibri"/>
                <w:szCs w:val="20"/>
              </w:rPr>
              <w:t>Pharmacy Screening costs</w:t>
            </w:r>
          </w:p>
        </w:tc>
        <w:tc>
          <w:tcPr>
            <w:tcW w:w="1533" w:type="dxa"/>
            <w:tcBorders>
              <w:top w:val="single" w:sz="4" w:space="0" w:color="auto"/>
              <w:left w:val="single" w:sz="4" w:space="0" w:color="auto"/>
              <w:right w:val="single" w:sz="4" w:space="0" w:color="auto"/>
            </w:tcBorders>
            <w:tcMar>
              <w:top w:w="0" w:type="dxa"/>
              <w:left w:w="108" w:type="dxa"/>
              <w:bottom w:w="0" w:type="dxa"/>
              <w:right w:w="108" w:type="dxa"/>
            </w:tcMar>
          </w:tcPr>
          <w:p w14:paraId="51F838E9" w14:textId="790B4690" w:rsidR="00BC7418" w:rsidRPr="00765BFC" w:rsidRDefault="00BC7418" w:rsidP="00BC63E8">
            <w:pPr>
              <w:pStyle w:val="TableText0"/>
              <w:jc w:val="center"/>
              <w:rPr>
                <w:b/>
                <w:bCs/>
              </w:rPr>
            </w:pPr>
            <w:r w:rsidRPr="00765BFC">
              <w:rPr>
                <w:b/>
                <w:bCs/>
              </w:rPr>
              <w:t xml:space="preserve">$ redacted </w:t>
            </w:r>
          </w:p>
        </w:tc>
        <w:tc>
          <w:tcPr>
            <w:tcW w:w="1534" w:type="dxa"/>
            <w:tcBorders>
              <w:top w:val="single" w:sz="4" w:space="0" w:color="auto"/>
              <w:left w:val="single" w:sz="4" w:space="0" w:color="auto"/>
              <w:right w:val="single" w:sz="4" w:space="0" w:color="auto"/>
            </w:tcBorders>
            <w:tcMar>
              <w:top w:w="0" w:type="dxa"/>
              <w:left w:w="108" w:type="dxa"/>
              <w:bottom w:w="0" w:type="dxa"/>
              <w:right w:w="108" w:type="dxa"/>
            </w:tcMar>
          </w:tcPr>
          <w:p w14:paraId="3AAC361C" w14:textId="409EF5C7" w:rsidR="00BC7418" w:rsidRPr="00765BFC" w:rsidRDefault="00BC7418" w:rsidP="00BC63E8">
            <w:pPr>
              <w:pStyle w:val="TableText0"/>
              <w:jc w:val="center"/>
              <w:rPr>
                <w:b/>
                <w:bCs/>
              </w:rPr>
            </w:pPr>
            <w:r w:rsidRPr="00765BFC">
              <w:rPr>
                <w:b/>
                <w:bCs/>
              </w:rPr>
              <w:t xml:space="preserve">$ redacted </w:t>
            </w:r>
          </w:p>
        </w:tc>
        <w:tc>
          <w:tcPr>
            <w:tcW w:w="1534" w:type="dxa"/>
            <w:tcBorders>
              <w:top w:val="single" w:sz="4" w:space="0" w:color="auto"/>
              <w:left w:val="single" w:sz="4" w:space="0" w:color="auto"/>
              <w:right w:val="single" w:sz="4" w:space="0" w:color="auto"/>
            </w:tcBorders>
            <w:tcMar>
              <w:top w:w="0" w:type="dxa"/>
              <w:left w:w="108" w:type="dxa"/>
              <w:bottom w:w="0" w:type="dxa"/>
              <w:right w:w="108" w:type="dxa"/>
            </w:tcMar>
          </w:tcPr>
          <w:p w14:paraId="7BA4A67C" w14:textId="2D47A9B0" w:rsidR="00BC7418" w:rsidRPr="00765BFC" w:rsidRDefault="00BC7418" w:rsidP="00BC63E8">
            <w:pPr>
              <w:pStyle w:val="TableText0"/>
              <w:jc w:val="center"/>
              <w:rPr>
                <w:b/>
                <w:bCs/>
              </w:rPr>
            </w:pPr>
            <w:r w:rsidRPr="00765BFC">
              <w:rPr>
                <w:b/>
                <w:bCs/>
              </w:rPr>
              <w:t xml:space="preserve">$ redacted </w:t>
            </w:r>
          </w:p>
        </w:tc>
        <w:tc>
          <w:tcPr>
            <w:tcW w:w="1534" w:type="dxa"/>
            <w:tcBorders>
              <w:top w:val="single" w:sz="4" w:space="0" w:color="auto"/>
              <w:left w:val="single" w:sz="4" w:space="0" w:color="auto"/>
              <w:right w:val="single" w:sz="4" w:space="0" w:color="auto"/>
            </w:tcBorders>
            <w:tcMar>
              <w:top w:w="0" w:type="dxa"/>
              <w:left w:w="108" w:type="dxa"/>
              <w:bottom w:w="0" w:type="dxa"/>
              <w:right w:w="108" w:type="dxa"/>
            </w:tcMar>
          </w:tcPr>
          <w:p w14:paraId="7693ECD6" w14:textId="314588F9" w:rsidR="00BC7418" w:rsidRPr="00765BFC" w:rsidRDefault="00BC7418" w:rsidP="00BC63E8">
            <w:pPr>
              <w:pStyle w:val="TableText0"/>
              <w:jc w:val="center"/>
              <w:rPr>
                <w:b/>
                <w:bCs/>
              </w:rPr>
            </w:pPr>
            <w:r w:rsidRPr="00765BFC">
              <w:rPr>
                <w:b/>
                <w:bCs/>
              </w:rPr>
              <w:t xml:space="preserve">$ redacted </w:t>
            </w:r>
          </w:p>
        </w:tc>
        <w:tc>
          <w:tcPr>
            <w:tcW w:w="1534" w:type="dxa"/>
            <w:tcBorders>
              <w:top w:val="single" w:sz="4" w:space="0" w:color="auto"/>
              <w:left w:val="single" w:sz="4" w:space="0" w:color="auto"/>
              <w:right w:val="single" w:sz="4" w:space="0" w:color="auto"/>
            </w:tcBorders>
            <w:tcMar>
              <w:top w:w="0" w:type="dxa"/>
              <w:left w:w="108" w:type="dxa"/>
              <w:bottom w:w="0" w:type="dxa"/>
              <w:right w:w="108" w:type="dxa"/>
            </w:tcMar>
          </w:tcPr>
          <w:p w14:paraId="23F1CF72" w14:textId="53A48F99" w:rsidR="00BC7418" w:rsidRPr="00765BFC" w:rsidRDefault="00BC7418" w:rsidP="00BC63E8">
            <w:pPr>
              <w:pStyle w:val="TableText0"/>
              <w:jc w:val="center"/>
              <w:rPr>
                <w:b/>
                <w:bCs/>
              </w:rPr>
            </w:pPr>
            <w:r w:rsidRPr="00765BFC">
              <w:rPr>
                <w:b/>
                <w:bCs/>
              </w:rPr>
              <w:t xml:space="preserve">$ redacted </w:t>
            </w:r>
          </w:p>
        </w:tc>
      </w:tr>
      <w:tr w:rsidR="00BC7418" w:rsidRPr="00765BFC" w14:paraId="28551A80" w14:textId="77777777" w:rsidTr="00645E48">
        <w:tc>
          <w:tcPr>
            <w:tcW w:w="1347" w:type="dxa"/>
            <w:tcBorders>
              <w:top w:val="nil"/>
              <w:left w:val="single" w:sz="4" w:space="0" w:color="auto"/>
              <w:bottom w:val="single" w:sz="4" w:space="0" w:color="auto"/>
              <w:right w:val="single" w:sz="4" w:space="0" w:color="auto"/>
            </w:tcBorders>
            <w:tcMar>
              <w:top w:w="0" w:type="dxa"/>
              <w:left w:w="108" w:type="dxa"/>
              <w:bottom w:w="0" w:type="dxa"/>
              <w:right w:w="108" w:type="dxa"/>
            </w:tcMar>
          </w:tcPr>
          <w:p w14:paraId="12CC0F92" w14:textId="77777777" w:rsidR="00BC7418" w:rsidRPr="00765BFC" w:rsidRDefault="00BC7418" w:rsidP="00BC7418">
            <w:pPr>
              <w:pStyle w:val="TableText0"/>
              <w:rPr>
                <w:rFonts w:eastAsia="Calibri"/>
                <w:szCs w:val="20"/>
                <w:vertAlign w:val="superscript"/>
              </w:rPr>
            </w:pPr>
            <w:r w:rsidRPr="00765BFC">
              <w:rPr>
                <w:rFonts w:eastAsia="Calibri"/>
                <w:szCs w:val="20"/>
              </w:rPr>
              <w:lastRenderedPageBreak/>
              <w:t xml:space="preserve">GP Follow-up costs </w:t>
            </w:r>
            <w:r w:rsidRPr="00765BFC">
              <w:rPr>
                <w:rFonts w:eastAsia="Calibri"/>
                <w:szCs w:val="20"/>
                <w:vertAlign w:val="superscript"/>
              </w:rPr>
              <w:t>a</w:t>
            </w:r>
          </w:p>
        </w:tc>
        <w:tc>
          <w:tcPr>
            <w:tcW w:w="1533" w:type="dxa"/>
            <w:tcBorders>
              <w:top w:val="nil"/>
              <w:left w:val="single" w:sz="4" w:space="0" w:color="auto"/>
              <w:bottom w:val="single" w:sz="4" w:space="0" w:color="auto"/>
              <w:right w:val="single" w:sz="4" w:space="0" w:color="auto"/>
            </w:tcBorders>
            <w:tcMar>
              <w:top w:w="0" w:type="dxa"/>
              <w:left w:w="108" w:type="dxa"/>
              <w:bottom w:w="0" w:type="dxa"/>
              <w:right w:w="108" w:type="dxa"/>
            </w:tcMar>
          </w:tcPr>
          <w:p w14:paraId="397DFF46" w14:textId="6B25C3EF" w:rsidR="00BC7418" w:rsidRPr="00765BFC" w:rsidRDefault="00BC7418" w:rsidP="00BC63E8">
            <w:pPr>
              <w:pStyle w:val="TableText0"/>
              <w:jc w:val="center"/>
              <w:rPr>
                <w:b/>
                <w:bCs/>
                <w:color w:val="FF0000"/>
              </w:rPr>
            </w:pPr>
            <w:r w:rsidRPr="00765BFC">
              <w:rPr>
                <w:b/>
                <w:bCs/>
              </w:rPr>
              <w:t xml:space="preserve">$ redacted </w:t>
            </w:r>
          </w:p>
        </w:tc>
        <w:tc>
          <w:tcPr>
            <w:tcW w:w="1534" w:type="dxa"/>
            <w:tcBorders>
              <w:top w:val="nil"/>
              <w:left w:val="single" w:sz="4" w:space="0" w:color="auto"/>
              <w:bottom w:val="single" w:sz="4" w:space="0" w:color="auto"/>
              <w:right w:val="single" w:sz="4" w:space="0" w:color="auto"/>
            </w:tcBorders>
            <w:tcMar>
              <w:top w:w="0" w:type="dxa"/>
              <w:left w:w="108" w:type="dxa"/>
              <w:bottom w:w="0" w:type="dxa"/>
              <w:right w:w="108" w:type="dxa"/>
            </w:tcMar>
          </w:tcPr>
          <w:p w14:paraId="31B6F2DA" w14:textId="22DAA27C" w:rsidR="00BC7418" w:rsidRPr="00765BFC" w:rsidRDefault="00BC7418" w:rsidP="00BC63E8">
            <w:pPr>
              <w:pStyle w:val="TableText0"/>
              <w:jc w:val="center"/>
              <w:rPr>
                <w:b/>
                <w:bCs/>
                <w:color w:val="FF0000"/>
              </w:rPr>
            </w:pPr>
            <w:r w:rsidRPr="00765BFC">
              <w:rPr>
                <w:b/>
                <w:bCs/>
              </w:rPr>
              <w:t xml:space="preserve">$ redacted </w:t>
            </w:r>
          </w:p>
        </w:tc>
        <w:tc>
          <w:tcPr>
            <w:tcW w:w="1534" w:type="dxa"/>
            <w:tcBorders>
              <w:top w:val="nil"/>
              <w:left w:val="single" w:sz="4" w:space="0" w:color="auto"/>
              <w:bottom w:val="single" w:sz="4" w:space="0" w:color="auto"/>
              <w:right w:val="single" w:sz="4" w:space="0" w:color="auto"/>
            </w:tcBorders>
            <w:tcMar>
              <w:top w:w="0" w:type="dxa"/>
              <w:left w:w="108" w:type="dxa"/>
              <w:bottom w:w="0" w:type="dxa"/>
              <w:right w:w="108" w:type="dxa"/>
            </w:tcMar>
          </w:tcPr>
          <w:p w14:paraId="528F678A" w14:textId="38982FDC" w:rsidR="00BC7418" w:rsidRPr="00765BFC" w:rsidRDefault="00BC7418" w:rsidP="00BC63E8">
            <w:pPr>
              <w:pStyle w:val="TableText0"/>
              <w:jc w:val="center"/>
              <w:rPr>
                <w:b/>
                <w:bCs/>
                <w:color w:val="FF0000"/>
              </w:rPr>
            </w:pPr>
            <w:r w:rsidRPr="00765BFC">
              <w:rPr>
                <w:b/>
                <w:bCs/>
              </w:rPr>
              <w:t xml:space="preserve">$ redacted </w:t>
            </w:r>
          </w:p>
        </w:tc>
        <w:tc>
          <w:tcPr>
            <w:tcW w:w="1534" w:type="dxa"/>
            <w:tcBorders>
              <w:top w:val="nil"/>
              <w:left w:val="single" w:sz="4" w:space="0" w:color="auto"/>
              <w:bottom w:val="single" w:sz="4" w:space="0" w:color="auto"/>
              <w:right w:val="single" w:sz="4" w:space="0" w:color="auto"/>
            </w:tcBorders>
            <w:tcMar>
              <w:top w:w="0" w:type="dxa"/>
              <w:left w:w="108" w:type="dxa"/>
              <w:bottom w:w="0" w:type="dxa"/>
              <w:right w:w="108" w:type="dxa"/>
            </w:tcMar>
          </w:tcPr>
          <w:p w14:paraId="62840ADF" w14:textId="23B436A0" w:rsidR="00BC7418" w:rsidRPr="00765BFC" w:rsidRDefault="00BC7418" w:rsidP="00BC63E8">
            <w:pPr>
              <w:pStyle w:val="TableText0"/>
              <w:jc w:val="center"/>
              <w:rPr>
                <w:b/>
                <w:bCs/>
                <w:color w:val="FF0000"/>
              </w:rPr>
            </w:pPr>
            <w:r w:rsidRPr="00765BFC">
              <w:rPr>
                <w:b/>
                <w:bCs/>
              </w:rPr>
              <w:t xml:space="preserve">$ redacted </w:t>
            </w:r>
          </w:p>
        </w:tc>
        <w:tc>
          <w:tcPr>
            <w:tcW w:w="1534" w:type="dxa"/>
            <w:tcBorders>
              <w:top w:val="nil"/>
              <w:left w:val="single" w:sz="4" w:space="0" w:color="auto"/>
              <w:bottom w:val="single" w:sz="4" w:space="0" w:color="auto"/>
              <w:right w:val="single" w:sz="4" w:space="0" w:color="auto"/>
            </w:tcBorders>
            <w:tcMar>
              <w:top w:w="0" w:type="dxa"/>
              <w:left w:w="108" w:type="dxa"/>
              <w:bottom w:w="0" w:type="dxa"/>
              <w:right w:w="108" w:type="dxa"/>
            </w:tcMar>
          </w:tcPr>
          <w:p w14:paraId="7EA202DF" w14:textId="53A05C4F" w:rsidR="00BC7418" w:rsidRPr="00765BFC" w:rsidRDefault="00BC7418" w:rsidP="00BC63E8">
            <w:pPr>
              <w:pStyle w:val="TableText0"/>
              <w:jc w:val="center"/>
              <w:rPr>
                <w:b/>
                <w:bCs/>
                <w:color w:val="FF0000"/>
              </w:rPr>
            </w:pPr>
            <w:r w:rsidRPr="00765BFC">
              <w:rPr>
                <w:b/>
                <w:bCs/>
              </w:rPr>
              <w:t xml:space="preserve">$ redacted </w:t>
            </w:r>
          </w:p>
        </w:tc>
      </w:tr>
      <w:tr w:rsidR="00BC7418" w:rsidRPr="00765BFC" w14:paraId="6C269BE9" w14:textId="77777777" w:rsidTr="00645E48">
        <w:tc>
          <w:tcPr>
            <w:tcW w:w="13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3E67325" w14:textId="77777777" w:rsidR="00BC7418" w:rsidRPr="00765BFC" w:rsidRDefault="00BC7418" w:rsidP="00BC7418">
            <w:pPr>
              <w:pStyle w:val="TableText0"/>
              <w:rPr>
                <w:rFonts w:eastAsia="Calibri"/>
                <w:b/>
                <w:bCs/>
                <w:szCs w:val="20"/>
              </w:rPr>
            </w:pPr>
            <w:r w:rsidRPr="00765BFC">
              <w:rPr>
                <w:b/>
                <w:bCs/>
              </w:rPr>
              <w:t>Total (p.a.)</w:t>
            </w:r>
          </w:p>
        </w:tc>
        <w:tc>
          <w:tcPr>
            <w:tcW w:w="153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ADC39B2" w14:textId="4A0227C7" w:rsidR="00BC7418" w:rsidRPr="00765BFC" w:rsidRDefault="00BC7418" w:rsidP="00BC63E8">
            <w:pPr>
              <w:pStyle w:val="TableText0"/>
              <w:jc w:val="center"/>
              <w:rPr>
                <w:b/>
                <w:bCs/>
              </w:rPr>
            </w:pPr>
            <w:r w:rsidRPr="00765BFC">
              <w:rPr>
                <w:b/>
                <w:bCs/>
              </w:rPr>
              <w:t xml:space="preserve">$ redacted </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D9E20AF" w14:textId="4FBCD868" w:rsidR="00BC7418" w:rsidRPr="00765BFC" w:rsidRDefault="00BC7418" w:rsidP="00BC63E8">
            <w:pPr>
              <w:pStyle w:val="TableText0"/>
              <w:jc w:val="center"/>
              <w:rPr>
                <w:b/>
                <w:bCs/>
              </w:rPr>
            </w:pPr>
            <w:r w:rsidRPr="00765BFC">
              <w:rPr>
                <w:b/>
                <w:bCs/>
              </w:rPr>
              <w:t xml:space="preserve">$ redacted </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65883D6" w14:textId="1AC6E2D4" w:rsidR="00BC7418" w:rsidRPr="00765BFC" w:rsidRDefault="00BC7418" w:rsidP="00BC63E8">
            <w:pPr>
              <w:pStyle w:val="TableText0"/>
              <w:jc w:val="center"/>
              <w:rPr>
                <w:b/>
                <w:bCs/>
              </w:rPr>
            </w:pPr>
            <w:r w:rsidRPr="00765BFC">
              <w:rPr>
                <w:b/>
                <w:bCs/>
              </w:rPr>
              <w:t xml:space="preserve">$ redacted </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CC66D4E" w14:textId="5AF898B6" w:rsidR="00BC7418" w:rsidRPr="00765BFC" w:rsidRDefault="00BC7418" w:rsidP="00BC63E8">
            <w:pPr>
              <w:pStyle w:val="TableText0"/>
              <w:jc w:val="center"/>
              <w:rPr>
                <w:b/>
                <w:bCs/>
              </w:rPr>
            </w:pPr>
            <w:r w:rsidRPr="00765BFC">
              <w:rPr>
                <w:b/>
                <w:bCs/>
              </w:rPr>
              <w:t xml:space="preserve">$ redacted </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35C0488" w14:textId="0E0752B7" w:rsidR="00BC7418" w:rsidRPr="00765BFC" w:rsidRDefault="00BC7418" w:rsidP="00BC63E8">
            <w:pPr>
              <w:pStyle w:val="TableText0"/>
              <w:jc w:val="center"/>
              <w:rPr>
                <w:b/>
                <w:bCs/>
              </w:rPr>
            </w:pPr>
            <w:r w:rsidRPr="00765BFC">
              <w:rPr>
                <w:b/>
                <w:bCs/>
              </w:rPr>
              <w:t xml:space="preserve">$ redacted </w:t>
            </w:r>
          </w:p>
        </w:tc>
      </w:tr>
      <w:tr w:rsidR="00BC7418" w:rsidRPr="00765BFC" w14:paraId="39E4B86A" w14:textId="77777777" w:rsidTr="00645E48">
        <w:tc>
          <w:tcPr>
            <w:tcW w:w="13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03836ED" w14:textId="77777777" w:rsidR="00BC7418" w:rsidRPr="00765BFC" w:rsidRDefault="00BC7418" w:rsidP="00BC7418">
            <w:pPr>
              <w:pStyle w:val="TableText0"/>
              <w:rPr>
                <w:rFonts w:eastAsia="Calibri"/>
                <w:b/>
                <w:bCs/>
                <w:szCs w:val="20"/>
              </w:rPr>
            </w:pPr>
            <w:r w:rsidRPr="00765BFC">
              <w:rPr>
                <w:b/>
                <w:bCs/>
              </w:rPr>
              <w:t>Cumulative</w:t>
            </w:r>
          </w:p>
        </w:tc>
        <w:tc>
          <w:tcPr>
            <w:tcW w:w="153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79FF08D" w14:textId="49FCECBA" w:rsidR="00BC7418" w:rsidRPr="00765BFC" w:rsidRDefault="00BC7418" w:rsidP="00BC63E8">
            <w:pPr>
              <w:pStyle w:val="TableText0"/>
              <w:jc w:val="center"/>
              <w:rPr>
                <w:b/>
                <w:bCs/>
              </w:rPr>
            </w:pPr>
            <w:r w:rsidRPr="00765BFC">
              <w:rPr>
                <w:b/>
                <w:bCs/>
              </w:rPr>
              <w:t xml:space="preserve">$ redacted </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DDC0B84" w14:textId="071288E5" w:rsidR="00BC7418" w:rsidRPr="00765BFC" w:rsidRDefault="00BC7418" w:rsidP="00BC63E8">
            <w:pPr>
              <w:pStyle w:val="TableText0"/>
              <w:jc w:val="center"/>
              <w:rPr>
                <w:b/>
                <w:bCs/>
              </w:rPr>
            </w:pPr>
            <w:r w:rsidRPr="00765BFC">
              <w:rPr>
                <w:b/>
                <w:bCs/>
              </w:rPr>
              <w:t xml:space="preserve">$ redacted </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DB2ACEE" w14:textId="29DBCCE4" w:rsidR="00BC7418" w:rsidRPr="00765BFC" w:rsidRDefault="00BC7418" w:rsidP="00BC63E8">
            <w:pPr>
              <w:pStyle w:val="TableText0"/>
              <w:jc w:val="center"/>
              <w:rPr>
                <w:b/>
                <w:bCs/>
              </w:rPr>
            </w:pPr>
            <w:r w:rsidRPr="00765BFC">
              <w:rPr>
                <w:b/>
                <w:bCs/>
              </w:rPr>
              <w:t xml:space="preserve">$ redacted </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AA10879" w14:textId="70500371" w:rsidR="00BC7418" w:rsidRPr="00765BFC" w:rsidRDefault="00BC7418" w:rsidP="00BC63E8">
            <w:pPr>
              <w:pStyle w:val="TableText0"/>
              <w:jc w:val="center"/>
              <w:rPr>
                <w:b/>
                <w:bCs/>
              </w:rPr>
            </w:pPr>
            <w:r w:rsidRPr="00765BFC">
              <w:rPr>
                <w:b/>
                <w:bCs/>
              </w:rPr>
              <w:t xml:space="preserve">$ redacted </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5ECEAD8C" w14:textId="48A1043B" w:rsidR="00BC7418" w:rsidRPr="00765BFC" w:rsidRDefault="00BC7418" w:rsidP="00BC63E8">
            <w:pPr>
              <w:pStyle w:val="TableText0"/>
              <w:jc w:val="center"/>
              <w:rPr>
                <w:b/>
                <w:bCs/>
              </w:rPr>
            </w:pPr>
            <w:r w:rsidRPr="00765BFC">
              <w:rPr>
                <w:b/>
                <w:bCs/>
              </w:rPr>
              <w:t xml:space="preserve">$ redacted </w:t>
            </w:r>
          </w:p>
        </w:tc>
      </w:tr>
      <w:tr w:rsidR="000D4AF5" w:rsidRPr="00765BFC" w14:paraId="57C94E81" w14:textId="77777777" w:rsidTr="00BC7418">
        <w:tc>
          <w:tcPr>
            <w:tcW w:w="9016" w:type="dxa"/>
            <w:gridSpan w:val="6"/>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498DFA9" w14:textId="2E7E2CDA" w:rsidR="000D4AF5" w:rsidRPr="00765BFC" w:rsidRDefault="000D4AF5" w:rsidP="009F65BB">
            <w:pPr>
              <w:pStyle w:val="TableText0"/>
            </w:pPr>
            <w:r w:rsidRPr="00765BFC">
              <w:rPr>
                <w:b/>
                <w:bCs/>
              </w:rPr>
              <w:t>MSAC revised financial impact</w:t>
            </w:r>
          </w:p>
        </w:tc>
      </w:tr>
      <w:tr w:rsidR="000D4AF5" w:rsidRPr="00765BFC" w14:paraId="0830D035" w14:textId="77777777" w:rsidTr="00645E48">
        <w:tc>
          <w:tcPr>
            <w:tcW w:w="13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43FB9C2" w14:textId="64242A54" w:rsidR="000D4AF5" w:rsidRPr="00765BFC" w:rsidRDefault="000D4AF5" w:rsidP="000D4AF5">
            <w:pPr>
              <w:pStyle w:val="TableText0"/>
              <w:rPr>
                <w:b/>
                <w:bCs/>
              </w:rPr>
            </w:pPr>
            <w:r w:rsidRPr="00765BFC">
              <w:rPr>
                <w:rFonts w:eastAsia="Calibri" w:cs="Times New Roman"/>
              </w:rPr>
              <w:t xml:space="preserve">Eligible (aged 40-74yr) </w:t>
            </w:r>
          </w:p>
        </w:tc>
        <w:tc>
          <w:tcPr>
            <w:tcW w:w="153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1BC5F9E8" w14:textId="5A78D366" w:rsidR="000D4AF5" w:rsidRPr="00765BFC" w:rsidRDefault="000D4AF5" w:rsidP="009A6E62">
            <w:pPr>
              <w:pStyle w:val="TableText0"/>
              <w:jc w:val="center"/>
            </w:pPr>
            <w:r w:rsidRPr="00765BFC">
              <w:t>6,689,124</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1510F620" w14:textId="6852C5B2" w:rsidR="000D4AF5" w:rsidRPr="00765BFC" w:rsidRDefault="000D4AF5" w:rsidP="009A6E62">
            <w:pPr>
              <w:pStyle w:val="TableText0"/>
              <w:jc w:val="center"/>
            </w:pPr>
            <w:r w:rsidRPr="00765BFC">
              <w:t>6,779,209</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6BEEFFC" w14:textId="4A772F1B" w:rsidR="000D4AF5" w:rsidRPr="00765BFC" w:rsidRDefault="000D4AF5" w:rsidP="009A6E62">
            <w:pPr>
              <w:pStyle w:val="TableText0"/>
              <w:jc w:val="center"/>
            </w:pPr>
            <w:r w:rsidRPr="00765BFC">
              <w:t>6,856,336</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6095F87" w14:textId="5956F8CC" w:rsidR="000D4AF5" w:rsidRPr="00765BFC" w:rsidRDefault="000D4AF5" w:rsidP="009A6E62">
            <w:pPr>
              <w:pStyle w:val="TableText0"/>
              <w:jc w:val="center"/>
            </w:pPr>
            <w:r w:rsidRPr="00765BFC">
              <w:t>6,924,325</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0A294BC" w14:textId="789389B7" w:rsidR="000D4AF5" w:rsidRPr="00765BFC" w:rsidRDefault="000D4AF5" w:rsidP="009A6E62">
            <w:pPr>
              <w:pStyle w:val="TableText0"/>
              <w:jc w:val="center"/>
            </w:pPr>
            <w:r w:rsidRPr="00765BFC">
              <w:t>6,986,992</w:t>
            </w:r>
          </w:p>
        </w:tc>
      </w:tr>
      <w:tr w:rsidR="000D4AF5" w:rsidRPr="00765BFC" w14:paraId="6AA0C21D" w14:textId="77777777" w:rsidTr="00645E48">
        <w:tc>
          <w:tcPr>
            <w:tcW w:w="13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0C74634" w14:textId="0B0A1FEF" w:rsidR="000D4AF5" w:rsidRPr="00765BFC" w:rsidRDefault="000D4AF5" w:rsidP="000D4AF5">
            <w:pPr>
              <w:pStyle w:val="TableText0"/>
              <w:rPr>
                <w:b/>
                <w:bCs/>
              </w:rPr>
            </w:pPr>
            <w:r w:rsidRPr="00765BFC">
              <w:rPr>
                <w:rFonts w:eastAsia="Calibri" w:cs="Times New Roman"/>
              </w:rPr>
              <w:t>Eligible (</w:t>
            </w:r>
            <w:r w:rsidR="000474E2" w:rsidRPr="00A72EED">
              <w:rPr>
                <w:rFonts w:eastAsia="Calibri" w:cs="Times New Roman"/>
              </w:rPr>
              <w:t>Aboriginal and Torres Strait Islander people</w:t>
            </w:r>
            <w:r w:rsidRPr="00765BFC">
              <w:rPr>
                <w:rFonts w:eastAsia="Calibri" w:cs="Times New Roman"/>
              </w:rPr>
              <w:t xml:space="preserve"> 20-39 yrs)</w:t>
            </w:r>
          </w:p>
        </w:tc>
        <w:tc>
          <w:tcPr>
            <w:tcW w:w="153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7DCE1E0" w14:textId="468C6753" w:rsidR="000D4AF5" w:rsidRPr="00765BFC" w:rsidRDefault="000D4AF5" w:rsidP="006C14D5">
            <w:pPr>
              <w:pStyle w:val="TableText0"/>
              <w:jc w:val="center"/>
            </w:pPr>
            <w:r w:rsidRPr="00765BFC">
              <w:t>275,138</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6FD235ED" w14:textId="1364A6D5" w:rsidR="000D4AF5" w:rsidRPr="00765BFC" w:rsidRDefault="000D4AF5" w:rsidP="006C14D5">
            <w:pPr>
              <w:pStyle w:val="TableText0"/>
              <w:jc w:val="center"/>
            </w:pPr>
            <w:r w:rsidRPr="00765BFC">
              <w:t>282,066</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6E6BAB86" w14:textId="1760FE64" w:rsidR="000D4AF5" w:rsidRPr="00765BFC" w:rsidRDefault="000D4AF5" w:rsidP="006C14D5">
            <w:pPr>
              <w:pStyle w:val="TableText0"/>
              <w:jc w:val="center"/>
            </w:pPr>
            <w:r w:rsidRPr="00765BFC">
              <w:t>288,666</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3A01935" w14:textId="7F0C00F7" w:rsidR="000D4AF5" w:rsidRPr="00765BFC" w:rsidRDefault="000D4AF5" w:rsidP="006C14D5">
            <w:pPr>
              <w:pStyle w:val="TableText0"/>
              <w:jc w:val="center"/>
            </w:pPr>
            <w:r w:rsidRPr="00765BFC">
              <w:t>295,219</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1FF3E4E4" w14:textId="0A8DFE3E" w:rsidR="000D4AF5" w:rsidRPr="00765BFC" w:rsidRDefault="000D4AF5" w:rsidP="006C14D5">
            <w:pPr>
              <w:pStyle w:val="TableText0"/>
              <w:jc w:val="center"/>
            </w:pPr>
            <w:r w:rsidRPr="00765BFC">
              <w:t>302,092</w:t>
            </w:r>
          </w:p>
        </w:tc>
      </w:tr>
      <w:tr w:rsidR="00BC7418" w:rsidRPr="00765BFC" w14:paraId="2AFD2C1E" w14:textId="77777777" w:rsidTr="00645E48">
        <w:tc>
          <w:tcPr>
            <w:tcW w:w="13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1DC9ED0" w14:textId="77777777" w:rsidR="00BC7418" w:rsidRPr="00765BFC" w:rsidRDefault="00BC7418" w:rsidP="00BC7418">
            <w:pPr>
              <w:pStyle w:val="TableText0"/>
              <w:rPr>
                <w:rFonts w:eastAsia="Calibri" w:cs="Times New Roman"/>
                <w:i/>
                <w:iCs/>
              </w:rPr>
            </w:pPr>
            <w:r w:rsidRPr="00765BFC">
              <w:rPr>
                <w:rFonts w:eastAsia="Calibri" w:cs="Times New Roman"/>
                <w:i/>
                <w:iCs/>
              </w:rPr>
              <w:t xml:space="preserve">Screened </w:t>
            </w:r>
          </w:p>
          <w:p w14:paraId="53CB3758" w14:textId="6E9F5714" w:rsidR="00BC7418" w:rsidRPr="00765BFC" w:rsidRDefault="00BC7418" w:rsidP="00BC7418">
            <w:pPr>
              <w:pStyle w:val="TableText0"/>
              <w:rPr>
                <w:b/>
                <w:bCs/>
                <w:i/>
                <w:iCs/>
              </w:rPr>
            </w:pPr>
            <w:r w:rsidRPr="00765BFC">
              <w:rPr>
                <w:rFonts w:eastAsia="Calibri" w:cs="Times New Roman"/>
                <w:i/>
                <w:iCs/>
              </w:rPr>
              <w:t xml:space="preserve">(uptake unchanged) </w:t>
            </w:r>
          </w:p>
        </w:tc>
        <w:tc>
          <w:tcPr>
            <w:tcW w:w="153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61713A5" w14:textId="642C20C6" w:rsidR="00BC7418" w:rsidRPr="00765BFC" w:rsidRDefault="00BC7418" w:rsidP="00BC7418">
            <w:pPr>
              <w:pStyle w:val="TableText0"/>
              <w:jc w:val="center"/>
              <w:rPr>
                <w:b/>
                <w:bCs/>
              </w:rPr>
            </w:pPr>
            <w:r w:rsidRPr="00765BFC">
              <w:rPr>
                <w:b/>
                <w:bCs/>
              </w:rPr>
              <w:t xml:space="preserve">$ redacted </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E597144" w14:textId="0BF247DD" w:rsidR="00BC7418" w:rsidRPr="00765BFC" w:rsidRDefault="00BC7418" w:rsidP="00BC7418">
            <w:pPr>
              <w:pStyle w:val="TableText0"/>
              <w:jc w:val="center"/>
              <w:rPr>
                <w:b/>
                <w:bCs/>
              </w:rPr>
            </w:pPr>
            <w:r w:rsidRPr="00765BFC">
              <w:rPr>
                <w:b/>
                <w:bCs/>
              </w:rPr>
              <w:t xml:space="preserve">$ redacted </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85B0CC1" w14:textId="68BBAD65" w:rsidR="00BC7418" w:rsidRPr="00765BFC" w:rsidRDefault="00BC7418" w:rsidP="00BC7418">
            <w:pPr>
              <w:pStyle w:val="TableText0"/>
              <w:jc w:val="center"/>
              <w:rPr>
                <w:b/>
                <w:bCs/>
              </w:rPr>
            </w:pPr>
            <w:r w:rsidRPr="00765BFC">
              <w:rPr>
                <w:b/>
                <w:bCs/>
              </w:rPr>
              <w:t xml:space="preserve">$ redacted </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80513CB" w14:textId="02F7D9CE" w:rsidR="00BC7418" w:rsidRPr="00765BFC" w:rsidRDefault="00BC7418" w:rsidP="00BC7418">
            <w:pPr>
              <w:pStyle w:val="TableText0"/>
              <w:jc w:val="center"/>
              <w:rPr>
                <w:b/>
                <w:bCs/>
              </w:rPr>
            </w:pPr>
            <w:r w:rsidRPr="00765BFC">
              <w:rPr>
                <w:b/>
                <w:bCs/>
              </w:rPr>
              <w:t xml:space="preserve">$ redacted </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5D517C2" w14:textId="796B6CB4" w:rsidR="00BC7418" w:rsidRPr="00765BFC" w:rsidRDefault="00BC7418" w:rsidP="00BC7418">
            <w:pPr>
              <w:pStyle w:val="TableText0"/>
              <w:jc w:val="center"/>
              <w:rPr>
                <w:b/>
                <w:bCs/>
              </w:rPr>
            </w:pPr>
            <w:r w:rsidRPr="00765BFC">
              <w:rPr>
                <w:b/>
                <w:bCs/>
              </w:rPr>
              <w:t xml:space="preserve">$ redacted </w:t>
            </w:r>
          </w:p>
        </w:tc>
      </w:tr>
      <w:tr w:rsidR="00BC7418" w:rsidRPr="00765BFC" w14:paraId="7089CF4A" w14:textId="77777777" w:rsidTr="00645E48">
        <w:tc>
          <w:tcPr>
            <w:tcW w:w="13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38AA62B" w14:textId="77777777" w:rsidR="00BC7418" w:rsidRPr="00765BFC" w:rsidRDefault="00BC7418" w:rsidP="00BC7418">
            <w:pPr>
              <w:pStyle w:val="TableText0"/>
              <w:rPr>
                <w:rFonts w:eastAsia="Calibri" w:cs="Times New Roman"/>
                <w:i/>
                <w:iCs/>
              </w:rPr>
            </w:pPr>
            <w:r w:rsidRPr="00765BFC">
              <w:rPr>
                <w:rFonts w:eastAsia="Calibri" w:cs="Times New Roman"/>
                <w:i/>
                <w:iCs/>
              </w:rPr>
              <w:t xml:space="preserve">PoC test </w:t>
            </w:r>
          </w:p>
          <w:p w14:paraId="125A8621" w14:textId="362D8312" w:rsidR="00BC7418" w:rsidRPr="00765BFC" w:rsidRDefault="00BC7418" w:rsidP="00BC7418">
            <w:pPr>
              <w:pStyle w:val="TableText0"/>
              <w:rPr>
                <w:b/>
                <w:bCs/>
                <w:i/>
                <w:iCs/>
              </w:rPr>
            </w:pPr>
            <w:r w:rsidRPr="00765BFC">
              <w:rPr>
                <w:rFonts w:eastAsia="Calibri" w:cs="Times New Roman"/>
                <w:i/>
                <w:iCs/>
              </w:rPr>
              <w:t xml:space="preserve">(AUSDRISK ≥ 12 or </w:t>
            </w:r>
            <w:r w:rsidR="000474E2" w:rsidRPr="00A72EED">
              <w:rPr>
                <w:rFonts w:eastAsia="Calibri" w:cs="Times New Roman"/>
                <w:i/>
                <w:iCs/>
              </w:rPr>
              <w:t>Aboriginal and Torres Strait Islander people</w:t>
            </w:r>
            <w:r w:rsidR="00A72EED">
              <w:rPr>
                <w:rFonts w:eastAsia="Calibri" w:cs="Times New Roman"/>
                <w:i/>
                <w:iCs/>
              </w:rPr>
              <w:t>)</w:t>
            </w:r>
          </w:p>
        </w:tc>
        <w:tc>
          <w:tcPr>
            <w:tcW w:w="153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5D85CFB" w14:textId="2936306D" w:rsidR="00BC7418" w:rsidRPr="00765BFC" w:rsidRDefault="00BC7418" w:rsidP="00BC7418">
            <w:pPr>
              <w:pStyle w:val="TableText0"/>
              <w:jc w:val="center"/>
              <w:rPr>
                <w:b/>
                <w:bCs/>
              </w:rPr>
            </w:pPr>
            <w:r w:rsidRPr="00765BFC">
              <w:rPr>
                <w:b/>
                <w:bCs/>
              </w:rPr>
              <w:t xml:space="preserve">$ redacted </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4873DD7A" w14:textId="1EEC99E5" w:rsidR="00BC7418" w:rsidRPr="00765BFC" w:rsidRDefault="00BC7418" w:rsidP="00BC7418">
            <w:pPr>
              <w:pStyle w:val="TableText0"/>
              <w:jc w:val="center"/>
              <w:rPr>
                <w:b/>
                <w:bCs/>
              </w:rPr>
            </w:pPr>
            <w:r w:rsidRPr="00765BFC">
              <w:rPr>
                <w:b/>
                <w:bCs/>
              </w:rPr>
              <w:t xml:space="preserve">$ redacted </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004786D" w14:textId="75D8A6ED" w:rsidR="00BC7418" w:rsidRPr="00765BFC" w:rsidRDefault="00BC7418" w:rsidP="00BC7418">
            <w:pPr>
              <w:pStyle w:val="TableText0"/>
              <w:jc w:val="center"/>
              <w:rPr>
                <w:b/>
                <w:bCs/>
              </w:rPr>
            </w:pPr>
            <w:r w:rsidRPr="00765BFC">
              <w:rPr>
                <w:b/>
                <w:bCs/>
              </w:rPr>
              <w:t xml:space="preserve">$ redacted </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68C9EAC" w14:textId="1388CFE8" w:rsidR="00BC7418" w:rsidRPr="00765BFC" w:rsidRDefault="00BC7418" w:rsidP="00BC7418">
            <w:pPr>
              <w:pStyle w:val="TableText0"/>
              <w:jc w:val="center"/>
              <w:rPr>
                <w:b/>
                <w:bCs/>
              </w:rPr>
            </w:pPr>
            <w:r w:rsidRPr="00765BFC">
              <w:rPr>
                <w:b/>
                <w:bCs/>
              </w:rPr>
              <w:t xml:space="preserve">$ redacted </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BB02BB7" w14:textId="029CA9DD" w:rsidR="00BC7418" w:rsidRPr="00765BFC" w:rsidRDefault="00BC7418" w:rsidP="00BC7418">
            <w:pPr>
              <w:pStyle w:val="TableText0"/>
              <w:jc w:val="center"/>
              <w:rPr>
                <w:b/>
                <w:bCs/>
              </w:rPr>
            </w:pPr>
            <w:r w:rsidRPr="00765BFC">
              <w:rPr>
                <w:b/>
                <w:bCs/>
              </w:rPr>
              <w:t xml:space="preserve">$ redacted </w:t>
            </w:r>
          </w:p>
        </w:tc>
      </w:tr>
      <w:tr w:rsidR="00BC7418" w:rsidRPr="00765BFC" w14:paraId="3A71EC50" w14:textId="77777777" w:rsidTr="00645E48">
        <w:tc>
          <w:tcPr>
            <w:tcW w:w="134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412E057C" w14:textId="77777777" w:rsidR="00BC7418" w:rsidRPr="00765BFC" w:rsidRDefault="00BC7418" w:rsidP="00BC7418">
            <w:pPr>
              <w:spacing w:after="40"/>
              <w:rPr>
                <w:rFonts w:eastAsia="Calibri"/>
                <w:i/>
                <w:iCs/>
              </w:rPr>
            </w:pPr>
            <w:r w:rsidRPr="00765BFC">
              <w:rPr>
                <w:rFonts w:eastAsia="Calibri"/>
                <w:i/>
                <w:iCs/>
              </w:rPr>
              <w:t xml:space="preserve">Pharmacy Screening costs </w:t>
            </w:r>
          </w:p>
          <w:p w14:paraId="40A48B1C" w14:textId="4F2D27B3" w:rsidR="00BC7418" w:rsidRPr="00765BFC" w:rsidRDefault="00BC7418" w:rsidP="00BC7418">
            <w:pPr>
              <w:pStyle w:val="TableText0"/>
              <w:rPr>
                <w:b/>
                <w:bCs/>
                <w:i/>
                <w:iCs/>
              </w:rPr>
            </w:pPr>
            <w:r w:rsidRPr="00765BFC">
              <w:rPr>
                <w:rFonts w:eastAsia="Calibri" w:cs="Times New Roman"/>
                <w:i/>
                <w:iCs/>
                <w:szCs w:val="20"/>
              </w:rPr>
              <w:t xml:space="preserve">(PoC test only - </w:t>
            </w:r>
            <w:r w:rsidRPr="00765BFC">
              <w:t xml:space="preserve">$ </w:t>
            </w:r>
            <w:r w:rsidR="00BC63E8" w:rsidRPr="00765BFC">
              <w:rPr>
                <w:b/>
              </w:rPr>
              <w:t>redacted</w:t>
            </w:r>
            <w:r w:rsidRPr="00765BFC">
              <w:rPr>
                <w:rFonts w:eastAsia="Calibri" w:cs="Times New Roman"/>
                <w:i/>
                <w:iCs/>
                <w:szCs w:val="20"/>
              </w:rPr>
              <w:t>)</w:t>
            </w:r>
          </w:p>
        </w:tc>
        <w:tc>
          <w:tcPr>
            <w:tcW w:w="153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3798758" w14:textId="1258E283" w:rsidR="00BC7418" w:rsidRPr="00765BFC" w:rsidRDefault="00BC7418" w:rsidP="00BC7418">
            <w:pPr>
              <w:pStyle w:val="TableText0"/>
              <w:jc w:val="center"/>
              <w:rPr>
                <w:b/>
                <w:bCs/>
              </w:rPr>
            </w:pPr>
            <w:r w:rsidRPr="00765BFC">
              <w:rPr>
                <w:b/>
                <w:bCs/>
              </w:rPr>
              <w:t xml:space="preserve">$ redacted </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849EA19" w14:textId="76F675F5" w:rsidR="00BC7418" w:rsidRPr="00765BFC" w:rsidRDefault="00BC7418" w:rsidP="00BC7418">
            <w:pPr>
              <w:pStyle w:val="TableText0"/>
              <w:jc w:val="center"/>
              <w:rPr>
                <w:b/>
                <w:bCs/>
              </w:rPr>
            </w:pPr>
            <w:r w:rsidRPr="00765BFC">
              <w:rPr>
                <w:b/>
                <w:bCs/>
              </w:rPr>
              <w:t xml:space="preserve">$ redacted </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6A6A495" w14:textId="681824F3" w:rsidR="00BC7418" w:rsidRPr="00765BFC" w:rsidRDefault="00BC7418" w:rsidP="00BC7418">
            <w:pPr>
              <w:pStyle w:val="TableText0"/>
              <w:jc w:val="center"/>
              <w:rPr>
                <w:b/>
                <w:bCs/>
              </w:rPr>
            </w:pPr>
            <w:r w:rsidRPr="00765BFC">
              <w:rPr>
                <w:b/>
                <w:bCs/>
              </w:rPr>
              <w:t xml:space="preserve">$ redacted </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204F0B8" w14:textId="014E5C51" w:rsidR="00BC7418" w:rsidRPr="00765BFC" w:rsidRDefault="00BC7418" w:rsidP="00BC7418">
            <w:pPr>
              <w:pStyle w:val="TableText0"/>
              <w:jc w:val="center"/>
              <w:rPr>
                <w:b/>
                <w:bCs/>
              </w:rPr>
            </w:pPr>
            <w:r w:rsidRPr="00765BFC">
              <w:rPr>
                <w:b/>
                <w:bCs/>
              </w:rPr>
              <w:t xml:space="preserve">$ redacted </w:t>
            </w:r>
          </w:p>
        </w:tc>
        <w:tc>
          <w:tcPr>
            <w:tcW w:w="15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4293C824" w14:textId="36384154" w:rsidR="00BC7418" w:rsidRPr="00765BFC" w:rsidRDefault="00BC7418" w:rsidP="00BC7418">
            <w:pPr>
              <w:pStyle w:val="TableText0"/>
              <w:jc w:val="center"/>
              <w:rPr>
                <w:b/>
                <w:bCs/>
              </w:rPr>
            </w:pPr>
            <w:r w:rsidRPr="00765BFC">
              <w:rPr>
                <w:b/>
                <w:bCs/>
              </w:rPr>
              <w:t xml:space="preserve">$ redacted </w:t>
            </w:r>
          </w:p>
        </w:tc>
      </w:tr>
    </w:tbl>
    <w:p w14:paraId="16838B35" w14:textId="11CFA829" w:rsidR="005F39B6" w:rsidRPr="00765BFC" w:rsidRDefault="005F39B6" w:rsidP="00D80AF3">
      <w:pPr>
        <w:pStyle w:val="Tablenotes1"/>
      </w:pPr>
      <w:r w:rsidRPr="00765BFC">
        <w:t>Source: ADAR - Budget Impact Analysis - Pharmacy Diabetes Screening Service Final for Submission;</w:t>
      </w:r>
      <w:r w:rsidR="00D80AF3" w:rsidRPr="00765BFC">
        <w:t xml:space="preserve"> and revised financial implications estimated by the commentary </w:t>
      </w:r>
      <w:r w:rsidR="00C66050" w:rsidRPr="00765BFC">
        <w:rPr>
          <w:i/>
          <w:iCs/>
        </w:rPr>
        <w:t>and the Department</w:t>
      </w:r>
      <w:r w:rsidR="003D128B" w:rsidRPr="00765BFC">
        <w:rPr>
          <w:i/>
          <w:iCs/>
        </w:rPr>
        <w:t xml:space="preserve"> (as requested by MSAC).</w:t>
      </w:r>
    </w:p>
    <w:p w14:paraId="05824519" w14:textId="77777777" w:rsidR="005F39B6" w:rsidRPr="00765BFC" w:rsidRDefault="005F39B6" w:rsidP="00D80AF3">
      <w:pPr>
        <w:pStyle w:val="Tablenotes1"/>
      </w:pPr>
      <w:r w:rsidRPr="00765BFC">
        <w:t>Abbreviations: GP – general practitioner; p.a. – per annum; PoC – point of care; T2DM – type 2 diabetes mellitus</w:t>
      </w:r>
      <w:r w:rsidRPr="00765BFC">
        <w:br/>
      </w:r>
      <w:r w:rsidRPr="00765BFC">
        <w:rPr>
          <w:vertAlign w:val="superscript"/>
        </w:rPr>
        <w:t>a</w:t>
      </w:r>
      <w:r w:rsidRPr="00765BFC">
        <w:t xml:space="preserve"> For patients who visit their GP</w:t>
      </w:r>
    </w:p>
    <w:p w14:paraId="42DFC4E3" w14:textId="76A0EA0F" w:rsidR="005F39B6" w:rsidRPr="00765BFC" w:rsidRDefault="005F39B6" w:rsidP="005F39B6">
      <w:pPr>
        <w:rPr>
          <w:i/>
          <w:iCs/>
        </w:rPr>
      </w:pPr>
      <w:r w:rsidRPr="00765BFC">
        <w:t xml:space="preserve">The </w:t>
      </w:r>
      <w:r w:rsidR="00F87A6D" w:rsidRPr="00765BFC">
        <w:t>ADAR’s</w:t>
      </w:r>
      <w:r w:rsidRPr="00765BFC">
        <w:t xml:space="preserve"> financial impact analysis suggest</w:t>
      </w:r>
      <w:r w:rsidR="00F87A6D" w:rsidRPr="00765BFC">
        <w:t>ed</w:t>
      </w:r>
      <w:r w:rsidRPr="00765BFC">
        <w:t xml:space="preserve"> the 5-year cumulative financial impact of adopting community pharmacy screening for T2DM using the AUSDRISK + </w:t>
      </w:r>
      <w:r w:rsidR="00344F72" w:rsidRPr="00765BFC">
        <w:t>PoC</w:t>
      </w:r>
      <w:r w:rsidRPr="00765BFC">
        <w:t xml:space="preserve"> HbA1c would be approximately </w:t>
      </w:r>
      <w:r w:rsidR="00DB1389" w:rsidRPr="00DB1389">
        <w:t>$</w:t>
      </w:r>
      <w:r w:rsidR="009145C2">
        <w:t>2</w:t>
      </w:r>
      <w:r w:rsidR="00DB1389" w:rsidRPr="00DB1389">
        <w:t>0 million to &lt; $</w:t>
      </w:r>
      <w:r w:rsidR="009145C2">
        <w:t>3</w:t>
      </w:r>
      <w:r w:rsidR="00DB1389" w:rsidRPr="00DB1389">
        <w:t>0 million</w:t>
      </w:r>
      <w:r w:rsidRPr="00765BFC">
        <w:t>.</w:t>
      </w:r>
      <w:r w:rsidRPr="00765BFC">
        <w:rPr>
          <w:i/>
          <w:iCs/>
        </w:rPr>
        <w:t xml:space="preserve"> </w:t>
      </w:r>
      <w:r w:rsidRPr="00765BFC">
        <w:t xml:space="preserve">The revised financial impact analysis </w:t>
      </w:r>
      <w:r w:rsidR="00F87A6D" w:rsidRPr="00765BFC">
        <w:t xml:space="preserve">calculated int eh commentary </w:t>
      </w:r>
      <w:r w:rsidRPr="00765BFC">
        <w:t>suggest</w:t>
      </w:r>
      <w:r w:rsidR="00F87A6D" w:rsidRPr="00765BFC">
        <w:t xml:space="preserve">ed </w:t>
      </w:r>
      <w:r w:rsidRPr="00765BFC">
        <w:t xml:space="preserve">this figure is significantly lower, approximately </w:t>
      </w:r>
      <w:r w:rsidR="00DB1389" w:rsidRPr="00DB1389">
        <w:t xml:space="preserve">$10 million to &lt; $20 million </w:t>
      </w:r>
      <w:r w:rsidRPr="00765BFC">
        <w:t>over 5 years.</w:t>
      </w:r>
      <w:r w:rsidR="00F87A6D" w:rsidRPr="00765BFC">
        <w:t xml:space="preserve"> </w:t>
      </w:r>
      <w:r w:rsidRPr="00765BFC">
        <w:t xml:space="preserve">The </w:t>
      </w:r>
      <w:r w:rsidR="00F87A6D" w:rsidRPr="00765BFC">
        <w:t xml:space="preserve">commentary considered the </w:t>
      </w:r>
      <w:r w:rsidRPr="00765BFC">
        <w:t xml:space="preserve">financial impact of community pharmacy screening is heavily influenced by the proportion of the eligible population that use the service which was informed by expert opinion. Doubling the proportion of eligible patients who receive screening (which was based on expert opinion) almost exactly doubles the revised financial impact. Therefore, </w:t>
      </w:r>
      <w:r w:rsidR="00F87A6D" w:rsidRPr="00765BFC">
        <w:t xml:space="preserve">the commentary considered there was </w:t>
      </w:r>
      <w:r w:rsidRPr="00765BFC">
        <w:t>considerable uncertainty as to the true financial impact. The numbers screened per year is likely to depend on whether the financial reimbursement to pharmacies is high or low compared to the work involved.</w:t>
      </w:r>
    </w:p>
    <w:p w14:paraId="79740A6A" w14:textId="73C08741" w:rsidR="00307092" w:rsidRDefault="005F39B6" w:rsidP="00307092">
      <w:pPr>
        <w:spacing w:before="240"/>
      </w:pPr>
      <w:r w:rsidRPr="00765BFC">
        <w:t>The ADAR analysis also does not include the additional costs related to the increased use of Intensive Treatment for T2DM or Lifestyle Treatment for Pre-DM, respectively.</w:t>
      </w:r>
      <w:r w:rsidR="00307092">
        <w:br w:type="page"/>
      </w:r>
    </w:p>
    <w:p w14:paraId="43629E6F" w14:textId="77777777" w:rsidR="00A7674C" w:rsidRPr="00765BFC" w:rsidRDefault="00A7674C" w:rsidP="00021864">
      <w:pPr>
        <w:pStyle w:val="Heading1"/>
        <w:numPr>
          <w:ilvl w:val="0"/>
          <w:numId w:val="13"/>
        </w:numPr>
        <w:spacing w:before="240" w:after="240"/>
        <w:ind w:hanging="720"/>
        <w:jc w:val="both"/>
        <w:rPr>
          <w:rFonts w:ascii="Arial" w:hAnsi="Arial" w:cs="Arial"/>
        </w:rPr>
      </w:pPr>
      <w:r w:rsidRPr="00765BFC">
        <w:rPr>
          <w:rFonts w:ascii="Arial" w:hAnsi="Arial" w:cs="Arial"/>
        </w:rPr>
        <w:lastRenderedPageBreak/>
        <w:t>Key issues from ESC to MSAC</w:t>
      </w:r>
    </w:p>
    <w:tbl>
      <w:tblPr>
        <w:tblStyle w:val="TableGrid1"/>
        <w:tblW w:w="0" w:type="auto"/>
        <w:tblInd w:w="0" w:type="dxa"/>
        <w:tblLayout w:type="fixed"/>
        <w:tblLook w:val="04A0" w:firstRow="1" w:lastRow="0" w:firstColumn="1" w:lastColumn="0" w:noHBand="0" w:noVBand="1"/>
      </w:tblPr>
      <w:tblGrid>
        <w:gridCol w:w="2660"/>
        <w:gridCol w:w="6356"/>
      </w:tblGrid>
      <w:tr w:rsidR="00A7674C" w:rsidRPr="00765BFC" w14:paraId="3CB5EC44" w14:textId="77777777" w:rsidTr="216A0C31">
        <w:trPr>
          <w:cantSplit/>
          <w:tblHeader/>
        </w:trPr>
        <w:tc>
          <w:tcPr>
            <w:tcW w:w="2660" w:type="dxa"/>
            <w:tcBorders>
              <w:top w:val="single" w:sz="4" w:space="0" w:color="auto"/>
              <w:left w:val="single" w:sz="4" w:space="0" w:color="auto"/>
              <w:bottom w:val="single" w:sz="4" w:space="0" w:color="auto"/>
              <w:right w:val="single" w:sz="4" w:space="0" w:color="auto"/>
            </w:tcBorders>
            <w:hideMark/>
          </w:tcPr>
          <w:p w14:paraId="3964F3B2" w14:textId="77777777" w:rsidR="00A7674C" w:rsidRPr="00765BFC" w:rsidRDefault="00A7674C" w:rsidP="00F2505E">
            <w:pPr>
              <w:spacing w:before="60" w:after="60"/>
              <w:rPr>
                <w:b/>
                <w:bCs/>
                <w:color w:val="000000"/>
                <w:sz w:val="21"/>
                <w:szCs w:val="21"/>
              </w:rPr>
            </w:pPr>
            <w:r w:rsidRPr="00765BFC">
              <w:rPr>
                <w:b/>
                <w:bCs/>
                <w:color w:val="000000"/>
                <w:sz w:val="21"/>
                <w:szCs w:val="21"/>
              </w:rPr>
              <w:t>ESC key issue</w:t>
            </w:r>
          </w:p>
        </w:tc>
        <w:tc>
          <w:tcPr>
            <w:tcW w:w="6356" w:type="dxa"/>
            <w:tcBorders>
              <w:top w:val="single" w:sz="4" w:space="0" w:color="auto"/>
              <w:left w:val="single" w:sz="4" w:space="0" w:color="auto"/>
              <w:bottom w:val="single" w:sz="4" w:space="0" w:color="auto"/>
              <w:right w:val="single" w:sz="4" w:space="0" w:color="auto"/>
            </w:tcBorders>
            <w:hideMark/>
          </w:tcPr>
          <w:p w14:paraId="70E5D8AA" w14:textId="77777777" w:rsidR="00A7674C" w:rsidRPr="00765BFC" w:rsidRDefault="00A7674C" w:rsidP="00F2505E">
            <w:pPr>
              <w:spacing w:before="60" w:after="60"/>
              <w:rPr>
                <w:b/>
                <w:bCs/>
                <w:color w:val="000000"/>
                <w:sz w:val="21"/>
                <w:szCs w:val="21"/>
              </w:rPr>
            </w:pPr>
            <w:r w:rsidRPr="00765BFC">
              <w:rPr>
                <w:b/>
                <w:bCs/>
                <w:color w:val="000000"/>
                <w:sz w:val="21"/>
                <w:szCs w:val="21"/>
              </w:rPr>
              <w:t>ESC advice to MSAC</w:t>
            </w:r>
          </w:p>
        </w:tc>
      </w:tr>
      <w:tr w:rsidR="00A7674C" w:rsidRPr="00765BFC" w14:paraId="3A8532C5" w14:textId="77777777" w:rsidTr="216A0C31">
        <w:tc>
          <w:tcPr>
            <w:tcW w:w="2660" w:type="dxa"/>
            <w:tcBorders>
              <w:top w:val="single" w:sz="4" w:space="0" w:color="auto"/>
              <w:left w:val="single" w:sz="4" w:space="0" w:color="auto"/>
              <w:bottom w:val="single" w:sz="4" w:space="0" w:color="auto"/>
              <w:right w:val="single" w:sz="4" w:space="0" w:color="auto"/>
            </w:tcBorders>
            <w:hideMark/>
          </w:tcPr>
          <w:p w14:paraId="2A35C5F2" w14:textId="77777777" w:rsidR="00A7674C" w:rsidRPr="00765BFC" w:rsidRDefault="00A7674C" w:rsidP="00F2505E">
            <w:pPr>
              <w:spacing w:before="60" w:after="60"/>
              <w:rPr>
                <w:color w:val="000000"/>
                <w:sz w:val="21"/>
                <w:szCs w:val="21"/>
              </w:rPr>
            </w:pPr>
            <w:r w:rsidRPr="00765BFC">
              <w:rPr>
                <w:color w:val="000000"/>
                <w:sz w:val="21"/>
                <w:szCs w:val="21"/>
              </w:rPr>
              <w:t xml:space="preserve">Intended use population and frequency of testing. </w:t>
            </w:r>
          </w:p>
        </w:tc>
        <w:tc>
          <w:tcPr>
            <w:tcW w:w="6356" w:type="dxa"/>
            <w:tcBorders>
              <w:top w:val="single" w:sz="4" w:space="0" w:color="auto"/>
              <w:left w:val="single" w:sz="4" w:space="0" w:color="auto"/>
              <w:bottom w:val="single" w:sz="4" w:space="0" w:color="auto"/>
              <w:right w:val="single" w:sz="4" w:space="0" w:color="auto"/>
            </w:tcBorders>
            <w:hideMark/>
          </w:tcPr>
          <w:p w14:paraId="6BF79533" w14:textId="77777777" w:rsidR="00A7674C" w:rsidRPr="00765BFC" w:rsidRDefault="00A7674C" w:rsidP="00F2505E">
            <w:pPr>
              <w:spacing w:before="60" w:after="60"/>
              <w:rPr>
                <w:color w:val="000000"/>
                <w:sz w:val="21"/>
                <w:szCs w:val="21"/>
              </w:rPr>
            </w:pPr>
            <w:r w:rsidRPr="00765BFC">
              <w:rPr>
                <w:color w:val="000000"/>
                <w:sz w:val="21"/>
                <w:szCs w:val="21"/>
              </w:rPr>
              <w:t>The ADAR did not explicitly define the eligible population for the pharmacy</w:t>
            </w:r>
            <w:r w:rsidRPr="00765BFC">
              <w:rPr>
                <w:color w:val="000000"/>
                <w:sz w:val="21"/>
                <w:szCs w:val="21"/>
              </w:rPr>
              <w:noBreakHyphen/>
              <w:t>based opportunistic screening using AUSDRISK and HbA1c point</w:t>
            </w:r>
            <w:r w:rsidRPr="00765BFC">
              <w:rPr>
                <w:color w:val="000000"/>
                <w:sz w:val="21"/>
                <w:szCs w:val="21"/>
              </w:rPr>
              <w:noBreakHyphen/>
              <w:t>of</w:t>
            </w:r>
            <w:r w:rsidRPr="00765BFC">
              <w:rPr>
                <w:color w:val="000000"/>
                <w:sz w:val="21"/>
                <w:szCs w:val="21"/>
              </w:rPr>
              <w:noBreakHyphen/>
              <w:t>care (PoC) testing. ESC advised that it may be appropriate to align the eligible population with the RACGP guidelines which recommend screening</w:t>
            </w:r>
            <w:r w:rsidRPr="00765BFC">
              <w:t xml:space="preserve"> </w:t>
            </w:r>
            <w:r w:rsidRPr="00765BFC">
              <w:rPr>
                <w:color w:val="000000"/>
                <w:sz w:val="21"/>
                <w:szCs w:val="21"/>
              </w:rPr>
              <w:t xml:space="preserve">every 3 years from 40 years of age using the AUSDRISK only. The RACGP guidelines recommend that people with an AUSDRISK score ≥ 12 should undergo fasting blood glucose (FBG) or HbA1c every 3 years. </w:t>
            </w:r>
          </w:p>
          <w:p w14:paraId="1423BFE3" w14:textId="77777777" w:rsidR="00A7674C" w:rsidRPr="00765BFC" w:rsidRDefault="00A7674C" w:rsidP="00F2505E">
            <w:pPr>
              <w:spacing w:before="60" w:after="60"/>
              <w:rPr>
                <w:color w:val="000000"/>
                <w:sz w:val="21"/>
                <w:szCs w:val="21"/>
              </w:rPr>
            </w:pPr>
            <w:r w:rsidRPr="00765BFC">
              <w:rPr>
                <w:color w:val="000000"/>
                <w:sz w:val="21"/>
                <w:szCs w:val="21"/>
              </w:rPr>
              <w:t xml:space="preserve">Aboriginal and Torres Strait Islander people should have their risk of diabetes assessed every year using blood testing (HbA1c or fasting plasma glucose) from 18 years of age. ESC advised the frequency of testing could be aligned to the RACGP guidelines but queried whether testing should be done more frequently given the negative test bias. </w:t>
            </w:r>
          </w:p>
        </w:tc>
      </w:tr>
      <w:tr w:rsidR="00A7674C" w:rsidRPr="00765BFC" w14:paraId="1141AACA" w14:textId="77777777" w:rsidTr="216A0C31">
        <w:tc>
          <w:tcPr>
            <w:tcW w:w="2660" w:type="dxa"/>
            <w:tcBorders>
              <w:top w:val="single" w:sz="4" w:space="0" w:color="auto"/>
              <w:left w:val="single" w:sz="4" w:space="0" w:color="auto"/>
              <w:bottom w:val="single" w:sz="4" w:space="0" w:color="auto"/>
              <w:right w:val="single" w:sz="4" w:space="0" w:color="auto"/>
            </w:tcBorders>
          </w:tcPr>
          <w:p w14:paraId="22F97819" w14:textId="77777777" w:rsidR="00A7674C" w:rsidRPr="00765BFC" w:rsidRDefault="00A7674C" w:rsidP="00F2505E">
            <w:pPr>
              <w:spacing w:before="60" w:after="60"/>
              <w:rPr>
                <w:color w:val="000000"/>
                <w:sz w:val="21"/>
                <w:szCs w:val="21"/>
              </w:rPr>
            </w:pPr>
            <w:r w:rsidRPr="00765BFC">
              <w:rPr>
                <w:color w:val="000000"/>
                <w:sz w:val="21"/>
                <w:szCs w:val="21"/>
              </w:rPr>
              <w:t>Fee proposal</w:t>
            </w:r>
          </w:p>
        </w:tc>
        <w:tc>
          <w:tcPr>
            <w:tcW w:w="6356" w:type="dxa"/>
            <w:tcBorders>
              <w:top w:val="single" w:sz="4" w:space="0" w:color="auto"/>
              <w:left w:val="single" w:sz="4" w:space="0" w:color="auto"/>
              <w:bottom w:val="single" w:sz="4" w:space="0" w:color="auto"/>
              <w:right w:val="single" w:sz="4" w:space="0" w:color="auto"/>
            </w:tcBorders>
          </w:tcPr>
          <w:p w14:paraId="57812A54" w14:textId="52F7FB01" w:rsidR="00A7674C" w:rsidRPr="00765BFC" w:rsidRDefault="00A7674C" w:rsidP="00F2505E">
            <w:pPr>
              <w:spacing w:before="60" w:after="60"/>
              <w:rPr>
                <w:color w:val="000000"/>
                <w:sz w:val="21"/>
                <w:szCs w:val="21"/>
              </w:rPr>
            </w:pPr>
            <w:r w:rsidRPr="00765BFC">
              <w:rPr>
                <w:color w:val="000000"/>
                <w:sz w:val="21"/>
                <w:szCs w:val="21"/>
              </w:rPr>
              <w:t xml:space="preserve">The fee proposal was </w:t>
            </w:r>
            <w:r w:rsidR="00BC63E8" w:rsidRPr="00765BFC">
              <w:rPr>
                <w:b/>
                <w:color w:val="000000"/>
                <w:sz w:val="21"/>
              </w:rPr>
              <w:t>$redacted</w:t>
            </w:r>
            <w:r w:rsidRPr="00765BFC">
              <w:rPr>
                <w:color w:val="000000"/>
                <w:sz w:val="21"/>
                <w:szCs w:val="21"/>
              </w:rPr>
              <w:t xml:space="preserve"> for AUSDRISK alone and </w:t>
            </w:r>
            <w:r w:rsidR="00BC63E8" w:rsidRPr="00765BFC">
              <w:rPr>
                <w:b/>
                <w:color w:val="000000"/>
                <w:sz w:val="21"/>
              </w:rPr>
              <w:t>$redacted</w:t>
            </w:r>
            <w:r w:rsidRPr="00765BFC">
              <w:rPr>
                <w:color w:val="000000"/>
                <w:sz w:val="21"/>
                <w:szCs w:val="21"/>
              </w:rPr>
              <w:t xml:space="preserve"> for AUSDRISK and PoC HbA1c testing. ESC queried whether AUSDRISK assessment alone should be publicly funded as the AUSDRISK score is an eligibility criterion for HbA1c testing. The pre-ESC response also appeared to suggest a higher fee would be requested if capital costs are not reimbursed. </w:t>
            </w:r>
          </w:p>
        </w:tc>
      </w:tr>
      <w:tr w:rsidR="00A7674C" w:rsidRPr="00765BFC" w14:paraId="77B22AE5" w14:textId="77777777" w:rsidTr="216A0C31">
        <w:tc>
          <w:tcPr>
            <w:tcW w:w="2660" w:type="dxa"/>
            <w:tcBorders>
              <w:top w:val="single" w:sz="4" w:space="0" w:color="auto"/>
              <w:left w:val="single" w:sz="4" w:space="0" w:color="auto"/>
              <w:bottom w:val="single" w:sz="4" w:space="0" w:color="auto"/>
              <w:right w:val="single" w:sz="4" w:space="0" w:color="auto"/>
            </w:tcBorders>
          </w:tcPr>
          <w:p w14:paraId="1F41CBCB" w14:textId="77777777" w:rsidR="00A7674C" w:rsidRPr="00765BFC" w:rsidRDefault="00A7674C" w:rsidP="00F2505E">
            <w:pPr>
              <w:spacing w:before="60" w:after="60"/>
              <w:rPr>
                <w:color w:val="000000"/>
                <w:sz w:val="21"/>
                <w:szCs w:val="21"/>
              </w:rPr>
            </w:pPr>
            <w:r w:rsidRPr="00765BFC">
              <w:rPr>
                <w:color w:val="000000"/>
                <w:sz w:val="21"/>
                <w:szCs w:val="21"/>
              </w:rPr>
              <w:t>No comparison with usual care</w:t>
            </w:r>
          </w:p>
        </w:tc>
        <w:tc>
          <w:tcPr>
            <w:tcW w:w="6356" w:type="dxa"/>
            <w:tcBorders>
              <w:top w:val="single" w:sz="4" w:space="0" w:color="auto"/>
              <w:left w:val="single" w:sz="4" w:space="0" w:color="auto"/>
              <w:bottom w:val="single" w:sz="4" w:space="0" w:color="auto"/>
              <w:right w:val="single" w:sz="4" w:space="0" w:color="auto"/>
            </w:tcBorders>
          </w:tcPr>
          <w:p w14:paraId="3A33FE5E" w14:textId="77777777" w:rsidR="00A7674C" w:rsidRPr="00765BFC" w:rsidRDefault="00A7674C" w:rsidP="00F2505E">
            <w:pPr>
              <w:spacing w:before="60" w:after="60"/>
              <w:rPr>
                <w:color w:val="000000"/>
                <w:sz w:val="21"/>
                <w:szCs w:val="21"/>
              </w:rPr>
            </w:pPr>
            <w:r w:rsidRPr="00765BFC">
              <w:rPr>
                <w:color w:val="000000"/>
                <w:sz w:val="21"/>
                <w:szCs w:val="21"/>
              </w:rPr>
              <w:t>The ADAR did not provide relevant clinical or economic evidence for the intervention plus usual care vs usual care alone. The commentary’s economic evaluation which presents a comparison with usual care suggests pharmacy-based screening is not cost-effective.</w:t>
            </w:r>
          </w:p>
        </w:tc>
      </w:tr>
      <w:tr w:rsidR="00A7674C" w:rsidRPr="00765BFC" w14:paraId="5A445346" w14:textId="77777777" w:rsidTr="216A0C31">
        <w:tc>
          <w:tcPr>
            <w:tcW w:w="2660" w:type="dxa"/>
            <w:tcBorders>
              <w:top w:val="single" w:sz="4" w:space="0" w:color="auto"/>
              <w:left w:val="single" w:sz="4" w:space="0" w:color="auto"/>
              <w:bottom w:val="single" w:sz="4" w:space="0" w:color="auto"/>
              <w:right w:val="single" w:sz="4" w:space="0" w:color="auto"/>
            </w:tcBorders>
          </w:tcPr>
          <w:p w14:paraId="09248FBA" w14:textId="77777777" w:rsidR="00A7674C" w:rsidRPr="00765BFC" w:rsidRDefault="00A7674C" w:rsidP="00F2505E">
            <w:pPr>
              <w:spacing w:before="60" w:after="60"/>
              <w:rPr>
                <w:color w:val="000000"/>
                <w:sz w:val="21"/>
                <w:szCs w:val="21"/>
              </w:rPr>
            </w:pPr>
            <w:r w:rsidRPr="00765BFC">
              <w:rPr>
                <w:color w:val="000000"/>
                <w:sz w:val="21"/>
                <w:szCs w:val="21"/>
              </w:rPr>
              <w:t>HbA1c as a screening tool and negative mean bias of HbA1c PoC testing</w:t>
            </w:r>
          </w:p>
        </w:tc>
        <w:tc>
          <w:tcPr>
            <w:tcW w:w="6356" w:type="dxa"/>
            <w:tcBorders>
              <w:top w:val="single" w:sz="4" w:space="0" w:color="auto"/>
              <w:left w:val="single" w:sz="4" w:space="0" w:color="auto"/>
              <w:bottom w:val="single" w:sz="4" w:space="0" w:color="auto"/>
              <w:right w:val="single" w:sz="4" w:space="0" w:color="auto"/>
            </w:tcBorders>
          </w:tcPr>
          <w:p w14:paraId="5AAA81D9" w14:textId="77777777" w:rsidR="00A7674C" w:rsidRPr="00765BFC" w:rsidRDefault="00A7674C" w:rsidP="00F2505E">
            <w:pPr>
              <w:spacing w:before="60" w:after="60"/>
              <w:rPr>
                <w:color w:val="000000"/>
                <w:sz w:val="21"/>
                <w:szCs w:val="21"/>
              </w:rPr>
            </w:pPr>
            <w:r w:rsidRPr="00765BFC">
              <w:rPr>
                <w:color w:val="000000"/>
                <w:sz w:val="21"/>
                <w:szCs w:val="21"/>
              </w:rPr>
              <w:t xml:space="preserve">MSAC did not support HbA1c PoC testing for diagnosing T2DM in general practice. Based on this, HbA1c PoC testing may not be appropriate as a screening tool. There is also possible negative assay bias, which could provide false reassurance.  </w:t>
            </w:r>
          </w:p>
        </w:tc>
      </w:tr>
      <w:tr w:rsidR="00A7674C" w:rsidRPr="00765BFC" w14:paraId="35CB75D5" w14:textId="77777777" w:rsidTr="216A0C31">
        <w:tc>
          <w:tcPr>
            <w:tcW w:w="2660" w:type="dxa"/>
            <w:tcBorders>
              <w:top w:val="single" w:sz="4" w:space="0" w:color="auto"/>
              <w:left w:val="single" w:sz="4" w:space="0" w:color="auto"/>
              <w:bottom w:val="single" w:sz="4" w:space="0" w:color="auto"/>
              <w:right w:val="single" w:sz="4" w:space="0" w:color="auto"/>
            </w:tcBorders>
          </w:tcPr>
          <w:p w14:paraId="0A3B7E6C" w14:textId="77777777" w:rsidR="00A7674C" w:rsidRPr="00765BFC" w:rsidRDefault="00A7674C" w:rsidP="00F2505E">
            <w:pPr>
              <w:spacing w:before="60" w:after="60"/>
              <w:rPr>
                <w:color w:val="000000"/>
                <w:sz w:val="21"/>
                <w:szCs w:val="21"/>
              </w:rPr>
            </w:pPr>
            <w:r w:rsidRPr="00765BFC">
              <w:rPr>
                <w:color w:val="000000"/>
                <w:sz w:val="21"/>
                <w:szCs w:val="21"/>
              </w:rPr>
              <w:t>Potential for over-diagnosis</w:t>
            </w:r>
          </w:p>
        </w:tc>
        <w:tc>
          <w:tcPr>
            <w:tcW w:w="6356" w:type="dxa"/>
            <w:tcBorders>
              <w:top w:val="single" w:sz="4" w:space="0" w:color="auto"/>
              <w:left w:val="single" w:sz="4" w:space="0" w:color="auto"/>
              <w:bottom w:val="single" w:sz="4" w:space="0" w:color="auto"/>
              <w:right w:val="single" w:sz="4" w:space="0" w:color="auto"/>
            </w:tcBorders>
          </w:tcPr>
          <w:p w14:paraId="276DAE7B" w14:textId="77777777" w:rsidR="00A7674C" w:rsidRPr="00765BFC" w:rsidRDefault="00A7674C" w:rsidP="00F2505E">
            <w:pPr>
              <w:spacing w:before="60" w:after="60"/>
              <w:rPr>
                <w:color w:val="000000"/>
                <w:sz w:val="21"/>
                <w:szCs w:val="21"/>
              </w:rPr>
            </w:pPr>
            <w:r w:rsidRPr="00765BFC">
              <w:rPr>
                <w:color w:val="000000"/>
                <w:sz w:val="21"/>
                <w:szCs w:val="21"/>
              </w:rPr>
              <w:t>There is a potential for over</w:t>
            </w:r>
            <w:r w:rsidRPr="00765BFC">
              <w:rPr>
                <w:color w:val="000000"/>
                <w:sz w:val="21"/>
                <w:szCs w:val="21"/>
              </w:rPr>
              <w:noBreakHyphen/>
              <w:t xml:space="preserve">diagnosing pre-diabetes, which will not benefit, but may harm and will add costs to the health system. </w:t>
            </w:r>
          </w:p>
        </w:tc>
      </w:tr>
      <w:tr w:rsidR="00A7674C" w:rsidRPr="00765BFC" w14:paraId="6FDD0CB2" w14:textId="77777777" w:rsidTr="216A0C31">
        <w:tc>
          <w:tcPr>
            <w:tcW w:w="2660" w:type="dxa"/>
            <w:tcBorders>
              <w:top w:val="single" w:sz="4" w:space="0" w:color="auto"/>
              <w:left w:val="single" w:sz="4" w:space="0" w:color="auto"/>
              <w:bottom w:val="single" w:sz="4" w:space="0" w:color="auto"/>
              <w:right w:val="single" w:sz="4" w:space="0" w:color="auto"/>
            </w:tcBorders>
          </w:tcPr>
          <w:p w14:paraId="59743B5A" w14:textId="77777777" w:rsidR="00A7674C" w:rsidRPr="00765BFC" w:rsidRDefault="00A7674C" w:rsidP="00F2505E">
            <w:pPr>
              <w:spacing w:before="60" w:after="60"/>
              <w:rPr>
                <w:color w:val="000000"/>
                <w:sz w:val="21"/>
                <w:szCs w:val="21"/>
              </w:rPr>
            </w:pPr>
            <w:r w:rsidRPr="00765BFC">
              <w:rPr>
                <w:color w:val="000000"/>
                <w:sz w:val="21"/>
                <w:szCs w:val="21"/>
              </w:rPr>
              <w:t>Limited potential to address inequity in diabetes diagnosis</w:t>
            </w:r>
          </w:p>
        </w:tc>
        <w:tc>
          <w:tcPr>
            <w:tcW w:w="6356" w:type="dxa"/>
            <w:tcBorders>
              <w:top w:val="single" w:sz="4" w:space="0" w:color="auto"/>
              <w:left w:val="single" w:sz="4" w:space="0" w:color="auto"/>
              <w:bottom w:val="single" w:sz="4" w:space="0" w:color="auto"/>
              <w:right w:val="single" w:sz="4" w:space="0" w:color="auto"/>
            </w:tcBorders>
          </w:tcPr>
          <w:p w14:paraId="5B15D6C4" w14:textId="77777777" w:rsidR="00A7674C" w:rsidRPr="00765BFC" w:rsidRDefault="00A7674C" w:rsidP="00F2505E">
            <w:pPr>
              <w:spacing w:before="60" w:after="60"/>
              <w:rPr>
                <w:color w:val="000000"/>
                <w:sz w:val="21"/>
                <w:szCs w:val="21"/>
              </w:rPr>
            </w:pPr>
            <w:r w:rsidRPr="00765BFC">
              <w:rPr>
                <w:color w:val="000000"/>
                <w:sz w:val="21"/>
                <w:szCs w:val="21"/>
              </w:rPr>
              <w:t>The small number of diagnoses in regional and remote areas in the trial suggested that pharmacy-based screening may not address health inequities or access issues.</w:t>
            </w:r>
          </w:p>
        </w:tc>
      </w:tr>
      <w:tr w:rsidR="00A7674C" w:rsidRPr="00765BFC" w14:paraId="01B9114A" w14:textId="77777777" w:rsidTr="216A0C31">
        <w:tc>
          <w:tcPr>
            <w:tcW w:w="2660" w:type="dxa"/>
            <w:tcBorders>
              <w:top w:val="single" w:sz="4" w:space="0" w:color="auto"/>
              <w:left w:val="single" w:sz="4" w:space="0" w:color="auto"/>
              <w:bottom w:val="single" w:sz="4" w:space="0" w:color="auto"/>
              <w:right w:val="single" w:sz="4" w:space="0" w:color="auto"/>
            </w:tcBorders>
            <w:hideMark/>
          </w:tcPr>
          <w:p w14:paraId="0E3CED4C" w14:textId="77777777" w:rsidR="00A7674C" w:rsidRPr="00765BFC" w:rsidRDefault="00A7674C" w:rsidP="00F2505E">
            <w:pPr>
              <w:spacing w:before="60" w:after="60"/>
              <w:rPr>
                <w:color w:val="000000"/>
                <w:sz w:val="21"/>
                <w:szCs w:val="21"/>
              </w:rPr>
            </w:pPr>
            <w:r w:rsidRPr="00765BFC">
              <w:rPr>
                <w:color w:val="000000"/>
                <w:sz w:val="21"/>
                <w:szCs w:val="21"/>
              </w:rPr>
              <w:t xml:space="preserve">Very poorly constructed economic model with multiple deficiencies </w:t>
            </w:r>
          </w:p>
        </w:tc>
        <w:tc>
          <w:tcPr>
            <w:tcW w:w="6356" w:type="dxa"/>
            <w:tcBorders>
              <w:top w:val="single" w:sz="4" w:space="0" w:color="auto"/>
              <w:left w:val="single" w:sz="4" w:space="0" w:color="auto"/>
              <w:bottom w:val="single" w:sz="4" w:space="0" w:color="auto"/>
              <w:right w:val="single" w:sz="4" w:space="0" w:color="auto"/>
            </w:tcBorders>
            <w:hideMark/>
          </w:tcPr>
          <w:p w14:paraId="52682DFC" w14:textId="77777777" w:rsidR="00A7674C" w:rsidRPr="00765BFC" w:rsidRDefault="00A7674C" w:rsidP="00F2505E">
            <w:pPr>
              <w:spacing w:before="60" w:after="60"/>
              <w:rPr>
                <w:color w:val="000000"/>
                <w:sz w:val="21"/>
                <w:szCs w:val="21"/>
              </w:rPr>
            </w:pPr>
            <w:r w:rsidRPr="00765BFC">
              <w:rPr>
                <w:color w:val="000000"/>
                <w:sz w:val="21"/>
                <w:szCs w:val="21"/>
              </w:rPr>
              <w:t>The economic model has many issues, making it relatively uninformative. The ADAR’s economic evaluation has not answered the more fundamental funding question of whether screening for diabetes by community pharmacies is a cost-effective addition to usual care. The different intervention arms had a different prevalence of T2DM (due to the recruitment into the trial) and is a major flaw and a significant driver of the results. The model costs were inappropriate and did not include the proposed fee for the screening intervention. The model developed by the commentary is more appropriate to base decisions on; however, this also has limitations due to the input data. These issues have led to significant uncertainties.</w:t>
            </w:r>
          </w:p>
        </w:tc>
      </w:tr>
      <w:tr w:rsidR="00A7674C" w:rsidRPr="00765BFC" w14:paraId="36E4F355" w14:textId="77777777" w:rsidTr="216A0C31">
        <w:tc>
          <w:tcPr>
            <w:tcW w:w="2660" w:type="dxa"/>
            <w:tcBorders>
              <w:top w:val="single" w:sz="4" w:space="0" w:color="auto"/>
              <w:left w:val="single" w:sz="4" w:space="0" w:color="auto"/>
              <w:bottom w:val="single" w:sz="4" w:space="0" w:color="auto"/>
              <w:right w:val="single" w:sz="4" w:space="0" w:color="auto"/>
            </w:tcBorders>
            <w:hideMark/>
          </w:tcPr>
          <w:p w14:paraId="33D8F736" w14:textId="77777777" w:rsidR="00A7674C" w:rsidRPr="00765BFC" w:rsidRDefault="00A7674C" w:rsidP="00F2505E">
            <w:pPr>
              <w:spacing w:before="60" w:after="60"/>
              <w:rPr>
                <w:color w:val="000000"/>
                <w:sz w:val="21"/>
                <w:szCs w:val="21"/>
              </w:rPr>
            </w:pPr>
            <w:r w:rsidRPr="00765BFC">
              <w:rPr>
                <w:color w:val="000000"/>
                <w:sz w:val="21"/>
                <w:szCs w:val="21"/>
              </w:rPr>
              <w:t>The financial estimates have several inappropriate or inconsistent assumptions</w:t>
            </w:r>
          </w:p>
        </w:tc>
        <w:tc>
          <w:tcPr>
            <w:tcW w:w="6356" w:type="dxa"/>
            <w:tcBorders>
              <w:top w:val="single" w:sz="4" w:space="0" w:color="auto"/>
              <w:left w:val="single" w:sz="4" w:space="0" w:color="auto"/>
              <w:bottom w:val="single" w:sz="4" w:space="0" w:color="auto"/>
              <w:right w:val="single" w:sz="4" w:space="0" w:color="auto"/>
            </w:tcBorders>
            <w:hideMark/>
          </w:tcPr>
          <w:p w14:paraId="2590965B" w14:textId="77777777" w:rsidR="00A7674C" w:rsidRPr="00765BFC" w:rsidRDefault="00A7674C" w:rsidP="00F2505E">
            <w:pPr>
              <w:spacing w:before="60" w:after="60"/>
              <w:rPr>
                <w:color w:val="000000"/>
                <w:sz w:val="21"/>
                <w:szCs w:val="21"/>
              </w:rPr>
            </w:pPr>
            <w:r w:rsidRPr="00765BFC">
              <w:rPr>
                <w:color w:val="000000"/>
                <w:sz w:val="21"/>
                <w:szCs w:val="21"/>
              </w:rPr>
              <w:t>The financial estimates are highly uncertain and highly sensitive to the proportion of the eligible population who use community pharmacy screening, which was based on expert opinion.</w:t>
            </w:r>
          </w:p>
        </w:tc>
      </w:tr>
    </w:tbl>
    <w:p w14:paraId="0857C84B" w14:textId="77777777" w:rsidR="00A7674C" w:rsidRPr="00765BFC" w:rsidRDefault="00A7674C" w:rsidP="00A7674C">
      <w:pPr>
        <w:keepNext/>
        <w:spacing w:before="240" w:after="240"/>
        <w:outlineLvl w:val="1"/>
        <w:rPr>
          <w:rFonts w:ascii="Arial" w:hAnsi="Arial" w:cs="Arial"/>
          <w:b/>
          <w:bCs/>
          <w:iCs/>
          <w:color w:val="000000"/>
          <w:szCs w:val="28"/>
        </w:rPr>
      </w:pPr>
      <w:r w:rsidRPr="00765BFC">
        <w:rPr>
          <w:rFonts w:ascii="Arial" w:hAnsi="Arial" w:cs="Arial"/>
          <w:b/>
          <w:bCs/>
          <w:iCs/>
          <w:color w:val="000000"/>
          <w:szCs w:val="28"/>
        </w:rPr>
        <w:lastRenderedPageBreak/>
        <w:t>ESC discussion</w:t>
      </w:r>
    </w:p>
    <w:p w14:paraId="2AAB9281" w14:textId="77777777" w:rsidR="00A7674C" w:rsidRPr="00765BFC" w:rsidRDefault="00A7674C" w:rsidP="00A7674C">
      <w:pPr>
        <w:spacing w:after="240"/>
        <w:rPr>
          <w:color w:val="000000"/>
        </w:rPr>
      </w:pPr>
      <w:r w:rsidRPr="00765BFC">
        <w:rPr>
          <w:color w:val="000000"/>
        </w:rPr>
        <w:t>ESC noted that this application, from the Pharmacy Guild of Australia, was for public funding of community pharmacy-based opportunistic screening for pre-diabetes and type 2 diabetes mellitus (T2DM) in undiagnosed patients, including counselling and referral. The service includes risk assessment using the Australian Type 2 Diabetes Risk Assessment Tool (AUSDRISK) and point-of-care (PoC) glycated haemoglobin (HbA1c) testing for people with an AUSDRISK score of 12 or greater. The application proposed referring patients with a HbA1c of 5.7% or greater to a general practitioner (GP) for further T2DM testing.</w:t>
      </w:r>
    </w:p>
    <w:p w14:paraId="13202D9E" w14:textId="77777777" w:rsidR="00A7674C" w:rsidRPr="00765BFC" w:rsidRDefault="00A7674C" w:rsidP="00A7674C">
      <w:pPr>
        <w:spacing w:after="240"/>
        <w:rPr>
          <w:color w:val="000000"/>
        </w:rPr>
      </w:pPr>
      <w:r w:rsidRPr="00765BFC">
        <w:rPr>
          <w:color w:val="000000"/>
        </w:rPr>
        <w:t>ESC noted that the application was developed as a full health technology assessment after recommendation at the January 2021 MSAC Executive meeting. The application was based on the Pharmacy Diabetes Screening Trial (PDST) report, which aimed to compare the clinical effectiveness and cost-effectiveness of three screening models for T2DM in a previously undiagnosed population. The MSAC Executive noted that the PDST trial report does not provide information pertinent to MSAC decision making, particularly regarding cost-effectiveness as there was no analysis of the value of a pharmacy-based service in addition to current services or compared to alternative options for screening undiagnosed T2DM. The applicant-developed assessment report (ADAR) did not present a comparison with usual care. ESC considered this to be a major limitation of the ADAR.</w:t>
      </w:r>
    </w:p>
    <w:p w14:paraId="5482B634" w14:textId="77777777" w:rsidR="00A7674C" w:rsidRPr="00765BFC" w:rsidRDefault="00A7674C" w:rsidP="00A7674C">
      <w:pPr>
        <w:spacing w:after="240"/>
        <w:rPr>
          <w:color w:val="000000"/>
        </w:rPr>
      </w:pPr>
      <w:r w:rsidRPr="00765BFC">
        <w:rPr>
          <w:color w:val="000000"/>
        </w:rPr>
        <w:t>The ADAR did not explicitly nominate a population for the proposed service. ESC noted the trial population was adult patients aged 35–74 years that have not been previously diagnosed with pre-diabetes or T2DM. ESC considered the PDST population did not align with the Royal Australian College of General Practitioners (RACGP) guidelines</w:t>
      </w:r>
      <w:r w:rsidRPr="00765BFC">
        <w:rPr>
          <w:rStyle w:val="FootnoteReference"/>
          <w:color w:val="000000"/>
        </w:rPr>
        <w:footnoteReference w:id="12"/>
      </w:r>
      <w:r w:rsidRPr="00765BFC">
        <w:rPr>
          <w:color w:val="000000"/>
        </w:rPr>
        <w:t xml:space="preserve"> which recommend that individuals who are not at high risk should be screened for diabetes every 3 years from 40 years of age using the AUSDRISK only. The RACGP guidelines recommend that Aboriginal and Torres Strait Islander people should have their risk of diabetes assessed every year with blood testing (HbA1c or fasting plasma glucose) from 18 years of age. ESC noted Aboriginal and Torres Strait Islander people have a higher prevalence of T2DM at younger ages. ESC advised that it may not be appropriate to exclude people enrolled in lifestyle change programs for T2DM from pharmacy-based T2DM screening. ESC considered that the requirement to “not have a terminal illness or certain blood disorders” which was a criterion in the PDST maybe be difficult to assess in a pharmacy as mild thrombocytopenia and anaemia are relatively common. ESC considered that this may be more suitable for a GP to assess. ESC considered that it may be appropriate to align the eligible population with the RACGP guidelines. </w:t>
      </w:r>
    </w:p>
    <w:p w14:paraId="3594BE63" w14:textId="58A484C2" w:rsidR="00A7674C" w:rsidRPr="00765BFC" w:rsidRDefault="00A7674C" w:rsidP="00A7674C">
      <w:pPr>
        <w:spacing w:after="240"/>
        <w:rPr>
          <w:color w:val="000000"/>
        </w:rPr>
      </w:pPr>
      <w:r w:rsidRPr="00765BFC">
        <w:rPr>
          <w:color w:val="000000"/>
        </w:rPr>
        <w:t>The ADAR did not explicitly nominate a frequency for testing. The PDST recruited participants who had not been screened for diabetes in the last 12</w:t>
      </w:r>
      <w:r w:rsidR="005D1507" w:rsidRPr="00765BFC">
        <w:rPr>
          <w:color w:val="000000"/>
        </w:rPr>
        <w:t xml:space="preserve"> </w:t>
      </w:r>
      <w:r w:rsidRPr="00765BFC">
        <w:rPr>
          <w:color w:val="000000"/>
        </w:rPr>
        <w:t xml:space="preserve">months. ESC noted this was more frequent than the RACGP guidelines for most people, including those with an AUSDRISK score of </w:t>
      </w:r>
      <w:r w:rsidRPr="00765BFC">
        <w:rPr>
          <w:color w:val="000000"/>
          <w:u w:val="single"/>
        </w:rPr>
        <w:t>&gt;</w:t>
      </w:r>
      <w:r w:rsidRPr="00765BFC">
        <w:rPr>
          <w:color w:val="000000"/>
        </w:rPr>
        <w:t xml:space="preserve">12. ESC considered this could lead to over-testing. ESC queried whether a pharmacy-based test should be limited to every 3 years (as per RACGP guidelines for laboratory-based tests) or if it should be done more frequently given the negative test bias. </w:t>
      </w:r>
    </w:p>
    <w:p w14:paraId="2658991C" w14:textId="08CDFADA" w:rsidR="00A7674C" w:rsidRPr="00765BFC" w:rsidRDefault="00A7674C" w:rsidP="00A7674C">
      <w:pPr>
        <w:spacing w:after="240"/>
        <w:rPr>
          <w:color w:val="000000"/>
        </w:rPr>
      </w:pPr>
      <w:r w:rsidRPr="00765BFC">
        <w:rPr>
          <w:color w:val="000000"/>
        </w:rPr>
        <w:t xml:space="preserve">ESC noted that the ADAR did not include a fee proposal. The pre-ESC response clarified that the fee proposal was </w:t>
      </w:r>
      <w:r w:rsidR="00BC63E8" w:rsidRPr="00765BFC">
        <w:rPr>
          <w:b/>
          <w:color w:val="000000"/>
        </w:rPr>
        <w:t>$redacted</w:t>
      </w:r>
      <w:r w:rsidRPr="00765BFC">
        <w:rPr>
          <w:color w:val="000000"/>
        </w:rPr>
        <w:t xml:space="preserve"> for AUSDRISK alone and </w:t>
      </w:r>
      <w:r w:rsidR="00BC63E8" w:rsidRPr="00765BFC">
        <w:rPr>
          <w:b/>
          <w:color w:val="000000"/>
        </w:rPr>
        <w:t>$redacted</w:t>
      </w:r>
      <w:r w:rsidR="00DD6F08" w:rsidRPr="00765BFC" w:rsidDel="00DD6F08">
        <w:rPr>
          <w:color w:val="000000"/>
        </w:rPr>
        <w:t xml:space="preserve"> </w:t>
      </w:r>
      <w:r w:rsidRPr="00765BFC">
        <w:rPr>
          <w:color w:val="000000"/>
        </w:rPr>
        <w:t xml:space="preserve">for AUSDRISK and PoC HbA1c testing. However, the pre-ESC response stated that the fee per occasion of service would need to be reconsidered in the event capital expenditure cannot be considered </w:t>
      </w:r>
      <w:r w:rsidRPr="00765BFC">
        <w:rPr>
          <w:color w:val="000000"/>
        </w:rPr>
        <w:lastRenderedPageBreak/>
        <w:t xml:space="preserve">for these devices. This appeared to suggest the applicant is seeking additional reimbursement for capital costs. ESC queried whether AUSDRISK assessment alone should be publicly funded as the AUSDRISK score is an eligibility criterion for HbA1c testing. </w:t>
      </w:r>
    </w:p>
    <w:p w14:paraId="2FF6830A" w14:textId="77777777" w:rsidR="00A7674C" w:rsidRPr="00765BFC" w:rsidRDefault="00A7674C" w:rsidP="00A7674C">
      <w:pPr>
        <w:spacing w:after="240"/>
        <w:rPr>
          <w:color w:val="000000"/>
        </w:rPr>
      </w:pPr>
      <w:r w:rsidRPr="00765BFC">
        <w:rPr>
          <w:color w:val="000000"/>
        </w:rPr>
        <w:t>ESC noted that the ADAR did not present a clinical management algorithm. ESC expanded on the clinical management algorithm that was presented in the commentary. ESC considered the appropriate comparator to pharmacy-based opportunistic screening is usual care. For most patients this would be opportunistic screening by GPs. ESC noted the pre</w:t>
      </w:r>
      <w:r w:rsidRPr="00765BFC">
        <w:rPr>
          <w:color w:val="000000"/>
        </w:rPr>
        <w:noBreakHyphen/>
        <w:t xml:space="preserve">ESC response presented several reasons for not including usual care (GP-based opportunistic screening) as the comparator. This included the proposed service complementing, rather than replacing usual care and that community pharmacy will serve a population not receiving GP-based opportunistic screening. ESC considered that people attending GPs and pharmacies were not separate populations, however, some people may prefer T2DM screening through community pharmacy. ESC noted that there is limited data to quantify the population screened for T2DM by GPs. The pre-ESC response suggested that only 15-20% of T2DM is diagnosed by GPs. ESC considered this to be low. ESC considered that GPs will often request fasting blood glucose measurements alongside other blood tests. </w:t>
      </w:r>
    </w:p>
    <w:p w14:paraId="1F0DF57F" w14:textId="77777777" w:rsidR="00A7674C" w:rsidRPr="00765BFC" w:rsidRDefault="00A7674C" w:rsidP="00A7674C">
      <w:pPr>
        <w:spacing w:after="240"/>
        <w:rPr>
          <w:color w:val="000000"/>
        </w:rPr>
      </w:pPr>
      <w:r w:rsidRPr="00765BFC">
        <w:rPr>
          <w:color w:val="000000"/>
        </w:rPr>
        <w:t xml:space="preserve">ESC noted that no public consultation feedback was available for this application at the time of the ESC meeting. ESC considered that consumer consultation feedback would be important for MSAC’s consideration. ESC noted that the Department had contacted consumer groups for feedback and this may be available for MSAC consideration. ESC noted possible equity issues, such as whether people who speak English as a second language and Aboriginal and Torres Strait Islander communities would have equitable access to the proposed service. ESC advised that programs such as this should be designed with input from these communities. ESC noted that the PDST detected few cases in regional areas, and very few cases in remote areas, which the ADAR attributed to possible lower numbers of GPs in these areas available to confirm the diagnosis. However, ESC considered that it is these areas with GP shortages that may benefit the most from a community pharmacy-based screening program, as the rate of undiagnosed T2DM is the highest in these areas. For these reasons, ESC was concerned that the pharmacy-based T2DM screening may worsen health inequities rather than address them. </w:t>
      </w:r>
    </w:p>
    <w:p w14:paraId="758FBAF6" w14:textId="1106E214" w:rsidR="00A7674C" w:rsidRPr="00765BFC" w:rsidRDefault="00A7674C" w:rsidP="00A7674C">
      <w:pPr>
        <w:spacing w:after="240"/>
        <w:rPr>
          <w:color w:val="000000"/>
        </w:rPr>
      </w:pPr>
      <w:r w:rsidRPr="00765BFC">
        <w:rPr>
          <w:color w:val="000000" w:themeColor="text1"/>
        </w:rPr>
        <w:t xml:space="preserve">ESC noted that the PDST included a survey for participant feedback that had a </w:t>
      </w:r>
      <w:r w:rsidR="00E75C1C" w:rsidRPr="00E75C1C">
        <w:rPr>
          <w:b/>
          <w:bCs/>
          <w:color w:val="000000" w:themeColor="text1"/>
        </w:rPr>
        <w:t>redacted</w:t>
      </w:r>
      <w:r w:rsidRPr="00765BFC">
        <w:rPr>
          <w:color w:val="000000" w:themeColor="text1"/>
        </w:rPr>
        <w:t>% response rate, which ESC considered to be low. ESC noted that participant feedback was generally positive, however, some consumers did not value a service without a blood test. ESC also considered there may be privacy issues with patients discussing their medical history in community pharmacies that may not have a separate room to offer private consultations. ESC considered this may be a more significant concern for people in regional and remote communities. A separate area is a requirement of the Pharmacy Board.</w:t>
      </w:r>
    </w:p>
    <w:p w14:paraId="2604678E" w14:textId="093F472B" w:rsidR="00A7674C" w:rsidRPr="00765BFC" w:rsidRDefault="00A7674C" w:rsidP="00A7674C">
      <w:pPr>
        <w:spacing w:after="240"/>
        <w:rPr>
          <w:color w:val="000000"/>
        </w:rPr>
      </w:pPr>
      <w:r w:rsidRPr="00765BFC">
        <w:rPr>
          <w:color w:val="000000"/>
        </w:rPr>
        <w:t>In addition, ESC noted that the National Pathology Accreditation Advisory Council (NPAAC) advised that there is an existing Australian Government–funded PoC testing program called Quality</w:t>
      </w:r>
      <w:r w:rsidR="005D1507" w:rsidRPr="00765BFC">
        <w:rPr>
          <w:color w:val="000000"/>
        </w:rPr>
        <w:t xml:space="preserve"> </w:t>
      </w:r>
      <w:r w:rsidRPr="00765BFC">
        <w:rPr>
          <w:color w:val="000000"/>
        </w:rPr>
        <w:t>Assurance in</w:t>
      </w:r>
      <w:r w:rsidR="005D1507" w:rsidRPr="00765BFC">
        <w:rPr>
          <w:color w:val="000000"/>
        </w:rPr>
        <w:t xml:space="preserve"> </w:t>
      </w:r>
      <w:r w:rsidRPr="00765BFC">
        <w:rPr>
          <w:color w:val="000000"/>
        </w:rPr>
        <w:t>Aboriginal and</w:t>
      </w:r>
      <w:r w:rsidR="005D1507" w:rsidRPr="00765BFC">
        <w:rPr>
          <w:color w:val="000000"/>
        </w:rPr>
        <w:t xml:space="preserve"> </w:t>
      </w:r>
      <w:r w:rsidRPr="00765BFC">
        <w:rPr>
          <w:color w:val="000000"/>
        </w:rPr>
        <w:t>Torres</w:t>
      </w:r>
      <w:r w:rsidR="005D1507" w:rsidRPr="00765BFC">
        <w:rPr>
          <w:color w:val="000000"/>
        </w:rPr>
        <w:t xml:space="preserve"> </w:t>
      </w:r>
      <w:r w:rsidRPr="00765BFC">
        <w:rPr>
          <w:color w:val="000000"/>
        </w:rPr>
        <w:t>Strait Islander</w:t>
      </w:r>
      <w:r w:rsidR="005D1507" w:rsidRPr="00765BFC">
        <w:rPr>
          <w:color w:val="000000"/>
        </w:rPr>
        <w:t xml:space="preserve"> </w:t>
      </w:r>
      <w:r w:rsidRPr="00765BFC">
        <w:rPr>
          <w:color w:val="000000"/>
        </w:rPr>
        <w:t>Medical</w:t>
      </w:r>
      <w:r w:rsidR="005D1507" w:rsidRPr="00765BFC">
        <w:rPr>
          <w:color w:val="000000"/>
        </w:rPr>
        <w:t xml:space="preserve"> </w:t>
      </w:r>
      <w:r w:rsidRPr="00765BFC">
        <w:rPr>
          <w:color w:val="000000"/>
        </w:rPr>
        <w:t xml:space="preserve">Services (QAAMS) Program, which includes onsite PoC pathology testing for HbA1c and urine albumin:creatinine ratio. It is unclear how the proposed community pharmacy screening program would fit with the QAAMS program. </w:t>
      </w:r>
    </w:p>
    <w:p w14:paraId="1205738D" w14:textId="77777777" w:rsidR="00A7674C" w:rsidRPr="00765BFC" w:rsidRDefault="00A7674C" w:rsidP="00A7674C">
      <w:pPr>
        <w:keepNext/>
        <w:spacing w:after="120"/>
        <w:rPr>
          <w:color w:val="000000"/>
        </w:rPr>
      </w:pPr>
      <w:r w:rsidRPr="00765BFC">
        <w:rPr>
          <w:color w:val="000000"/>
        </w:rPr>
        <w:t>ESC noted that the PDST included the following pharmacy-based trial groups:</w:t>
      </w:r>
    </w:p>
    <w:p w14:paraId="762EAE34" w14:textId="77777777" w:rsidR="00A7674C" w:rsidRPr="00765BFC" w:rsidRDefault="00A7674C" w:rsidP="00A7674C">
      <w:pPr>
        <w:numPr>
          <w:ilvl w:val="0"/>
          <w:numId w:val="32"/>
        </w:numPr>
        <w:spacing w:after="240"/>
        <w:contextualSpacing/>
        <w:rPr>
          <w:color w:val="000000"/>
        </w:rPr>
      </w:pPr>
      <w:r w:rsidRPr="00765BFC">
        <w:rPr>
          <w:color w:val="000000"/>
        </w:rPr>
        <w:t>The paper-based AUSDRISK assessment of diabetes risk alone and GP referral for persons with an AUSDRISK score of 12 or greater</w:t>
      </w:r>
    </w:p>
    <w:p w14:paraId="77DDF3C1" w14:textId="77777777" w:rsidR="00A7674C" w:rsidRPr="00765BFC" w:rsidRDefault="00A7674C" w:rsidP="00A7674C">
      <w:pPr>
        <w:numPr>
          <w:ilvl w:val="0"/>
          <w:numId w:val="32"/>
        </w:numPr>
        <w:spacing w:after="240"/>
        <w:contextualSpacing/>
        <w:rPr>
          <w:color w:val="000000"/>
        </w:rPr>
      </w:pPr>
      <w:r w:rsidRPr="00765BFC">
        <w:rPr>
          <w:color w:val="000000"/>
        </w:rPr>
        <w:lastRenderedPageBreak/>
        <w:t>AUSDRISK followed by a PoC HbA1c test for persons with an AUSDRISK score of 12 or greater</w:t>
      </w:r>
    </w:p>
    <w:p w14:paraId="18DD1E7D" w14:textId="77777777" w:rsidR="00A7674C" w:rsidRPr="00765BFC" w:rsidRDefault="00A7674C" w:rsidP="00307092">
      <w:pPr>
        <w:numPr>
          <w:ilvl w:val="0"/>
          <w:numId w:val="32"/>
        </w:numPr>
        <w:spacing w:after="240"/>
        <w:ind w:left="714" w:hanging="357"/>
        <w:rPr>
          <w:color w:val="000000"/>
        </w:rPr>
      </w:pPr>
      <w:r w:rsidRPr="00765BFC">
        <w:rPr>
          <w:color w:val="000000"/>
        </w:rPr>
        <w:t>AUSDRISK followed by a PoC small capillary blood glucose test (scBGT) for persons with an AUSDRISK score of 12 or greater.</w:t>
      </w:r>
    </w:p>
    <w:p w14:paraId="485F86BD" w14:textId="3887C0A8" w:rsidR="00A7674C" w:rsidRPr="00765BFC" w:rsidRDefault="00A7674C" w:rsidP="00307092">
      <w:pPr>
        <w:spacing w:before="240" w:after="240"/>
        <w:rPr>
          <w:color w:val="000000"/>
        </w:rPr>
      </w:pPr>
      <w:r w:rsidRPr="00765BFC">
        <w:rPr>
          <w:color w:val="000000"/>
        </w:rPr>
        <w:t>ESC noted the clinical claim was that Group B (AUSDRISK + PoC HbA1c) is the most effective community pharmacy screening option, leading to the most T2DM diagnoses per person screened (</w:t>
      </w:r>
      <w:r w:rsidR="00BC63E8" w:rsidRPr="00765BFC">
        <w:rPr>
          <w:b/>
          <w:color w:val="000000" w:themeColor="text1"/>
        </w:rPr>
        <w:t>redacted</w:t>
      </w:r>
      <w:r w:rsidRPr="00765BFC">
        <w:rPr>
          <w:color w:val="000000"/>
        </w:rPr>
        <w:t xml:space="preserve"> people were diagnosed with T2DM and </w:t>
      </w:r>
      <w:r w:rsidR="00BC63E8" w:rsidRPr="00765BFC">
        <w:rPr>
          <w:b/>
          <w:color w:val="000000" w:themeColor="text1"/>
        </w:rPr>
        <w:t>redacted</w:t>
      </w:r>
      <w:r w:rsidRPr="00765BFC">
        <w:rPr>
          <w:color w:val="000000"/>
        </w:rPr>
        <w:t xml:space="preserve"> people were diagnosed with pre-diabetes). ESC noted that the numbers diagnosed with T2DM was consistent with estimated rates of undiagnosed T2DM in the adult Australian population (estimated to be 1.2%) in the PDST. </w:t>
      </w:r>
    </w:p>
    <w:p w14:paraId="13C0D5B5" w14:textId="0C5DD88D" w:rsidR="00A7674C" w:rsidRPr="00765BFC" w:rsidRDefault="00A7674C" w:rsidP="00A7674C">
      <w:pPr>
        <w:spacing w:after="240"/>
        <w:rPr>
          <w:color w:val="000000"/>
        </w:rPr>
      </w:pPr>
      <w:r w:rsidRPr="00765BFC">
        <w:rPr>
          <w:color w:val="000000"/>
        </w:rPr>
        <w:t>ESC noted that this is not directly relevant to MSAC decision making, which depends on the incremental clinical and cost-effectiveness compared to usual care (opportunistic screening by GPs). ESC noted that the ADAR instead presented clinical evidence for AUSDR</w:t>
      </w:r>
      <w:r w:rsidR="00707162" w:rsidRPr="00765BFC">
        <w:rPr>
          <w:color w:val="000000"/>
        </w:rPr>
        <w:t>I</w:t>
      </w:r>
      <w:r w:rsidRPr="00765BFC">
        <w:rPr>
          <w:color w:val="000000"/>
        </w:rPr>
        <w:t>SK + HbA1c (Group B) vs AUSDRISK alone (Group A).</w:t>
      </w:r>
    </w:p>
    <w:p w14:paraId="67D33A72" w14:textId="3A79CD6E" w:rsidR="00A7674C" w:rsidRPr="00765BFC" w:rsidRDefault="00A7674C" w:rsidP="00A7674C">
      <w:pPr>
        <w:spacing w:after="240"/>
        <w:rPr>
          <w:color w:val="000000"/>
        </w:rPr>
      </w:pPr>
      <w:r w:rsidRPr="00765BFC">
        <w:rPr>
          <w:color w:val="000000"/>
        </w:rPr>
        <w:t>ESC noted that the clinical relevance of a diagnosis of pre-diabetes is controversial</w:t>
      </w:r>
      <w:r w:rsidRPr="00765BFC">
        <w:rPr>
          <w:rStyle w:val="FootnoteReference"/>
          <w:color w:val="000000"/>
        </w:rPr>
        <w:footnoteReference w:id="13"/>
      </w:r>
      <w:r w:rsidRPr="00765BFC">
        <w:rPr>
          <w:color w:val="000000"/>
        </w:rPr>
        <w:t xml:space="preserve"> and raised concerns the label may contribute to overdiagnosis and unnecessary medicalisation which may be harmful. ESC considered that asymptomatic T2DM is a risk factor for developing macrovascular and microvascular complications.  Therefore, pre</w:t>
      </w:r>
      <w:r w:rsidRPr="00765BFC">
        <w:rPr>
          <w:color w:val="000000"/>
        </w:rPr>
        <w:noBreakHyphen/>
        <w:t xml:space="preserve">diabetes is a risk factor for developing T2DM, which itself is a risk factor. ESC highlighted that the 2021 United States Preventative Services Taskforce (USPST) report </w:t>
      </w:r>
      <w:r w:rsidRPr="00765BFC">
        <w:rPr>
          <w:rStyle w:val="FootnoteReference"/>
          <w:color w:val="000000"/>
        </w:rPr>
        <w:footnoteReference w:id="14"/>
      </w:r>
      <w:r w:rsidRPr="00765BFC">
        <w:rPr>
          <w:color w:val="000000"/>
        </w:rPr>
        <w:t xml:space="preserve"> which recommended screening for pre</w:t>
      </w:r>
      <w:r w:rsidR="00D016EC" w:rsidRPr="00765BFC">
        <w:rPr>
          <w:color w:val="000000"/>
        </w:rPr>
        <w:noBreakHyphen/>
      </w:r>
      <w:r w:rsidRPr="00765BFC">
        <w:rPr>
          <w:color w:val="000000"/>
        </w:rPr>
        <w:t>diabetes and type 2 diabetes but found no direct evidence that screening for pre</w:t>
      </w:r>
      <w:r w:rsidR="00D016EC" w:rsidRPr="00765BFC">
        <w:rPr>
          <w:color w:val="000000"/>
        </w:rPr>
        <w:noBreakHyphen/>
      </w:r>
      <w:r w:rsidRPr="00765BFC">
        <w:rPr>
          <w:color w:val="000000"/>
        </w:rPr>
        <w:t>diabetes improves clinical outcomes. The evidence for improvement in clinical outcomes for treating newly diagnosed T2DM was from the UK Prospective Diabetes Study (UKPDS) trial</w:t>
      </w:r>
      <w:r w:rsidRPr="00765BFC">
        <w:rPr>
          <w:rStyle w:val="FootnoteReference"/>
          <w:color w:val="000000"/>
        </w:rPr>
        <w:footnoteReference w:id="15"/>
      </w:r>
      <w:r w:rsidRPr="00765BFC">
        <w:rPr>
          <w:color w:val="000000"/>
        </w:rPr>
        <w:t xml:space="preserve">. The UKPDS recruited patients before the diagnostic criterion for T2DM changed in 1997. This reduced the diagnostic threshold for fasting glucose concentration from 7.8 mmol/l to 7.0 mmol/l. ESC considered that a diagnosis of T2DM now captured a population with a lower risk of developing macrovascular and microvascular complications than the UKPDS. </w:t>
      </w:r>
    </w:p>
    <w:p w14:paraId="2D76225F" w14:textId="77777777" w:rsidR="00A7674C" w:rsidRPr="00765BFC" w:rsidRDefault="00A7674C" w:rsidP="00A7674C">
      <w:pPr>
        <w:spacing w:after="240"/>
        <w:rPr>
          <w:color w:val="000000"/>
        </w:rPr>
      </w:pPr>
      <w:r w:rsidRPr="00765BFC">
        <w:rPr>
          <w:color w:val="000000"/>
        </w:rPr>
        <w:t>ESC noted that the MSAC Executive was concerned about possible doubling of services should community pharmacy screening be publicly funded, as a diagnosis confirmation would be required through a pathology test. Between 60% and 90% of laboratory HbA1c tests (requested in primary care) would be coned out and not incur a cost to government. In its pre-ESC response, the applicant stated that the pharmacy PoC would count as one of the two separate testing occasions that are required for diagnosis. ESC considered that this may be incorrect, as the assays used for diagnosing need to be suitable for diagnostic use and PoC HbA1c may not be suitable for diagnostic purposes.</w:t>
      </w:r>
    </w:p>
    <w:p w14:paraId="28117320" w14:textId="77777777" w:rsidR="00A7674C" w:rsidRPr="00765BFC" w:rsidRDefault="00A7674C" w:rsidP="00A7674C">
      <w:pPr>
        <w:spacing w:after="240"/>
        <w:rPr>
          <w:color w:val="000000"/>
        </w:rPr>
      </w:pPr>
      <w:r w:rsidRPr="00765BFC">
        <w:rPr>
          <w:color w:val="000000"/>
        </w:rPr>
        <w:t>ESC noted that, in MSAC’s previous consideration of HbA1c PoC for diagnosis of T2DM, it considered that there are no significant acute differences in the safety of the HbA1c PoC testing technique over standard laboratory testing (</w:t>
      </w:r>
      <w:hyperlink r:id="rId28" w:history="1">
        <w:r w:rsidRPr="00765BFC">
          <w:rPr>
            <w:color w:val="0000FF"/>
            <w:u w:val="single"/>
          </w:rPr>
          <w:t>MSAC 1431 Public Summary Document</w:t>
        </w:r>
      </w:hyperlink>
      <w:r w:rsidRPr="00765BFC">
        <w:rPr>
          <w:color w:val="000000"/>
        </w:rPr>
        <w:t xml:space="preserve">). ESC noted the MSAC Executive’s concern that there might be evidence of a negative assay </w:t>
      </w:r>
      <w:r w:rsidRPr="00765BFC">
        <w:rPr>
          <w:color w:val="000000"/>
        </w:rPr>
        <w:lastRenderedPageBreak/>
        <w:t xml:space="preserve">bias (as per the </w:t>
      </w:r>
      <w:hyperlink r:id="rId29" w:history="1">
        <w:r w:rsidRPr="00765BFC">
          <w:rPr>
            <w:color w:val="0000FF"/>
            <w:u w:val="single"/>
          </w:rPr>
          <w:t>MSAC 1431 Public Summary Document</w:t>
        </w:r>
      </w:hyperlink>
      <w:r w:rsidRPr="00765BFC">
        <w:rPr>
          <w:color w:val="000000"/>
        </w:rPr>
        <w:t>), resulting in possible underdiagnosis. The applicant provided a citation (Sobolesky 2018</w:t>
      </w:r>
      <w:r w:rsidRPr="00765BFC">
        <w:rPr>
          <w:rStyle w:val="FootnoteReference"/>
          <w:color w:val="000000"/>
        </w:rPr>
        <w:footnoteReference w:id="16"/>
      </w:r>
      <w:r w:rsidRPr="00765BFC">
        <w:rPr>
          <w:color w:val="000000"/>
        </w:rPr>
        <w:t xml:space="preserve">) in its pre-ESC response outlining the accuracy and precision of the Afinion PoC HbA1c testing method. Sobolesky (2018) did not examine testing in people without a diagnosis of T2DM and it was not clear whether the PoC assessment was blinded to the laboratory or reference method result. </w:t>
      </w:r>
    </w:p>
    <w:p w14:paraId="407A5995" w14:textId="77777777" w:rsidR="00A7674C" w:rsidRPr="00765BFC" w:rsidRDefault="00A7674C" w:rsidP="00A7674C">
      <w:pPr>
        <w:spacing w:after="240"/>
        <w:rPr>
          <w:color w:val="000000"/>
        </w:rPr>
      </w:pPr>
      <w:r w:rsidRPr="00765BFC">
        <w:rPr>
          <w:color w:val="000000"/>
        </w:rPr>
        <w:t xml:space="preserve">In its pre-ESC response, the applicant stated that this application was different because the PDST trialled the use of PoC testing in screening, which ESC considered to be contradictory to the applicant’s response to the issue of doubling-up of services. </w:t>
      </w:r>
    </w:p>
    <w:p w14:paraId="30CB837E" w14:textId="77777777" w:rsidR="00A7674C" w:rsidRPr="00765BFC" w:rsidRDefault="00A7674C" w:rsidP="00A7674C">
      <w:pPr>
        <w:spacing w:after="240"/>
        <w:rPr>
          <w:color w:val="000000"/>
        </w:rPr>
      </w:pPr>
      <w:r w:rsidRPr="00765BFC">
        <w:rPr>
          <w:color w:val="000000"/>
        </w:rPr>
        <w:t xml:space="preserve">ESC noted that the ADAR presented a cost-utility analysis using a short-term decision tree model covering the one-off community pharmacy screening phase. This was followed by a long-term Markov cohort model extrapolating the impact of diagnosed T2DM, undiagnosed T2DM, diagnosed pre-diabetes and no diabetes detected, on lifetime costs and quality-adjusted life years (QALYs). </w:t>
      </w:r>
    </w:p>
    <w:p w14:paraId="0A8054DD" w14:textId="77777777" w:rsidR="00A7674C" w:rsidRPr="00765BFC" w:rsidRDefault="00A7674C" w:rsidP="00A7674C">
      <w:pPr>
        <w:spacing w:after="240"/>
        <w:rPr>
          <w:color w:val="000000"/>
        </w:rPr>
      </w:pPr>
      <w:r w:rsidRPr="00765BFC">
        <w:rPr>
          <w:color w:val="000000"/>
        </w:rPr>
        <w:t xml:space="preserve">ESC considered the economic models presented in ADAR were not informative for MSAC as they did not assess whether pharmacy-based opportunistic screening was a cost-effective addition to usual care. For this reason, ESC considered the commentary’s revised base case was more informative for decision-making. </w:t>
      </w:r>
    </w:p>
    <w:p w14:paraId="78445ED3" w14:textId="77777777" w:rsidR="00A7674C" w:rsidRPr="00765BFC" w:rsidRDefault="00A7674C" w:rsidP="00A7674C">
      <w:pPr>
        <w:spacing w:after="240"/>
        <w:rPr>
          <w:color w:val="000000"/>
        </w:rPr>
      </w:pPr>
      <w:r w:rsidRPr="00765BFC">
        <w:rPr>
          <w:color w:val="000000"/>
        </w:rPr>
        <w:t>ESC noted that, for Group A in the ADAR, the Markov model assumed that T2DM screening only occurs once in a patient’s lifetime, and that without community pharmacy screening leading to a diagnosis of T2DM, patients remain undiagnosed (and untreated) for the rest of their life, rather than allowing for delayed diagnosis (and treatment) by GPs (potentially after a future referral from a community pharmacy screening program).</w:t>
      </w:r>
      <w:r w:rsidRPr="00765BFC">
        <w:rPr>
          <w:color w:val="000000"/>
        </w:rPr>
        <w:tab/>
      </w:r>
    </w:p>
    <w:p w14:paraId="71F6BBDC" w14:textId="77777777" w:rsidR="00A7674C" w:rsidRPr="00765BFC" w:rsidRDefault="00A7674C" w:rsidP="00A7674C">
      <w:pPr>
        <w:spacing w:after="240"/>
        <w:rPr>
          <w:color w:val="000000"/>
        </w:rPr>
      </w:pPr>
      <w:r w:rsidRPr="00765BFC">
        <w:rPr>
          <w:color w:val="000000"/>
        </w:rPr>
        <w:t>ESC noted that the major limitation of the economic evaluation in the ADAR was that it compared different populations across the groups (e.g. there were more T2DM and pre-diabetes patients in Group A than in Groups B or C). ESC considered that there were many poorly justified assumptions in the short</w:t>
      </w:r>
      <w:r w:rsidRPr="00765BFC">
        <w:rPr>
          <w:color w:val="000000"/>
        </w:rPr>
        <w:noBreakHyphen/>
        <w:t>term decision tree including:</w:t>
      </w:r>
    </w:p>
    <w:p w14:paraId="2191E6D4" w14:textId="77777777" w:rsidR="00A7674C" w:rsidRPr="00765BFC" w:rsidRDefault="00A7674C" w:rsidP="00A7674C">
      <w:pPr>
        <w:pStyle w:val="ListParagraph"/>
        <w:numPr>
          <w:ilvl w:val="0"/>
          <w:numId w:val="36"/>
        </w:numPr>
        <w:spacing w:after="240"/>
        <w:rPr>
          <w:color w:val="000000"/>
        </w:rPr>
      </w:pPr>
      <w:r w:rsidRPr="00765BFC">
        <w:rPr>
          <w:color w:val="000000"/>
        </w:rPr>
        <w:t>Different underlying prevalence of T2DM across the interventions.</w:t>
      </w:r>
    </w:p>
    <w:p w14:paraId="755108E3" w14:textId="77777777" w:rsidR="00A7674C" w:rsidRPr="00765BFC" w:rsidRDefault="00A7674C" w:rsidP="00A7674C">
      <w:pPr>
        <w:pStyle w:val="ListParagraph"/>
        <w:numPr>
          <w:ilvl w:val="0"/>
          <w:numId w:val="36"/>
        </w:numPr>
        <w:spacing w:after="240"/>
        <w:rPr>
          <w:color w:val="000000"/>
        </w:rPr>
      </w:pPr>
      <w:r w:rsidRPr="00765BFC">
        <w:rPr>
          <w:color w:val="000000"/>
        </w:rPr>
        <w:t>Although Group B (AUSDRISK + HbA1c) and Group C referred a subset of patients with AUSDRISK ≥ 12:</w:t>
      </w:r>
    </w:p>
    <w:p w14:paraId="40CEDD4F" w14:textId="77777777" w:rsidR="00A7674C" w:rsidRPr="00765BFC" w:rsidRDefault="00A7674C" w:rsidP="00A7674C">
      <w:pPr>
        <w:pStyle w:val="ListParagraph"/>
        <w:numPr>
          <w:ilvl w:val="1"/>
          <w:numId w:val="36"/>
        </w:numPr>
        <w:spacing w:after="240"/>
        <w:rPr>
          <w:color w:val="000000"/>
        </w:rPr>
      </w:pPr>
      <w:r w:rsidRPr="00765BFC">
        <w:rPr>
          <w:color w:val="000000"/>
        </w:rPr>
        <w:t xml:space="preserve">Group A had a higher rate of false negatives; and </w:t>
      </w:r>
    </w:p>
    <w:p w14:paraId="5B0CE874" w14:textId="77777777" w:rsidR="00A7674C" w:rsidRPr="00765BFC" w:rsidRDefault="00A7674C" w:rsidP="00A7674C">
      <w:pPr>
        <w:pStyle w:val="ListParagraph"/>
        <w:numPr>
          <w:ilvl w:val="1"/>
          <w:numId w:val="36"/>
        </w:numPr>
        <w:spacing w:after="240"/>
        <w:rPr>
          <w:color w:val="000000"/>
        </w:rPr>
      </w:pPr>
      <w:r w:rsidRPr="00765BFC">
        <w:rPr>
          <w:color w:val="000000"/>
        </w:rPr>
        <w:t xml:space="preserve">The prevalence of T2DM in referred participants was the same across all groups. </w:t>
      </w:r>
    </w:p>
    <w:p w14:paraId="193E924B" w14:textId="77777777" w:rsidR="00A7674C" w:rsidRPr="00765BFC" w:rsidRDefault="00A7674C" w:rsidP="00A7674C">
      <w:pPr>
        <w:spacing w:after="240"/>
        <w:rPr>
          <w:color w:val="000000"/>
        </w:rPr>
      </w:pPr>
      <w:r w:rsidRPr="00765BFC">
        <w:rPr>
          <w:color w:val="000000"/>
        </w:rPr>
        <w:t xml:space="preserve">ESC noted that the differences in costs and QALYs are driven by these differences in the populations entering the model. ESC considered that the decision tree structure should have first defined the underlying prevalence of T2DM and pre-diabetes in the population eligible for screening. This would have avoided needing to make assumptions about false negative rates. </w:t>
      </w:r>
    </w:p>
    <w:p w14:paraId="107F0D28" w14:textId="77777777" w:rsidR="00A7674C" w:rsidRPr="00765BFC" w:rsidRDefault="00A7674C" w:rsidP="00A7674C">
      <w:pPr>
        <w:spacing w:after="240"/>
        <w:rPr>
          <w:color w:val="000000"/>
        </w:rPr>
      </w:pPr>
      <w:r w:rsidRPr="00765BFC">
        <w:rPr>
          <w:color w:val="000000"/>
        </w:rPr>
        <w:lastRenderedPageBreak/>
        <w:t>ESC considered the screening decision-tree in the model may be oversimplified because it does not allow for a sensitivity analysis of alternate thresholds for AUSDRISK and PoC test results.</w:t>
      </w:r>
    </w:p>
    <w:p w14:paraId="75287D10" w14:textId="5B9A03E0" w:rsidR="00A7674C" w:rsidRPr="00765BFC" w:rsidRDefault="00A7674C" w:rsidP="00A7674C">
      <w:pPr>
        <w:spacing w:after="240"/>
        <w:rPr>
          <w:color w:val="000000"/>
        </w:rPr>
      </w:pPr>
      <w:r w:rsidRPr="00765BFC">
        <w:rPr>
          <w:color w:val="000000"/>
        </w:rPr>
        <w:t>ESC noted the long-term outcomes were modelled based on the UKPDS diabetes model. ESC considered the decision not to use the newer version of the UKPDS model (UKPDS 2) published in 2013 was not justified.  ESC noted that the ADAR model included three separate Markov cohort models for each diagnosis (i.e.</w:t>
      </w:r>
      <w:r w:rsidR="005D1507" w:rsidRPr="00765BFC">
        <w:rPr>
          <w:color w:val="000000"/>
        </w:rPr>
        <w:t xml:space="preserve"> </w:t>
      </w:r>
      <w:r w:rsidRPr="00765BFC">
        <w:rPr>
          <w:color w:val="000000"/>
        </w:rPr>
        <w:t>T2DM, pre-diabetes and no diabetes). The results were then applied to the diagnoses in each group as payoffs to the screening outcomes of the short-term decision tree. ESC considered this approach to be inappropriate, as it does not provide information about the incremental value of the intervention against usual care. ESC noted that there is evidence the UPKDS model may overestimate the risk of T2DM-related health events in the Australian T2DM population.</w:t>
      </w:r>
    </w:p>
    <w:p w14:paraId="2D52BE3B" w14:textId="77777777" w:rsidR="00A7674C" w:rsidRPr="00765BFC" w:rsidRDefault="00A7674C" w:rsidP="00A7674C">
      <w:pPr>
        <w:spacing w:after="240"/>
        <w:rPr>
          <w:color w:val="000000"/>
        </w:rPr>
      </w:pPr>
      <w:r w:rsidRPr="00765BFC">
        <w:rPr>
          <w:color w:val="000000"/>
        </w:rPr>
        <w:t>The ADAR presented several scenario analyses. The model was sensitive to changes in the rates of false negatives, test cut-offs and referral rates, all of which are uncertain.</w:t>
      </w:r>
    </w:p>
    <w:p w14:paraId="5A58BB2B" w14:textId="77777777" w:rsidR="00A7674C" w:rsidRPr="00765BFC" w:rsidRDefault="00A7674C" w:rsidP="00A7674C">
      <w:pPr>
        <w:spacing w:after="240"/>
        <w:rPr>
          <w:color w:val="000000"/>
        </w:rPr>
      </w:pPr>
      <w:r w:rsidRPr="00765BFC">
        <w:rPr>
          <w:color w:val="000000"/>
        </w:rPr>
        <w:t xml:space="preserve">The ESC noted there were numerous problems with the costs applied in the economic model as outlined in the commentary. The screening intervention cost was not the proposed service fee. The economic evaluation applied costs incurred on a per-patient basis, including trial establishment and recruitment costs. This led to Group C’s community pharmacy screening cost being lower than Group A, despite the intervention in Group C comprising Group A plus a PoC blood glucose test. In the PDST, Group A recruited more pharmacies than Group C, resulting in higher set-up costs, but fewer participants, so the cost per participant screened was greater in Group A. </w:t>
      </w:r>
    </w:p>
    <w:p w14:paraId="19114361" w14:textId="3E939E9D" w:rsidR="00A7674C" w:rsidRPr="00765BFC" w:rsidRDefault="00A7674C" w:rsidP="00A7674C">
      <w:pPr>
        <w:spacing w:after="240"/>
        <w:rPr>
          <w:color w:val="000000"/>
        </w:rPr>
      </w:pPr>
      <w:r w:rsidRPr="00765BFC">
        <w:rPr>
          <w:color w:val="000000"/>
        </w:rPr>
        <w:t>ESC also noted that the MSAC Executive previously concluded that PoC HbA1c testing for GPs is cost-effective for prices up to $11.80, which is significantly below the ADAR’s incremental community pharmacy screening cost for Group</w:t>
      </w:r>
      <w:r w:rsidR="005D1507" w:rsidRPr="00765BFC">
        <w:rPr>
          <w:color w:val="000000"/>
        </w:rPr>
        <w:t xml:space="preserve"> </w:t>
      </w:r>
      <w:r w:rsidRPr="00765BFC">
        <w:rPr>
          <w:color w:val="000000"/>
        </w:rPr>
        <w:t>B compared to Group A.</w:t>
      </w:r>
    </w:p>
    <w:p w14:paraId="4652A326" w14:textId="76D3BAB8" w:rsidR="00A7674C" w:rsidRPr="00765BFC" w:rsidRDefault="00A7674C" w:rsidP="00A7674C">
      <w:pPr>
        <w:spacing w:after="240"/>
        <w:rPr>
          <w:color w:val="000000"/>
        </w:rPr>
      </w:pPr>
      <w:r w:rsidRPr="00765BFC">
        <w:rPr>
          <w:color w:val="000000"/>
        </w:rPr>
        <w:t xml:space="preserve">ESC noted that the model used a </w:t>
      </w:r>
      <w:r w:rsidR="00BC63E8" w:rsidRPr="00765BFC">
        <w:rPr>
          <w:b/>
          <w:color w:val="000000"/>
        </w:rPr>
        <w:t>redacted</w:t>
      </w:r>
      <w:r w:rsidRPr="00765BFC">
        <w:rPr>
          <w:color w:val="000000"/>
        </w:rPr>
        <w:t xml:space="preserve"> discount rate, but the MSAC guidelines recommend using 5%. ESC considered this difference to be significant when assessing models that adopt a lifetime time horizon.</w:t>
      </w:r>
    </w:p>
    <w:p w14:paraId="6B49CA82" w14:textId="7496A08D" w:rsidR="00A7674C" w:rsidRPr="00765BFC" w:rsidRDefault="00A7674C" w:rsidP="00A7674C">
      <w:pPr>
        <w:spacing w:after="240"/>
        <w:rPr>
          <w:color w:val="000000"/>
        </w:rPr>
      </w:pPr>
      <w:r w:rsidRPr="00765BFC">
        <w:rPr>
          <w:color w:val="000000"/>
        </w:rPr>
        <w:t xml:space="preserve">ESC noted that, because the ADAR did not include any comparisons against usual care, the commentary included a revised Markov model using a consistent underlying prevalence of T2DM for usual care + PDST compared with usual care alone. The commentary also presented cost-effectiveness results for the comparisons in the ADAR as well as each for community pharmacy screening option (Groups A–C) against usual care (Group D). This resulted in incremental cost-effectiveness ratios (ICERs) of </w:t>
      </w:r>
      <w:r w:rsidR="00BC63E8" w:rsidRPr="00765BFC">
        <w:rPr>
          <w:b/>
          <w:color w:val="000000"/>
        </w:rPr>
        <w:t>$redacted</w:t>
      </w:r>
      <w:r w:rsidRPr="00765BFC">
        <w:rPr>
          <w:color w:val="000000"/>
        </w:rPr>
        <w:t xml:space="preserve"> per QALY to nearly </w:t>
      </w:r>
      <w:r w:rsidR="00BC63E8" w:rsidRPr="00765BFC">
        <w:rPr>
          <w:b/>
          <w:color w:val="000000"/>
        </w:rPr>
        <w:t>$redacted</w:t>
      </w:r>
      <w:r w:rsidR="00C67B80" w:rsidRPr="00765BFC">
        <w:rPr>
          <w:color w:val="000000"/>
        </w:rPr>
        <w:t xml:space="preserve"> </w:t>
      </w:r>
      <w:r w:rsidRPr="00765BFC">
        <w:rPr>
          <w:color w:val="000000"/>
        </w:rPr>
        <w:t xml:space="preserve">/QALY. In its pre-ESC response, the applicant revised this analysis by removing the adjustment for delayed diagnosis and adjusted for higher treatment costs in the intensive treatment arm of the T2DM Markov model. These revisions gave ICERs of </w:t>
      </w:r>
      <w:r w:rsidR="00D80581" w:rsidRPr="00765BFC">
        <w:rPr>
          <w:b/>
          <w:color w:val="000000"/>
        </w:rPr>
        <w:t>$redacted</w:t>
      </w:r>
      <w:r w:rsidR="00D80581" w:rsidRPr="00765BFC">
        <w:rPr>
          <w:color w:val="000000"/>
        </w:rPr>
        <w:t xml:space="preserve"> </w:t>
      </w:r>
      <w:r w:rsidRPr="00765BFC">
        <w:rPr>
          <w:color w:val="000000"/>
        </w:rPr>
        <w:t>for Groups A–C compared to Group D. The applicant asserted that its pharmacy-based screening program complements, not replaces, usual care, but ESC noted that the model presented in the ADAR is not structured to address this assertion. ESC also noted one of the revised analyses in the pre-ESC response calculated the ICERs incorrectly (i.e.</w:t>
      </w:r>
      <w:r w:rsidR="005D1507" w:rsidRPr="00765BFC">
        <w:rPr>
          <w:color w:val="000000"/>
        </w:rPr>
        <w:t xml:space="preserve"> </w:t>
      </w:r>
      <w:r w:rsidRPr="00765BFC">
        <w:rPr>
          <w:color w:val="000000"/>
        </w:rPr>
        <w:t>costs for usual were simply added to the incremental costs of pharmacy screening).</w:t>
      </w:r>
    </w:p>
    <w:p w14:paraId="08EAD80A" w14:textId="77777777" w:rsidR="00A7674C" w:rsidRPr="00765BFC" w:rsidRDefault="00A7674C" w:rsidP="00A7674C">
      <w:pPr>
        <w:spacing w:after="240"/>
        <w:rPr>
          <w:color w:val="000000"/>
        </w:rPr>
      </w:pPr>
      <w:r w:rsidRPr="00765BFC">
        <w:rPr>
          <w:color w:val="000000"/>
        </w:rPr>
        <w:t xml:space="preserve">ESC noted that the financial analysis in the ADAR used an epidemiological approach and costs were based on implementing AUSDRISK and HbA1c PoC testing. The costs assumed that patients would be screened once per year, which conflicts with the RACGP guidelines. </w:t>
      </w:r>
      <w:r w:rsidRPr="00765BFC">
        <w:rPr>
          <w:color w:val="000000"/>
        </w:rPr>
        <w:lastRenderedPageBreak/>
        <w:t>ESC noted that patient uptake is a key parameter that influences the overall impact, which was estimated by expert opinion in the ADAR. The financials also assume no cost offsets of reduced GP screening. In its pre-ESC response, the applicant claimed that GPs only accounted for 15–20% of diabetes diagnoses. ESC noted a recent study in western Sydney that screened patients who presented to hospital, and found that 38.4% (487/1,267) had T2DM and 32.2% (157/487) of these were newly diagnosed with T2DM.</w:t>
      </w:r>
      <w:r w:rsidRPr="00765BFC">
        <w:rPr>
          <w:rStyle w:val="FootnoteReference"/>
          <w:color w:val="000000"/>
        </w:rPr>
        <w:footnoteReference w:id="17"/>
      </w:r>
      <w:r w:rsidRPr="00765BFC">
        <w:rPr>
          <w:color w:val="000000"/>
        </w:rPr>
        <w:t xml:space="preserve"> This may suggest that hospitals may diagnose a subset of T2DM cases. However, the generalisability is unclear as the study authors described the population as “seemingly enriched with cases of diabetes”. </w:t>
      </w:r>
    </w:p>
    <w:p w14:paraId="346EA005" w14:textId="77777777" w:rsidR="00A7674C" w:rsidRPr="00765BFC" w:rsidRDefault="00A7674C" w:rsidP="00A7674C">
      <w:pPr>
        <w:keepNext/>
        <w:spacing w:after="120"/>
        <w:rPr>
          <w:color w:val="000000"/>
        </w:rPr>
      </w:pPr>
      <w:r w:rsidRPr="00765BFC">
        <w:rPr>
          <w:color w:val="000000"/>
        </w:rPr>
        <w:t>ESC noted the following additional issues with financial analysis presented in the ADAR:</w:t>
      </w:r>
    </w:p>
    <w:p w14:paraId="12FDB5FD" w14:textId="77777777" w:rsidR="00A7674C" w:rsidRPr="00765BFC" w:rsidRDefault="00A7674C" w:rsidP="00A7674C">
      <w:pPr>
        <w:pStyle w:val="ListParagraph"/>
        <w:numPr>
          <w:ilvl w:val="0"/>
          <w:numId w:val="35"/>
        </w:numPr>
        <w:spacing w:after="120"/>
        <w:rPr>
          <w:color w:val="000000"/>
        </w:rPr>
      </w:pPr>
      <w:r w:rsidRPr="00765BFC">
        <w:rPr>
          <w:color w:val="000000"/>
        </w:rPr>
        <w:t>The financial estimates include PoC device capital costs, which is inappropriate.</w:t>
      </w:r>
    </w:p>
    <w:p w14:paraId="2A3B5A0B" w14:textId="77777777" w:rsidR="00A7674C" w:rsidRPr="00765BFC" w:rsidRDefault="00A7674C" w:rsidP="00A7674C">
      <w:pPr>
        <w:pStyle w:val="ListParagraph"/>
        <w:numPr>
          <w:ilvl w:val="0"/>
          <w:numId w:val="35"/>
        </w:numPr>
        <w:spacing w:after="120"/>
        <w:rPr>
          <w:color w:val="000000"/>
        </w:rPr>
      </w:pPr>
      <w:r w:rsidRPr="00765BFC">
        <w:rPr>
          <w:color w:val="000000"/>
        </w:rPr>
        <w:t xml:space="preserve">The number of Group B participants who received a short and standard consultation used in the financial impact analysis do not match. </w:t>
      </w:r>
    </w:p>
    <w:p w14:paraId="41FA1523" w14:textId="77777777" w:rsidR="00A7674C" w:rsidRPr="00765BFC" w:rsidRDefault="00A7674C" w:rsidP="00A7674C">
      <w:pPr>
        <w:pStyle w:val="ListParagraph"/>
        <w:numPr>
          <w:ilvl w:val="0"/>
          <w:numId w:val="35"/>
        </w:numPr>
        <w:spacing w:after="120"/>
        <w:rPr>
          <w:color w:val="000000"/>
        </w:rPr>
      </w:pPr>
      <w:r w:rsidRPr="00765BFC">
        <w:rPr>
          <w:color w:val="000000"/>
        </w:rPr>
        <w:t xml:space="preserve">The GP follow-up cost in the ADAR’s financial impact analysis is per T2DM or pre-diabetes diagnosis, which results in a significantly higher GP follow-up cost than that in the economic analysis. </w:t>
      </w:r>
    </w:p>
    <w:p w14:paraId="3209C1F2" w14:textId="6A9BE112" w:rsidR="00A7674C" w:rsidRPr="00765BFC" w:rsidRDefault="00A7674C" w:rsidP="00A7674C">
      <w:pPr>
        <w:pStyle w:val="ListParagraph"/>
        <w:numPr>
          <w:ilvl w:val="0"/>
          <w:numId w:val="35"/>
        </w:numPr>
        <w:spacing w:after="240"/>
        <w:rPr>
          <w:color w:val="000000"/>
        </w:rPr>
      </w:pPr>
      <w:r w:rsidRPr="00765BFC">
        <w:rPr>
          <w:color w:val="000000"/>
        </w:rPr>
        <w:t xml:space="preserve">The ADAR assumed that </w:t>
      </w:r>
      <w:r w:rsidR="00C67B80" w:rsidRPr="00765BFC">
        <w:rPr>
          <w:b/>
          <w:bCs/>
          <w:color w:val="000000"/>
        </w:rPr>
        <w:t>redacted</w:t>
      </w:r>
      <w:r w:rsidRPr="00765BFC">
        <w:rPr>
          <w:color w:val="000000"/>
        </w:rPr>
        <w:t xml:space="preserve"> of the eligible population has undiagnosed T2DM, which is less than the estimates provided in the ADAR’s economic base case and scenarios (</w:t>
      </w:r>
      <w:r w:rsidR="00C67B80" w:rsidRPr="00765BFC">
        <w:rPr>
          <w:b/>
          <w:bCs/>
          <w:color w:val="000000"/>
        </w:rPr>
        <w:t>redacted</w:t>
      </w:r>
      <w:r w:rsidRPr="00765BFC">
        <w:rPr>
          <w:color w:val="000000"/>
        </w:rPr>
        <w:t>–</w:t>
      </w:r>
      <w:r w:rsidR="00C67B80" w:rsidRPr="00765BFC">
        <w:rPr>
          <w:b/>
          <w:bCs/>
          <w:color w:val="000000"/>
        </w:rPr>
        <w:t>redacted</w:t>
      </w:r>
      <w:r w:rsidRPr="00765BFC">
        <w:rPr>
          <w:b/>
          <w:bCs/>
          <w:color w:val="000000"/>
        </w:rPr>
        <w:t>%</w:t>
      </w:r>
      <w:r w:rsidRPr="00765BFC">
        <w:rPr>
          <w:color w:val="000000"/>
        </w:rPr>
        <w:t>).</w:t>
      </w:r>
    </w:p>
    <w:p w14:paraId="3B623FC6" w14:textId="45B1671E" w:rsidR="00A7674C" w:rsidRPr="00765BFC" w:rsidRDefault="00A7674C" w:rsidP="00A7674C">
      <w:pPr>
        <w:spacing w:after="240"/>
        <w:rPr>
          <w:color w:val="000000"/>
        </w:rPr>
      </w:pPr>
      <w:r w:rsidRPr="00765BFC">
        <w:rPr>
          <w:color w:val="000000"/>
        </w:rPr>
        <w:t xml:space="preserve">ESC considered that these issues resulted in a very uncertain financial impact, which was calculated at up to </w:t>
      </w:r>
      <w:r w:rsidR="003C1507" w:rsidRPr="00765BFC">
        <w:rPr>
          <w:color w:val="000000"/>
        </w:rPr>
        <w:t>$0 to &lt; $10 million</w:t>
      </w:r>
      <w:r w:rsidR="003C1507" w:rsidRPr="00765BFC" w:rsidDel="003C1507">
        <w:rPr>
          <w:color w:val="000000"/>
        </w:rPr>
        <w:t xml:space="preserve"> </w:t>
      </w:r>
      <w:r w:rsidRPr="00765BFC">
        <w:rPr>
          <w:color w:val="000000"/>
        </w:rPr>
        <w:t xml:space="preserve">per year by year 5. The commentary presented a revised financial impact analysis correcting for the issues identified in the ADAR, which resulted in a financial impact of </w:t>
      </w:r>
      <w:r w:rsidR="003C1507" w:rsidRPr="00765BFC">
        <w:rPr>
          <w:color w:val="000000"/>
        </w:rPr>
        <w:t>$0 to &lt; $10 million</w:t>
      </w:r>
      <w:r w:rsidR="003C1507" w:rsidRPr="00765BFC" w:rsidDel="003C1507">
        <w:rPr>
          <w:color w:val="000000"/>
        </w:rPr>
        <w:t xml:space="preserve"> </w:t>
      </w:r>
      <w:r w:rsidRPr="00765BFC">
        <w:rPr>
          <w:color w:val="000000"/>
        </w:rPr>
        <w:t xml:space="preserve">in year 1 to </w:t>
      </w:r>
      <w:r w:rsidR="003C1507" w:rsidRPr="00765BFC">
        <w:rPr>
          <w:color w:val="000000"/>
        </w:rPr>
        <w:t>$0 to &lt; $10 million</w:t>
      </w:r>
      <w:r w:rsidR="003C1507" w:rsidRPr="00765BFC" w:rsidDel="003C1507">
        <w:rPr>
          <w:color w:val="000000"/>
        </w:rPr>
        <w:t xml:space="preserve"> </w:t>
      </w:r>
      <w:r w:rsidRPr="00765BFC">
        <w:rPr>
          <w:color w:val="000000"/>
        </w:rPr>
        <w:t>in year 5.</w:t>
      </w:r>
    </w:p>
    <w:p w14:paraId="284A3F14" w14:textId="7CA11FF1" w:rsidR="00A7674C" w:rsidRPr="00765BFC" w:rsidRDefault="00A7674C" w:rsidP="00021864">
      <w:pPr>
        <w:spacing w:after="240"/>
        <w:rPr>
          <w:color w:val="000000"/>
        </w:rPr>
      </w:pPr>
      <w:r w:rsidRPr="00765BFC">
        <w:rPr>
          <w:color w:val="000000"/>
        </w:rPr>
        <w:t xml:space="preserve">ESC advised that pharmacists should require formal training and accreditation to be competent to deliver the service at an acceptable standard, and need to participate in quality assurance processes. ESC noted that community pharmacies that perform PoC testing fall outside the scope of the proposed </w:t>
      </w:r>
      <w:r w:rsidRPr="00765BFC">
        <w:rPr>
          <w:i/>
          <w:iCs/>
          <w:color w:val="000000"/>
        </w:rPr>
        <w:t>NPAAC requirements for point of care testing</w:t>
      </w:r>
      <w:r w:rsidRPr="00765BFC">
        <w:rPr>
          <w:color w:val="000000"/>
        </w:rPr>
        <w:t xml:space="preserve"> (first edition 2015). However, the NPAAC requirements would provide guidance on good practice for the performance of PoC testing in other healthcare settings. ESC noted that MBS item 73893 for HbA1c testing for diagnosis of diabetes requires that the practitioner or the organisation for which the practitioner works is participating in the QAAMS Program. ESC also noted that participating pharmacies would need to adhere to Departmental requirements, such as adequate record keeping of AUSDRISK and test results, and consequence and evidence of referrals where appropriate.</w:t>
      </w:r>
    </w:p>
    <w:p w14:paraId="36CA713E" w14:textId="77777777" w:rsidR="00180DE7" w:rsidRPr="00765BFC" w:rsidRDefault="00180DE7" w:rsidP="00180DE7">
      <w:pPr>
        <w:pStyle w:val="Heading1"/>
        <w:spacing w:before="240"/>
        <w:ind w:left="720" w:hanging="720"/>
        <w:rPr>
          <w:rFonts w:ascii="Arial" w:hAnsi="Arial" w:cs="Arial"/>
        </w:rPr>
      </w:pPr>
      <w:r w:rsidRPr="00765BFC">
        <w:rPr>
          <w:rFonts w:ascii="Arial" w:hAnsi="Arial" w:cs="Arial"/>
        </w:rPr>
        <w:t>15.</w:t>
      </w:r>
      <w:r w:rsidRPr="00765BFC">
        <w:rPr>
          <w:rFonts w:ascii="Arial" w:hAnsi="Arial" w:cs="Arial"/>
        </w:rPr>
        <w:tab/>
        <w:t>Other significant factors</w:t>
      </w:r>
    </w:p>
    <w:p w14:paraId="0F6720CE" w14:textId="77777777" w:rsidR="00180DE7" w:rsidRPr="00765BFC" w:rsidRDefault="00180DE7" w:rsidP="00180DE7">
      <w:pPr>
        <w:spacing w:before="240" w:after="240"/>
      </w:pPr>
      <w:r w:rsidRPr="00765BFC">
        <w:t>Nil</w:t>
      </w:r>
    </w:p>
    <w:p w14:paraId="02624B0B" w14:textId="77777777" w:rsidR="00180DE7" w:rsidRPr="00765BFC" w:rsidRDefault="00180DE7" w:rsidP="00180DE7">
      <w:pPr>
        <w:pStyle w:val="Heading1"/>
        <w:rPr>
          <w:rFonts w:ascii="Arial" w:hAnsi="Arial" w:cs="Arial"/>
        </w:rPr>
      </w:pPr>
      <w:r w:rsidRPr="00765BFC">
        <w:rPr>
          <w:rFonts w:ascii="Arial" w:hAnsi="Arial" w:cs="Arial"/>
        </w:rPr>
        <w:t>16.</w:t>
      </w:r>
      <w:r w:rsidRPr="00765BFC">
        <w:rPr>
          <w:rFonts w:ascii="Arial" w:hAnsi="Arial" w:cs="Arial"/>
        </w:rPr>
        <w:tab/>
        <w:t>Applicant comments on MSAC’s Public Summary Document</w:t>
      </w:r>
    </w:p>
    <w:p w14:paraId="59F2C25C" w14:textId="0FA6F21B" w:rsidR="0007768B" w:rsidRPr="00765BFC" w:rsidRDefault="58329AE4" w:rsidP="00307092">
      <w:pPr>
        <w:spacing w:before="240"/>
        <w:rPr>
          <w:szCs w:val="24"/>
        </w:rPr>
      </w:pPr>
      <w:r w:rsidRPr="00765BFC">
        <w:rPr>
          <w:rFonts w:eastAsia="Calibri Light"/>
          <w:szCs w:val="24"/>
        </w:rPr>
        <w:t>Whilst disease screening services are recognised in the scope of practice for pharmacists the main barrier to pharmacists’ routinely conducting screening is inadequate funding</w:t>
      </w:r>
      <w:r w:rsidR="78632687" w:rsidRPr="00765BFC">
        <w:rPr>
          <w:rFonts w:eastAsia="Calibri Light"/>
          <w:szCs w:val="24"/>
        </w:rPr>
        <w:t>.</w:t>
      </w:r>
      <w:r w:rsidR="6D1B5FC7" w:rsidRPr="00765BFC">
        <w:rPr>
          <w:rFonts w:eastAsia="Calibri Light"/>
          <w:b/>
          <w:bCs/>
          <w:szCs w:val="24"/>
        </w:rPr>
        <w:t xml:space="preserve"> </w:t>
      </w:r>
      <w:r w:rsidR="6D1B5FC7" w:rsidRPr="00D72E5A">
        <w:rPr>
          <w:rFonts w:eastAsia="Calibri Light"/>
          <w:szCs w:val="24"/>
        </w:rPr>
        <w:t>P</w:t>
      </w:r>
      <w:r w:rsidRPr="00765BFC">
        <w:rPr>
          <w:rFonts w:eastAsia="Calibri Light"/>
          <w:szCs w:val="24"/>
        </w:rPr>
        <w:t xml:space="preserve">atients </w:t>
      </w:r>
      <w:r w:rsidR="7127430A" w:rsidRPr="00765BFC">
        <w:rPr>
          <w:rFonts w:eastAsia="Calibri Light"/>
          <w:szCs w:val="24"/>
        </w:rPr>
        <w:t xml:space="preserve">are required </w:t>
      </w:r>
      <w:r w:rsidRPr="00765BFC">
        <w:rPr>
          <w:rFonts w:eastAsia="Calibri Light"/>
          <w:szCs w:val="24"/>
        </w:rPr>
        <w:t xml:space="preserve">to cover the costs associated with these service activities. Enabling pharmacists’ access to appropriate funding mechanisms for services that are equivalent to Government funded services provided by other healthcare professionals </w:t>
      </w:r>
      <w:r w:rsidR="381E713E" w:rsidRPr="00765BFC">
        <w:rPr>
          <w:rFonts w:eastAsia="Calibri Light"/>
          <w:szCs w:val="24"/>
        </w:rPr>
        <w:t>will</w:t>
      </w:r>
      <w:r w:rsidRPr="00765BFC">
        <w:rPr>
          <w:rFonts w:eastAsia="Calibri Light"/>
          <w:szCs w:val="24"/>
        </w:rPr>
        <w:t xml:space="preserve"> ensure equitable access to </w:t>
      </w:r>
      <w:r w:rsidRPr="00765BFC">
        <w:rPr>
          <w:rFonts w:eastAsia="Calibri Light"/>
          <w:szCs w:val="24"/>
        </w:rPr>
        <w:lastRenderedPageBreak/>
        <w:t>services for all patients.</w:t>
      </w:r>
      <w:r w:rsidR="63FE93C6" w:rsidRPr="00765BFC">
        <w:rPr>
          <w:rFonts w:eastAsia="Calibri Light"/>
          <w:szCs w:val="24"/>
        </w:rPr>
        <w:t xml:space="preserve"> This raises the question of which approach to screening is the most cost-</w:t>
      </w:r>
      <w:r w:rsidR="2EEC739E" w:rsidRPr="00765BFC">
        <w:rPr>
          <w:rFonts w:eastAsia="Calibri Light"/>
          <w:szCs w:val="24"/>
        </w:rPr>
        <w:t>effective. Thus the</w:t>
      </w:r>
      <w:r w:rsidR="00FA2A5D" w:rsidRPr="00765BFC">
        <w:rPr>
          <w:szCs w:val="24"/>
        </w:rPr>
        <w:t xml:space="preserve"> objectives of the PDST were to compare the effectiveness and cost-effectiveness of three different pharmacy-based screening models to promote uptake of diagnostic testing in key groups (who otherwise would not get tested at all) for screening in community pharmacy - not to compare effectiveness relative to other avenues of screening e.g. general practice</w:t>
      </w:r>
      <w:r w:rsidR="00987E92" w:rsidRPr="00765BFC">
        <w:rPr>
          <w:szCs w:val="24"/>
        </w:rPr>
        <w:t xml:space="preserve">. </w:t>
      </w:r>
      <w:r w:rsidR="00FA2A5D" w:rsidRPr="00765BFC">
        <w:rPr>
          <w:szCs w:val="24"/>
        </w:rPr>
        <w:t xml:space="preserve">As was clearly </w:t>
      </w:r>
      <w:r w:rsidR="00987E92" w:rsidRPr="00765BFC">
        <w:rPr>
          <w:szCs w:val="24"/>
        </w:rPr>
        <w:t xml:space="preserve">demonstrated </w:t>
      </w:r>
      <w:r w:rsidR="00FA2A5D" w:rsidRPr="00765BFC">
        <w:rPr>
          <w:szCs w:val="24"/>
        </w:rPr>
        <w:t>in the results of th</w:t>
      </w:r>
      <w:r w:rsidR="00987E92" w:rsidRPr="00765BFC">
        <w:rPr>
          <w:szCs w:val="24"/>
        </w:rPr>
        <w:t>e</w:t>
      </w:r>
      <w:r w:rsidR="00FA2A5D" w:rsidRPr="00765BFC">
        <w:rPr>
          <w:szCs w:val="24"/>
        </w:rPr>
        <w:t xml:space="preserve"> trial, community pharmacy represents a complementary channel for screening not a replacement for other screening venues, which was able to identify individuals with undiagnosed diabetes or pre-diabetes or individuals who were unaware of their condition and therefore not taking any preventive or treatment actions to reduce their risk of regression. The </w:t>
      </w:r>
      <w:r w:rsidR="00751F3A" w:rsidRPr="00765BFC">
        <w:rPr>
          <w:szCs w:val="24"/>
        </w:rPr>
        <w:t xml:space="preserve">Pharmacy Guild of Australia believe the </w:t>
      </w:r>
      <w:r w:rsidR="00FA2A5D" w:rsidRPr="00765BFC">
        <w:rPr>
          <w:szCs w:val="24"/>
        </w:rPr>
        <w:t>PDST provides very solid evidence as to the pharmacy screening model that will be most effective when offered in adjunct to the variety of existing screening opportunities. Therefore the appropriate comparison is “usual care plus PDST vs usual care”.</w:t>
      </w:r>
      <w:r w:rsidR="0007768B" w:rsidRPr="00765BFC">
        <w:rPr>
          <w:szCs w:val="24"/>
        </w:rPr>
        <w:t xml:space="preserve"> </w:t>
      </w:r>
      <w:r w:rsidR="3D2F38F6" w:rsidRPr="00765BFC">
        <w:rPr>
          <w:szCs w:val="24"/>
        </w:rPr>
        <w:t xml:space="preserve">The results of revised analysis </w:t>
      </w:r>
      <w:r w:rsidR="1005906E" w:rsidRPr="00765BFC">
        <w:rPr>
          <w:szCs w:val="24"/>
        </w:rPr>
        <w:t xml:space="preserve">has </w:t>
      </w:r>
      <w:r w:rsidR="4395CF5A" w:rsidRPr="00765BFC">
        <w:rPr>
          <w:szCs w:val="24"/>
        </w:rPr>
        <w:t xml:space="preserve">appropriately </w:t>
      </w:r>
      <w:r w:rsidR="3D2F38F6" w:rsidRPr="00765BFC">
        <w:rPr>
          <w:szCs w:val="24"/>
        </w:rPr>
        <w:t xml:space="preserve">addressed the </w:t>
      </w:r>
      <w:r w:rsidR="76173FB4" w:rsidRPr="00765BFC">
        <w:rPr>
          <w:szCs w:val="24"/>
        </w:rPr>
        <w:t xml:space="preserve">assertion of the </w:t>
      </w:r>
      <w:r w:rsidR="14661374" w:rsidRPr="00765BFC">
        <w:rPr>
          <w:szCs w:val="24"/>
        </w:rPr>
        <w:t xml:space="preserve">PDST </w:t>
      </w:r>
      <w:r w:rsidR="3D2F38F6" w:rsidRPr="00765BFC">
        <w:rPr>
          <w:szCs w:val="24"/>
        </w:rPr>
        <w:t>complem</w:t>
      </w:r>
      <w:r w:rsidR="403681CA" w:rsidRPr="00765BFC">
        <w:rPr>
          <w:szCs w:val="24"/>
        </w:rPr>
        <w:t>ent</w:t>
      </w:r>
      <w:r w:rsidR="16C4CD1C" w:rsidRPr="00765BFC">
        <w:rPr>
          <w:szCs w:val="24"/>
        </w:rPr>
        <w:t>ary role</w:t>
      </w:r>
      <w:r w:rsidR="403681CA" w:rsidRPr="00765BFC">
        <w:rPr>
          <w:szCs w:val="24"/>
        </w:rPr>
        <w:t xml:space="preserve"> to usual care.</w:t>
      </w:r>
      <w:r w:rsidR="3D2F38F6" w:rsidRPr="00765BFC">
        <w:rPr>
          <w:szCs w:val="24"/>
        </w:rPr>
        <w:t xml:space="preserve"> </w:t>
      </w:r>
      <w:r w:rsidR="0007768B" w:rsidRPr="00765BFC">
        <w:rPr>
          <w:szCs w:val="24"/>
        </w:rPr>
        <w:t>Community pharmacists being the most accessible health professionals in the community, are well placed to triage consumers and refer them to other health professionals as necessary, depending on the level of care required. Community pharmacy can also be a gateway for health promotion and prevention measures, boosting distribution of self-help information and resources on physical and mental health and wellbeing. The PDST was designed to complement, not replace, usual care. In the context of usual care, the future new intervention of includes the one-off diabetes screening in community pharmacy in parallel with usual care.</w:t>
      </w:r>
    </w:p>
    <w:p w14:paraId="74879D9B" w14:textId="77777777" w:rsidR="00180DE7" w:rsidRPr="00765BFC" w:rsidRDefault="00180DE7" w:rsidP="00180DE7">
      <w:pPr>
        <w:pStyle w:val="Heading1"/>
        <w:spacing w:before="240"/>
        <w:rPr>
          <w:rFonts w:ascii="Arial" w:hAnsi="Arial" w:cs="Arial"/>
        </w:rPr>
      </w:pPr>
      <w:r w:rsidRPr="00765BFC">
        <w:rPr>
          <w:rFonts w:ascii="Arial" w:hAnsi="Arial" w:cs="Arial"/>
        </w:rPr>
        <w:t>17.</w:t>
      </w:r>
      <w:r w:rsidRPr="00765BFC">
        <w:rPr>
          <w:rFonts w:ascii="Arial" w:hAnsi="Arial" w:cs="Arial"/>
        </w:rPr>
        <w:tab/>
        <w:t>Further information on MSAC</w:t>
      </w:r>
    </w:p>
    <w:p w14:paraId="4C536805" w14:textId="1F653D2C" w:rsidR="00180DE7" w:rsidRPr="00180DE7" w:rsidRDefault="00180DE7" w:rsidP="00180DE7">
      <w:pPr>
        <w:spacing w:before="240" w:after="240"/>
        <w:rPr>
          <w:szCs w:val="24"/>
        </w:rPr>
      </w:pPr>
      <w:r w:rsidRPr="00765BFC">
        <w:rPr>
          <w:szCs w:val="24"/>
        </w:rPr>
        <w:t xml:space="preserve">MSAC Terms of Reference and other information are available on the MSAC Website: </w:t>
      </w:r>
      <w:r w:rsidRPr="00765BFC">
        <w:rPr>
          <w:szCs w:val="24"/>
        </w:rPr>
        <w:br/>
      </w:r>
      <w:hyperlink r:id="rId30" w:tooltip="Link to Medical Services Advisory Committee website" w:history="1">
        <w:r w:rsidRPr="00765BFC">
          <w:rPr>
            <w:rStyle w:val="Hyperlink"/>
            <w:szCs w:val="24"/>
          </w:rPr>
          <w:t>visit the MSAC website</w:t>
        </w:r>
      </w:hyperlink>
    </w:p>
    <w:sectPr w:rsidR="00180DE7" w:rsidRPr="00180DE7" w:rsidSect="00342FAC">
      <w:footerReference w:type="default" r:id="rId31"/>
      <w:pgSz w:w="11906" w:h="16838"/>
      <w:pgMar w:top="1440" w:right="1440" w:bottom="1134"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F38C1A" w14:textId="77777777" w:rsidR="00D37CB4" w:rsidRDefault="00D37CB4" w:rsidP="00065623">
      <w:r>
        <w:separator/>
      </w:r>
    </w:p>
  </w:endnote>
  <w:endnote w:type="continuationSeparator" w:id="0">
    <w:p w14:paraId="0D0DB1D7" w14:textId="77777777" w:rsidR="00D37CB4" w:rsidRDefault="00D37CB4" w:rsidP="00065623">
      <w:r>
        <w:continuationSeparator/>
      </w:r>
    </w:p>
  </w:endnote>
  <w:endnote w:type="continuationNotice" w:id="1">
    <w:p w14:paraId="12C8BB04" w14:textId="77777777" w:rsidR="00D37CB4" w:rsidRDefault="00D37C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46773568"/>
      <w:docPartObj>
        <w:docPartGallery w:val="Page Numbers (Bottom of Page)"/>
        <w:docPartUnique/>
      </w:docPartObj>
    </w:sdtPr>
    <w:sdtEndPr>
      <w:rPr>
        <w:noProof/>
      </w:rPr>
    </w:sdtEndPr>
    <w:sdtContent>
      <w:p w14:paraId="57D6A905" w14:textId="0299B21B" w:rsidR="00D37CB4" w:rsidRDefault="00D37CB4">
        <w:pPr>
          <w:pStyle w:val="Footer"/>
          <w:jc w:val="right"/>
        </w:pPr>
        <w:r>
          <w:fldChar w:fldCharType="begin"/>
        </w:r>
        <w:r>
          <w:instrText xml:space="preserve"> PAGE   \* MERGEFORMAT </w:instrText>
        </w:r>
        <w:r>
          <w:fldChar w:fldCharType="separate"/>
        </w:r>
        <w:r>
          <w:rPr>
            <w:noProof/>
          </w:rPr>
          <w:t>39</w:t>
        </w:r>
        <w:r>
          <w:rPr>
            <w:noProof/>
          </w:rPr>
          <w:fldChar w:fldCharType="end"/>
        </w:r>
      </w:p>
    </w:sdtContent>
  </w:sdt>
  <w:p w14:paraId="611F0B18" w14:textId="77777777" w:rsidR="00D37CB4" w:rsidRDefault="00D37C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7EE734" w14:textId="77777777" w:rsidR="00D37CB4" w:rsidRDefault="00D37CB4" w:rsidP="00065623">
      <w:r>
        <w:separator/>
      </w:r>
    </w:p>
  </w:footnote>
  <w:footnote w:type="continuationSeparator" w:id="0">
    <w:p w14:paraId="41788242" w14:textId="77777777" w:rsidR="00D37CB4" w:rsidRDefault="00D37CB4" w:rsidP="00065623">
      <w:r>
        <w:continuationSeparator/>
      </w:r>
    </w:p>
  </w:footnote>
  <w:footnote w:type="continuationNotice" w:id="1">
    <w:p w14:paraId="3028FDB2" w14:textId="77777777" w:rsidR="00D37CB4" w:rsidRDefault="00D37CB4"/>
  </w:footnote>
  <w:footnote w:id="2">
    <w:p w14:paraId="5033B109" w14:textId="4752F377" w:rsidR="00D37CB4" w:rsidRPr="00765BFC" w:rsidRDefault="00D37CB4">
      <w:pPr>
        <w:pStyle w:val="FootnoteText"/>
      </w:pPr>
      <w:r w:rsidRPr="00765BFC">
        <w:rPr>
          <w:rStyle w:val="FootnoteReference"/>
        </w:rPr>
        <w:footnoteRef/>
      </w:r>
      <w:r w:rsidRPr="00765BFC">
        <w:t xml:space="preserve"> Australian Bureau of Statistics (2020-21), Patient Experiences in Australia: Summary of Findings. https://www.abs.gov.au/statistics/health/health-services/patient-experiences-australia-summary-findings/latest-release#key-statistics,</w:t>
      </w:r>
      <w:r w:rsidRPr="00765BFC">
        <w:rPr>
          <w:i/>
          <w:iCs/>
        </w:rPr>
        <w:t xml:space="preserve"> </w:t>
      </w:r>
      <w:r w:rsidRPr="00765BFC">
        <w:t>ABS Website.</w:t>
      </w:r>
    </w:p>
  </w:footnote>
  <w:footnote w:id="3">
    <w:p w14:paraId="2D0D0EC3" w14:textId="7ED4B575" w:rsidR="00D37CB4" w:rsidRPr="00765BFC" w:rsidRDefault="00D37CB4">
      <w:pPr>
        <w:pStyle w:val="FootnoteText"/>
      </w:pPr>
      <w:r w:rsidRPr="00765BFC">
        <w:rPr>
          <w:rStyle w:val="FootnoteReference"/>
        </w:rPr>
        <w:footnoteRef/>
      </w:r>
      <w:r w:rsidRPr="00765BFC">
        <w:t xml:space="preserve"> Australian Institute for Health and Welfare (2020). Specialist, pathology and other diagnostic services. </w:t>
      </w:r>
      <w:hyperlink r:id="rId1" w:history="1">
        <w:r w:rsidRPr="00765BFC">
          <w:rPr>
            <w:rStyle w:val="Hyperlink"/>
          </w:rPr>
          <w:t>https://www.aihw.gov.au/reports/australias-health/specialist-pathology-and-other-diagnostic-services</w:t>
        </w:r>
      </w:hyperlink>
      <w:r w:rsidRPr="00765BFC">
        <w:t xml:space="preserve"> </w:t>
      </w:r>
    </w:p>
  </w:footnote>
  <w:footnote w:id="4">
    <w:p w14:paraId="3FF27095" w14:textId="5452EA28" w:rsidR="00D37CB4" w:rsidRPr="00765BFC" w:rsidRDefault="00D37CB4">
      <w:pPr>
        <w:pStyle w:val="FootnoteText"/>
      </w:pPr>
      <w:r w:rsidRPr="00765BFC">
        <w:rPr>
          <w:rStyle w:val="FootnoteReference"/>
        </w:rPr>
        <w:footnoteRef/>
      </w:r>
      <w:r w:rsidRPr="00765BFC">
        <w:t xml:space="preserve"> Bell K </w:t>
      </w:r>
      <w:r w:rsidRPr="00765BFC">
        <w:rPr>
          <w:i/>
          <w:iCs/>
        </w:rPr>
        <w:t>et al.</w:t>
      </w:r>
      <w:r w:rsidRPr="00765BFC">
        <w:t xml:space="preserve"> A position statement on screening and management of prediabetes in adults in primary care in Australia. </w:t>
      </w:r>
      <w:r w:rsidRPr="00765BFC">
        <w:rPr>
          <w:i/>
          <w:iCs/>
        </w:rPr>
        <w:t>Diabetes Res Clin Pract</w:t>
      </w:r>
      <w:r w:rsidRPr="00765BFC">
        <w:t>. 2020;164:108188.</w:t>
      </w:r>
    </w:p>
  </w:footnote>
  <w:footnote w:id="5">
    <w:p w14:paraId="6FA672D4" w14:textId="77777777" w:rsidR="00D37CB4" w:rsidRPr="00765BFC" w:rsidRDefault="00D37CB4" w:rsidP="007740EA">
      <w:pPr>
        <w:pStyle w:val="FootnoteText"/>
      </w:pPr>
      <w:r w:rsidRPr="00765BFC">
        <w:rPr>
          <w:rStyle w:val="FootnoteReference"/>
        </w:rPr>
        <w:footnoteRef/>
      </w:r>
      <w:r w:rsidRPr="00765BFC">
        <w:t xml:space="preserve"> </w:t>
      </w:r>
      <w:r w:rsidRPr="00765BFC">
        <w:tab/>
        <w:t xml:space="preserve">US Preventive Services Task Force. Screening for Prediabetes and Type 2 Diabetes: US Preventive Services Task Force Recommendation Statement. </w:t>
      </w:r>
      <w:r w:rsidRPr="00765BFC">
        <w:rPr>
          <w:i/>
          <w:iCs/>
        </w:rPr>
        <w:t>JAMA.</w:t>
      </w:r>
      <w:r w:rsidRPr="00765BFC">
        <w:t xml:space="preserve"> 2021;326(8):736–743.</w:t>
      </w:r>
    </w:p>
  </w:footnote>
  <w:footnote w:id="6">
    <w:p w14:paraId="5F2EE6E4" w14:textId="77777777" w:rsidR="00D37CB4" w:rsidRPr="00765BFC" w:rsidRDefault="00D37CB4" w:rsidP="004F786B">
      <w:pPr>
        <w:pStyle w:val="FootnoteText"/>
      </w:pPr>
      <w:r w:rsidRPr="00765BFC">
        <w:rPr>
          <w:rStyle w:val="FootnoteReference"/>
        </w:rPr>
        <w:footnoteRef/>
      </w:r>
      <w:r w:rsidRPr="00765BFC">
        <w:t xml:space="preserve"> Sobolesky PM, Smith BE, Amy K, et al. Multicenter assessment of a hemoglobin A1c point-of-care device for</w:t>
      </w:r>
    </w:p>
    <w:p w14:paraId="255C9E0F" w14:textId="77777777" w:rsidR="00D37CB4" w:rsidRPr="00765BFC" w:rsidRDefault="00D37CB4" w:rsidP="004F786B">
      <w:pPr>
        <w:pStyle w:val="FootnoteText"/>
      </w:pPr>
      <w:r w:rsidRPr="00765BFC">
        <w:t xml:space="preserve">diagnosis of diabetes mellitus. </w:t>
      </w:r>
      <w:r w:rsidRPr="00765BFC">
        <w:rPr>
          <w:i/>
          <w:iCs/>
        </w:rPr>
        <w:t xml:space="preserve">Clinical Biochemistry. </w:t>
      </w:r>
      <w:r w:rsidRPr="00765BFC">
        <w:t>2018; 61:18–22</w:t>
      </w:r>
    </w:p>
  </w:footnote>
  <w:footnote w:id="7">
    <w:p w14:paraId="50EC2BF8" w14:textId="77777777" w:rsidR="00D37CB4" w:rsidRPr="00765BFC" w:rsidRDefault="00D37CB4" w:rsidP="0088682D">
      <w:pPr>
        <w:pStyle w:val="FootnoteText"/>
        <w:rPr>
          <w:rFonts w:ascii="Calibri" w:hAnsi="Calibri"/>
        </w:rPr>
      </w:pPr>
      <w:r w:rsidRPr="00765BFC">
        <w:rPr>
          <w:rStyle w:val="FootnoteReference"/>
        </w:rPr>
        <w:footnoteRef/>
      </w:r>
      <w:r w:rsidRPr="00765BFC">
        <w:t xml:space="preserve"> The Royal Australian College of General Practitioners. Management of type 2 diabetes: A handbook for general practice. East Melbourne, Vic. RACGP; 2020.</w:t>
      </w:r>
    </w:p>
  </w:footnote>
  <w:footnote w:id="8">
    <w:p w14:paraId="133C5E09" w14:textId="4E4E21FB" w:rsidR="00D37CB4" w:rsidRPr="00765BFC" w:rsidRDefault="00D37CB4">
      <w:pPr>
        <w:pStyle w:val="FootnoteText"/>
      </w:pPr>
      <w:r w:rsidRPr="00765BFC">
        <w:rPr>
          <w:rStyle w:val="FootnoteReference"/>
        </w:rPr>
        <w:footnoteRef/>
      </w:r>
      <w:r w:rsidRPr="00765BFC">
        <w:t xml:space="preserve"> Chen L, Magliano DJ, Balkau B, et al. Maximizing efficiency and cost‐effectiveness of Type 2 diabetes screening: the AusDiab study. </w:t>
      </w:r>
      <w:r w:rsidRPr="00765BFC">
        <w:rPr>
          <w:i/>
          <w:iCs/>
        </w:rPr>
        <w:t>Diabet Med</w:t>
      </w:r>
      <w:r w:rsidRPr="00765BFC">
        <w:t xml:space="preserve">. 2011;28(4):414-423. </w:t>
      </w:r>
    </w:p>
  </w:footnote>
  <w:footnote w:id="9">
    <w:p w14:paraId="31867AFD" w14:textId="0A5CC2CF" w:rsidR="00D37CB4" w:rsidRPr="00765BFC" w:rsidRDefault="00D37CB4" w:rsidP="00A27378">
      <w:pPr>
        <w:pStyle w:val="FootnoteText"/>
      </w:pPr>
      <w:r w:rsidRPr="00765BFC">
        <w:rPr>
          <w:rStyle w:val="FootnoteReference"/>
        </w:rPr>
        <w:footnoteRef/>
      </w:r>
      <w:r w:rsidRPr="00765BFC">
        <w:t xml:space="preserve"> Sobolesky PM </w:t>
      </w:r>
      <w:r w:rsidRPr="00765BFC">
        <w:rPr>
          <w:i/>
          <w:iCs/>
        </w:rPr>
        <w:t>et al</w:t>
      </w:r>
      <w:r w:rsidRPr="00765BFC">
        <w:t>. Multicenter assessment of a hemoglobin A1c point-of-care device for</w:t>
      </w:r>
    </w:p>
    <w:p w14:paraId="5995025F" w14:textId="26B88E4C" w:rsidR="00D37CB4" w:rsidRPr="00765BFC" w:rsidRDefault="00D37CB4" w:rsidP="00A27378">
      <w:pPr>
        <w:pStyle w:val="FootnoteText"/>
      </w:pPr>
      <w:r w:rsidRPr="00765BFC">
        <w:t xml:space="preserve">diagnosis of diabetes mellitus. </w:t>
      </w:r>
      <w:r w:rsidRPr="00765BFC">
        <w:rPr>
          <w:i/>
          <w:iCs/>
        </w:rPr>
        <w:t xml:space="preserve">Clinical Biochemistry. </w:t>
      </w:r>
      <w:r w:rsidRPr="00765BFC">
        <w:t>2018; 61:18–22</w:t>
      </w:r>
    </w:p>
  </w:footnote>
  <w:footnote w:id="10">
    <w:p w14:paraId="55DBFCBB" w14:textId="0FB2BD52" w:rsidR="00D37CB4" w:rsidRPr="00765BFC" w:rsidRDefault="00D37CB4">
      <w:pPr>
        <w:pStyle w:val="FootnoteText"/>
      </w:pPr>
      <w:r w:rsidRPr="00765BFC">
        <w:rPr>
          <w:rStyle w:val="FootnoteReference"/>
        </w:rPr>
        <w:footnoteRef/>
      </w:r>
      <w:r w:rsidRPr="00765BFC">
        <w:t xml:space="preserve"> UK Prospective Diabetes Study Group. Intensive blood-glucose control with sulphonylureas or insulin compared with conventional treatment and risk of complications in patients with type 2 diabetes (UKPDS 33). </w:t>
      </w:r>
      <w:r w:rsidRPr="00765BFC">
        <w:rPr>
          <w:i/>
        </w:rPr>
        <w:t>The lancet</w:t>
      </w:r>
      <w:r w:rsidRPr="00765BFC">
        <w:t>. 1998;352(9131):837-853.</w:t>
      </w:r>
    </w:p>
  </w:footnote>
  <w:footnote w:id="11">
    <w:p w14:paraId="14DBB998" w14:textId="3B5E2526" w:rsidR="00D37CB4" w:rsidRPr="00765BFC" w:rsidRDefault="00D37CB4">
      <w:pPr>
        <w:pStyle w:val="FootnoteText"/>
      </w:pPr>
      <w:r w:rsidRPr="00765BFC">
        <w:rPr>
          <w:rStyle w:val="FootnoteReference"/>
        </w:rPr>
        <w:footnoteRef/>
      </w:r>
      <w:r w:rsidRPr="00765BFC">
        <w:t xml:space="preserve"> Davis WA, Colagiuri S, Davis TM. Comparison of the Framingham and United Kingdom Prospective Diabetes Study cardiovascular risk equations in Australian patients with type 2 diabetes from the Fremantle Diabetes Study. </w:t>
      </w:r>
      <w:r w:rsidRPr="00765BFC">
        <w:rPr>
          <w:i/>
        </w:rPr>
        <w:t>Med J Aust</w:t>
      </w:r>
      <w:r w:rsidRPr="00765BFC">
        <w:t>. 2009;190(4):180-184.</w:t>
      </w:r>
    </w:p>
  </w:footnote>
  <w:footnote w:id="12">
    <w:p w14:paraId="72C1E215" w14:textId="77777777" w:rsidR="00D37CB4" w:rsidRPr="00765BFC" w:rsidRDefault="00D37CB4" w:rsidP="00A7674C">
      <w:pPr>
        <w:pStyle w:val="FootnoteText"/>
      </w:pPr>
      <w:r w:rsidRPr="00765BFC">
        <w:rPr>
          <w:rStyle w:val="FootnoteReference"/>
        </w:rPr>
        <w:footnoteRef/>
      </w:r>
      <w:r w:rsidRPr="00765BFC">
        <w:t xml:space="preserve"> The Royal Australian College of General Practitioners. Management of type 2 diabetes: A handbook for general practice. East Melbourne, Vic. RACGP; 2020.</w:t>
      </w:r>
    </w:p>
  </w:footnote>
  <w:footnote w:id="13">
    <w:p w14:paraId="130B26F5" w14:textId="0BEDD6C7" w:rsidR="00D37CB4" w:rsidRPr="00765BFC" w:rsidRDefault="00D37CB4" w:rsidP="00A7674C">
      <w:pPr>
        <w:pStyle w:val="FootnoteText"/>
      </w:pPr>
      <w:r w:rsidRPr="00765BFC">
        <w:rPr>
          <w:rStyle w:val="FootnoteReference"/>
        </w:rPr>
        <w:footnoteRef/>
      </w:r>
      <w:r w:rsidRPr="00765BFC">
        <w:t xml:space="preserve"> Lam K, Lee SJ. Prediabetes-A Risk Factor Twice Removed. </w:t>
      </w:r>
      <w:r w:rsidRPr="00765BFC">
        <w:rPr>
          <w:i/>
          <w:iCs/>
        </w:rPr>
        <w:t>JAMA Intern Med</w:t>
      </w:r>
      <w:r w:rsidRPr="00765BFC">
        <w:t>. 2021;181(4):520-521.</w:t>
      </w:r>
    </w:p>
  </w:footnote>
  <w:footnote w:id="14">
    <w:p w14:paraId="2DE24B10" w14:textId="77777777" w:rsidR="00D37CB4" w:rsidRPr="00765BFC" w:rsidRDefault="00D37CB4" w:rsidP="00A7674C">
      <w:pPr>
        <w:pStyle w:val="FootnoteText"/>
      </w:pPr>
      <w:r w:rsidRPr="00765BFC">
        <w:rPr>
          <w:rStyle w:val="FootnoteReference"/>
        </w:rPr>
        <w:footnoteRef/>
      </w:r>
      <w:r w:rsidRPr="00765BFC">
        <w:t xml:space="preserve"> US Preventive Services Task Force. Screening for Prediabetes and Type 2 Diabetes: US Preventive Services Task Force Recommendation Statement. </w:t>
      </w:r>
      <w:r w:rsidRPr="00765BFC">
        <w:rPr>
          <w:i/>
          <w:iCs/>
        </w:rPr>
        <w:t>JAMA.</w:t>
      </w:r>
      <w:r w:rsidRPr="00765BFC">
        <w:t xml:space="preserve"> 2021;326(8):736-743.</w:t>
      </w:r>
    </w:p>
  </w:footnote>
  <w:footnote w:id="15">
    <w:p w14:paraId="5D667848" w14:textId="77777777" w:rsidR="00D37CB4" w:rsidRPr="00765BFC" w:rsidRDefault="00D37CB4" w:rsidP="00A7674C">
      <w:pPr>
        <w:pStyle w:val="FootnoteText"/>
      </w:pPr>
      <w:r w:rsidRPr="00765BFC">
        <w:rPr>
          <w:rStyle w:val="FootnoteReference"/>
        </w:rPr>
        <w:footnoteRef/>
      </w:r>
      <w:r w:rsidRPr="00765BFC">
        <w:t xml:space="preserve"> UK Prospective Diabetes Study Group. Intensive blood-glucose control with sulphonylureas or insulin compared with conventional treatment and risk of complications in patients with type 2 diabetes (UKPDS 33). </w:t>
      </w:r>
      <w:r w:rsidRPr="00765BFC">
        <w:rPr>
          <w:i/>
        </w:rPr>
        <w:t>The lancet</w:t>
      </w:r>
      <w:r w:rsidRPr="00765BFC">
        <w:t>. 1998;352(9131):837-853.</w:t>
      </w:r>
    </w:p>
  </w:footnote>
  <w:footnote w:id="16">
    <w:p w14:paraId="3F214955" w14:textId="77777777" w:rsidR="00D37CB4" w:rsidRPr="00765BFC" w:rsidRDefault="00D37CB4" w:rsidP="00A7674C">
      <w:pPr>
        <w:pStyle w:val="FootnoteText"/>
      </w:pPr>
      <w:r w:rsidRPr="00765BFC">
        <w:rPr>
          <w:rStyle w:val="FootnoteReference"/>
        </w:rPr>
        <w:footnoteRef/>
      </w:r>
      <w:r w:rsidRPr="00765BFC">
        <w:t xml:space="preserve"> Sobolesky PM, Smith BE, Amy K, et al. Multicenter assessment of a hemoglobin A1c point-of-care device for</w:t>
      </w:r>
    </w:p>
    <w:p w14:paraId="7B072049" w14:textId="77777777" w:rsidR="00D37CB4" w:rsidRPr="00765BFC" w:rsidRDefault="00D37CB4" w:rsidP="00A7674C">
      <w:pPr>
        <w:pStyle w:val="FootnoteText"/>
      </w:pPr>
      <w:r w:rsidRPr="00765BFC">
        <w:t xml:space="preserve">diagnosis of diabetes mellitus. </w:t>
      </w:r>
      <w:r w:rsidRPr="00765BFC">
        <w:rPr>
          <w:i/>
          <w:iCs/>
        </w:rPr>
        <w:t xml:space="preserve">Clinical Biochemistry. </w:t>
      </w:r>
      <w:r w:rsidRPr="00765BFC">
        <w:t>2018; 61:18–22</w:t>
      </w:r>
    </w:p>
  </w:footnote>
  <w:footnote w:id="17">
    <w:p w14:paraId="5B6E8BA0" w14:textId="687A49B6" w:rsidR="00D37CB4" w:rsidRDefault="00D37CB4" w:rsidP="00A7674C">
      <w:pPr>
        <w:pStyle w:val="FootnoteText"/>
      </w:pPr>
      <w:r w:rsidRPr="00765BFC">
        <w:rPr>
          <w:rStyle w:val="FootnoteReference"/>
        </w:rPr>
        <w:footnoteRef/>
      </w:r>
      <w:r w:rsidRPr="00765BFC">
        <w:t xml:space="preserve"> Hng TM </w:t>
      </w:r>
      <w:r w:rsidRPr="00765BFC">
        <w:rPr>
          <w:i/>
          <w:iCs/>
        </w:rPr>
        <w:t>et al.</w:t>
      </w:r>
      <w:r w:rsidRPr="00765BFC">
        <w:t xml:space="preserve"> Diabetes case finding in the emergency department, using HbA1c: an opportunity to improve diabetes detection, prevention, and care. </w:t>
      </w:r>
      <w:r w:rsidRPr="00765BFC">
        <w:rPr>
          <w:i/>
          <w:iCs/>
        </w:rPr>
        <w:t>BMJ Open Diabetes Res Care</w:t>
      </w:r>
      <w:r w:rsidRPr="00765BFC">
        <w:t>. 2016;4(1):e000191.</w:t>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A62D1B"/>
    <w:multiLevelType w:val="multilevel"/>
    <w:tmpl w:val="4DC2A0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680584"/>
    <w:multiLevelType w:val="hybridMultilevel"/>
    <w:tmpl w:val="72D6FE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6105138"/>
    <w:multiLevelType w:val="hybridMultilevel"/>
    <w:tmpl w:val="0E8C4BC4"/>
    <w:lvl w:ilvl="0" w:tplc="EC840366">
      <w:start w:val="1"/>
      <w:numFmt w:val="bullet"/>
      <w:pStyle w:val="Dash"/>
      <w:lvlText w:val="–"/>
      <w:lvlJc w:val="left"/>
      <w:pPr>
        <w:tabs>
          <w:tab w:val="num" w:pos="216"/>
        </w:tabs>
        <w:ind w:left="360" w:firstLine="0"/>
      </w:pPr>
      <w:rPr>
        <w:rFonts w:ascii="Times New Roman" w:hAnsi="Times New Roman" w:cs="Times New Roman" w:hint="default"/>
        <w:sz w:val="16"/>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9B17DD7"/>
    <w:multiLevelType w:val="hybridMultilevel"/>
    <w:tmpl w:val="74EC209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 w15:restartNumberingAfterBreak="0">
    <w:nsid w:val="0CB2457E"/>
    <w:multiLevelType w:val="hybridMultilevel"/>
    <w:tmpl w:val="81341934"/>
    <w:lvl w:ilvl="0" w:tplc="0C090015">
      <w:start w:val="1"/>
      <w:numFmt w:val="upp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0E34252F"/>
    <w:multiLevelType w:val="hybridMultilevel"/>
    <w:tmpl w:val="5136126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0E48004C"/>
    <w:multiLevelType w:val="hybridMultilevel"/>
    <w:tmpl w:val="4B8A3A36"/>
    <w:lvl w:ilvl="0" w:tplc="DBFA83DC">
      <w:start w:val="1"/>
      <w:numFmt w:val="bullet"/>
      <w:lvlText w:val=""/>
      <w:lvlJc w:val="left"/>
      <w:pPr>
        <w:tabs>
          <w:tab w:val="num" w:pos="1080"/>
        </w:tabs>
        <w:ind w:left="1080" w:hanging="360"/>
      </w:pPr>
      <w:rPr>
        <w:rFonts w:ascii="Symbol" w:hAnsi="Symbol" w:hint="default"/>
        <w:color w:val="auto"/>
        <w:sz w:val="22"/>
        <w:szCs w:val="22"/>
      </w:rPr>
    </w:lvl>
    <w:lvl w:ilvl="1" w:tplc="32EAB99E">
      <w:start w:val="1"/>
      <w:numFmt w:val="bullet"/>
      <w:lvlText w:val=""/>
      <w:lvlJc w:val="left"/>
      <w:pPr>
        <w:tabs>
          <w:tab w:val="num" w:pos="2160"/>
        </w:tabs>
        <w:ind w:left="2160" w:hanging="360"/>
      </w:pPr>
      <w:rPr>
        <w:rFonts w:ascii="Symbol" w:hAnsi="Symbo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7" w15:restartNumberingAfterBreak="0">
    <w:nsid w:val="174740A9"/>
    <w:multiLevelType w:val="hybridMultilevel"/>
    <w:tmpl w:val="B40A619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EFC5EA7"/>
    <w:multiLevelType w:val="hybridMultilevel"/>
    <w:tmpl w:val="CF5822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2C81DF4"/>
    <w:multiLevelType w:val="hybridMultilevel"/>
    <w:tmpl w:val="C554C91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5AE421E"/>
    <w:multiLevelType w:val="hybridMultilevel"/>
    <w:tmpl w:val="6382EA38"/>
    <w:lvl w:ilvl="0" w:tplc="FB7A37EE">
      <w:start w:val="1"/>
      <w:numFmt w:val="bullet"/>
      <w:lvlText w:val=""/>
      <w:lvlJc w:val="left"/>
      <w:pPr>
        <w:tabs>
          <w:tab w:val="num" w:pos="360"/>
        </w:tabs>
        <w:ind w:left="360" w:hanging="360"/>
      </w:pPr>
      <w:rPr>
        <w:rFonts w:ascii="Symbol" w:hAnsi="Symbol" w:hint="default"/>
        <w:color w:val="3366FF"/>
        <w:sz w:val="22"/>
        <w:szCs w:val="22"/>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8DA64B9"/>
    <w:multiLevelType w:val="hybridMultilevel"/>
    <w:tmpl w:val="D410150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A122C00"/>
    <w:multiLevelType w:val="hybridMultilevel"/>
    <w:tmpl w:val="B21081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C933BF8"/>
    <w:multiLevelType w:val="multilevel"/>
    <w:tmpl w:val="B22A93B6"/>
    <w:styleLink w:val="Heading1a"/>
    <w:lvl w:ilvl="0">
      <w:start w:val="1"/>
      <w:numFmt w:val="decimal"/>
      <w:lvlText w:val="%1."/>
      <w:lvlJc w:val="left"/>
      <w:pPr>
        <w:tabs>
          <w:tab w:val="num" w:pos="1080"/>
        </w:tabs>
        <w:ind w:left="1080" w:hanging="72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2D5E1F9B"/>
    <w:multiLevelType w:val="hybridMultilevel"/>
    <w:tmpl w:val="508EA60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2F051D72"/>
    <w:multiLevelType w:val="hybridMultilevel"/>
    <w:tmpl w:val="CBE8053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02A6E7C"/>
    <w:multiLevelType w:val="hybridMultilevel"/>
    <w:tmpl w:val="9A66C17A"/>
    <w:lvl w:ilvl="0" w:tplc="0C090001">
      <w:start w:val="1"/>
      <w:numFmt w:val="bullet"/>
      <w:lvlText w:val=""/>
      <w:lvlJc w:val="left"/>
      <w:pPr>
        <w:tabs>
          <w:tab w:val="num" w:pos="1080"/>
        </w:tabs>
        <w:ind w:left="1080" w:hanging="72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30376912"/>
    <w:multiLevelType w:val="hybridMultilevel"/>
    <w:tmpl w:val="56DEDAA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24371DC"/>
    <w:multiLevelType w:val="multilevel"/>
    <w:tmpl w:val="4A02812C"/>
    <w:lvl w:ilvl="0">
      <w:start w:val="1"/>
      <w:numFmt w:val="decimal"/>
      <w:lvlText w:val="Section %1"/>
      <w:lvlJc w:val="left"/>
      <w:pPr>
        <w:ind w:left="1920" w:hanging="360"/>
      </w:pPr>
      <w:rPr>
        <w:rFonts w:hint="default"/>
      </w:rPr>
    </w:lvl>
    <w:lvl w:ilvl="1">
      <w:start w:val="1"/>
      <w:numFmt w:val="decimal"/>
      <w:lvlText w:val="%1.%2"/>
      <w:lvlJc w:val="left"/>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3184A38"/>
    <w:multiLevelType w:val="hybridMultilevel"/>
    <w:tmpl w:val="2812AB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394799A"/>
    <w:multiLevelType w:val="multilevel"/>
    <w:tmpl w:val="F3327C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9A24454"/>
    <w:multiLevelType w:val="hybridMultilevel"/>
    <w:tmpl w:val="7386414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2" w15:restartNumberingAfterBreak="0">
    <w:nsid w:val="3C9855D2"/>
    <w:multiLevelType w:val="multilevel"/>
    <w:tmpl w:val="F3327C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FDC27E6"/>
    <w:multiLevelType w:val="multilevel"/>
    <w:tmpl w:val="F3327C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20B6ECC"/>
    <w:multiLevelType w:val="hybridMultilevel"/>
    <w:tmpl w:val="5A1ECD14"/>
    <w:lvl w:ilvl="0" w:tplc="DEFAC1A4">
      <w:start w:val="1"/>
      <w:numFmt w:val="bullet"/>
      <w:pStyle w:val="NormalBulletList"/>
      <w:lvlText w:val=""/>
      <w:lvlJc w:val="left"/>
      <w:pPr>
        <w:ind w:left="720" w:hanging="360"/>
      </w:pPr>
      <w:rPr>
        <w:rFonts w:ascii="Symbol" w:hAnsi="Symbol" w:hint="default"/>
      </w:rPr>
    </w:lvl>
    <w:lvl w:ilvl="1" w:tplc="CC2ADE4A">
      <w:start w:val="1"/>
      <w:numFmt w:val="bullet"/>
      <w:lvlText w:val="o"/>
      <w:lvlJc w:val="left"/>
      <w:pPr>
        <w:ind w:left="1440" w:hanging="360"/>
      </w:pPr>
      <w:rPr>
        <w:rFonts w:ascii="Courier New" w:hAnsi="Courier New" w:cs="Courier New" w:hint="default"/>
      </w:rPr>
    </w:lvl>
    <w:lvl w:ilvl="2" w:tplc="61E61A46" w:tentative="1">
      <w:start w:val="1"/>
      <w:numFmt w:val="bullet"/>
      <w:lvlText w:val=""/>
      <w:lvlJc w:val="left"/>
      <w:pPr>
        <w:ind w:left="2160" w:hanging="360"/>
      </w:pPr>
      <w:rPr>
        <w:rFonts w:ascii="Wingdings" w:hAnsi="Wingdings" w:hint="default"/>
      </w:rPr>
    </w:lvl>
    <w:lvl w:ilvl="3" w:tplc="48E8658E" w:tentative="1">
      <w:start w:val="1"/>
      <w:numFmt w:val="bullet"/>
      <w:lvlText w:val=""/>
      <w:lvlJc w:val="left"/>
      <w:pPr>
        <w:ind w:left="2880" w:hanging="360"/>
      </w:pPr>
      <w:rPr>
        <w:rFonts w:ascii="Symbol" w:hAnsi="Symbol" w:hint="default"/>
      </w:rPr>
    </w:lvl>
    <w:lvl w:ilvl="4" w:tplc="4EE87910" w:tentative="1">
      <w:start w:val="1"/>
      <w:numFmt w:val="bullet"/>
      <w:lvlText w:val="o"/>
      <w:lvlJc w:val="left"/>
      <w:pPr>
        <w:ind w:left="3600" w:hanging="360"/>
      </w:pPr>
      <w:rPr>
        <w:rFonts w:ascii="Courier New" w:hAnsi="Courier New" w:cs="Courier New" w:hint="default"/>
      </w:rPr>
    </w:lvl>
    <w:lvl w:ilvl="5" w:tplc="E2D8FC36" w:tentative="1">
      <w:start w:val="1"/>
      <w:numFmt w:val="bullet"/>
      <w:lvlText w:val=""/>
      <w:lvlJc w:val="left"/>
      <w:pPr>
        <w:ind w:left="4320" w:hanging="360"/>
      </w:pPr>
      <w:rPr>
        <w:rFonts w:ascii="Wingdings" w:hAnsi="Wingdings" w:hint="default"/>
      </w:rPr>
    </w:lvl>
    <w:lvl w:ilvl="6" w:tplc="4B22A9DC" w:tentative="1">
      <w:start w:val="1"/>
      <w:numFmt w:val="bullet"/>
      <w:lvlText w:val=""/>
      <w:lvlJc w:val="left"/>
      <w:pPr>
        <w:ind w:left="5040" w:hanging="360"/>
      </w:pPr>
      <w:rPr>
        <w:rFonts w:ascii="Symbol" w:hAnsi="Symbol" w:hint="default"/>
      </w:rPr>
    </w:lvl>
    <w:lvl w:ilvl="7" w:tplc="02445202" w:tentative="1">
      <w:start w:val="1"/>
      <w:numFmt w:val="bullet"/>
      <w:lvlText w:val="o"/>
      <w:lvlJc w:val="left"/>
      <w:pPr>
        <w:ind w:left="5760" w:hanging="360"/>
      </w:pPr>
      <w:rPr>
        <w:rFonts w:ascii="Courier New" w:hAnsi="Courier New" w:cs="Courier New" w:hint="default"/>
      </w:rPr>
    </w:lvl>
    <w:lvl w:ilvl="8" w:tplc="947490A4" w:tentative="1">
      <w:start w:val="1"/>
      <w:numFmt w:val="bullet"/>
      <w:lvlText w:val=""/>
      <w:lvlJc w:val="left"/>
      <w:pPr>
        <w:ind w:left="6480" w:hanging="360"/>
      </w:pPr>
      <w:rPr>
        <w:rFonts w:ascii="Wingdings" w:hAnsi="Wingdings" w:hint="default"/>
      </w:rPr>
    </w:lvl>
  </w:abstractNum>
  <w:abstractNum w:abstractNumId="25" w15:restartNumberingAfterBreak="0">
    <w:nsid w:val="45F473A9"/>
    <w:multiLevelType w:val="hybridMultilevel"/>
    <w:tmpl w:val="C8FE2AF8"/>
    <w:lvl w:ilvl="0" w:tplc="57F61106">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47123FED"/>
    <w:multiLevelType w:val="hybridMultilevel"/>
    <w:tmpl w:val="EA3818A2"/>
    <w:lvl w:ilvl="0" w:tplc="64BE4998">
      <w:start w:val="1"/>
      <w:numFmt w:val="bullet"/>
      <w:lvlText w:val=""/>
      <w:lvlJc w:val="left"/>
      <w:pPr>
        <w:tabs>
          <w:tab w:val="num" w:pos="1080"/>
        </w:tabs>
        <w:ind w:left="1080" w:hanging="360"/>
      </w:pPr>
      <w:rPr>
        <w:rFonts w:ascii="Symbol" w:hAnsi="Symbol" w:hint="default"/>
        <w:color w:val="3366FF"/>
        <w:sz w:val="22"/>
        <w:szCs w:val="22"/>
      </w:rPr>
    </w:lvl>
    <w:lvl w:ilvl="1" w:tplc="32EAB99E">
      <w:start w:val="1"/>
      <w:numFmt w:val="bullet"/>
      <w:lvlText w:val=""/>
      <w:lvlJc w:val="left"/>
      <w:pPr>
        <w:tabs>
          <w:tab w:val="num" w:pos="2160"/>
        </w:tabs>
        <w:ind w:left="2160" w:hanging="360"/>
      </w:pPr>
      <w:rPr>
        <w:rFonts w:ascii="Symbol" w:hAnsi="Symbo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7" w15:restartNumberingAfterBreak="0">
    <w:nsid w:val="4FC3359A"/>
    <w:multiLevelType w:val="hybridMultilevel"/>
    <w:tmpl w:val="439AC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0B5747F"/>
    <w:multiLevelType w:val="hybridMultilevel"/>
    <w:tmpl w:val="F5DA379C"/>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4982082"/>
    <w:multiLevelType w:val="hybridMultilevel"/>
    <w:tmpl w:val="A404C3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D387448"/>
    <w:multiLevelType w:val="multilevel"/>
    <w:tmpl w:val="B22A93B6"/>
    <w:numStyleLink w:val="Heading1a"/>
  </w:abstractNum>
  <w:abstractNum w:abstractNumId="31" w15:restartNumberingAfterBreak="0">
    <w:nsid w:val="5D666045"/>
    <w:multiLevelType w:val="hybridMultilevel"/>
    <w:tmpl w:val="22B0351A"/>
    <w:lvl w:ilvl="0" w:tplc="0409000F">
      <w:start w:val="9"/>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5EBF0BE1"/>
    <w:multiLevelType w:val="hybridMultilevel"/>
    <w:tmpl w:val="DF2C427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645853F9"/>
    <w:multiLevelType w:val="hybridMultilevel"/>
    <w:tmpl w:val="91784F30"/>
    <w:lvl w:ilvl="0" w:tplc="FB06DE06">
      <w:start w:val="3"/>
      <w:numFmt w:val="decimal"/>
      <w:lvlText w:val="%1."/>
      <w:lvlJc w:val="left"/>
      <w:pPr>
        <w:tabs>
          <w:tab w:val="num" w:pos="1080"/>
        </w:tabs>
        <w:ind w:left="1080" w:hanging="720"/>
      </w:pPr>
      <w:rPr>
        <w:rFonts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574631A"/>
    <w:multiLevelType w:val="hybridMultilevel"/>
    <w:tmpl w:val="6D689C5A"/>
    <w:lvl w:ilvl="0" w:tplc="E1949D06">
      <w:numFmt w:val="bullet"/>
      <w:lvlText w:val="-"/>
      <w:lvlJc w:val="left"/>
      <w:pPr>
        <w:ind w:left="720" w:hanging="360"/>
      </w:pPr>
      <w:rPr>
        <w:rFonts w:ascii="Calibri" w:eastAsia="Calibr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5" w15:restartNumberingAfterBreak="0">
    <w:nsid w:val="65ED77CC"/>
    <w:multiLevelType w:val="hybridMultilevel"/>
    <w:tmpl w:val="298426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5FA00EE"/>
    <w:multiLevelType w:val="hybridMultilevel"/>
    <w:tmpl w:val="DF2C427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6A7E360F"/>
    <w:multiLevelType w:val="hybridMultilevel"/>
    <w:tmpl w:val="59C2FD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C7A587B"/>
    <w:multiLevelType w:val="hybridMultilevel"/>
    <w:tmpl w:val="55A03E5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6FBA0B51"/>
    <w:multiLevelType w:val="hybridMultilevel"/>
    <w:tmpl w:val="AE58EF74"/>
    <w:lvl w:ilvl="0" w:tplc="0C090001">
      <w:start w:val="1"/>
      <w:numFmt w:val="bullet"/>
      <w:lvlText w:val=""/>
      <w:lvlJc w:val="left"/>
      <w:pPr>
        <w:tabs>
          <w:tab w:val="num" w:pos="1080"/>
        </w:tabs>
        <w:ind w:left="1080" w:hanging="720"/>
      </w:pPr>
      <w:rPr>
        <w:rFonts w:ascii="Symbol" w:hAnsi="Symbol"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72C71028"/>
    <w:multiLevelType w:val="multilevel"/>
    <w:tmpl w:val="F3327C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74C031E"/>
    <w:multiLevelType w:val="hybridMultilevel"/>
    <w:tmpl w:val="D0B64F8E"/>
    <w:lvl w:ilvl="0" w:tplc="23B40068">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83431D8"/>
    <w:multiLevelType w:val="hybridMultilevel"/>
    <w:tmpl w:val="D042344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79CE2C1A"/>
    <w:multiLevelType w:val="hybridMultilevel"/>
    <w:tmpl w:val="89B45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B4007A2"/>
    <w:multiLevelType w:val="hybridMultilevel"/>
    <w:tmpl w:val="20EEBF8C"/>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6" w15:restartNumberingAfterBreak="0">
    <w:nsid w:val="7D962F94"/>
    <w:multiLevelType w:val="hybridMultilevel"/>
    <w:tmpl w:val="74903CEE"/>
    <w:lvl w:ilvl="0" w:tplc="16D68352">
      <w:start w:val="5"/>
      <w:numFmt w:val="bullet"/>
      <w:lvlText w:val="-"/>
      <w:lvlJc w:val="left"/>
      <w:pPr>
        <w:ind w:left="786" w:hanging="360"/>
      </w:pPr>
      <w:rPr>
        <w:rFonts w:ascii="Arial" w:eastAsia="Times New Roman" w:hAnsi="Arial" w:cs="Arial"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47" w15:restartNumberingAfterBreak="0">
    <w:nsid w:val="7EBC358B"/>
    <w:multiLevelType w:val="hybridMultilevel"/>
    <w:tmpl w:val="DA7C6A16"/>
    <w:lvl w:ilvl="0" w:tplc="5C548CF8">
      <w:start w:val="1"/>
      <w:numFmt w:val="bullet"/>
      <w:lvlText w:val=""/>
      <w:lvlJc w:val="left"/>
      <w:pPr>
        <w:tabs>
          <w:tab w:val="num" w:pos="360"/>
        </w:tabs>
        <w:ind w:left="360" w:hanging="360"/>
      </w:pPr>
      <w:rPr>
        <w:rFonts w:ascii="Symbol" w:hAnsi="Symbol" w:hint="default"/>
        <w:color w:val="3366FF"/>
        <w:sz w:val="22"/>
        <w:szCs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7FD02776"/>
    <w:multiLevelType w:val="hybridMultilevel"/>
    <w:tmpl w:val="4B8A3A36"/>
    <w:lvl w:ilvl="0" w:tplc="DBFA83DC">
      <w:start w:val="1"/>
      <w:numFmt w:val="bullet"/>
      <w:lvlText w:val=""/>
      <w:lvlJc w:val="left"/>
      <w:pPr>
        <w:tabs>
          <w:tab w:val="num" w:pos="360"/>
        </w:tabs>
        <w:ind w:left="360" w:hanging="360"/>
      </w:pPr>
      <w:rPr>
        <w:rFonts w:ascii="Symbol" w:hAnsi="Symbol" w:hint="default"/>
        <w:color w:val="auto"/>
        <w:sz w:val="22"/>
        <w:szCs w:val="22"/>
      </w:rPr>
    </w:lvl>
    <w:lvl w:ilvl="1" w:tplc="32EAB99E">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6"/>
  </w:num>
  <w:num w:numId="3">
    <w:abstractNumId w:val="26"/>
  </w:num>
  <w:num w:numId="4">
    <w:abstractNumId w:val="47"/>
  </w:num>
  <w:num w:numId="5">
    <w:abstractNumId w:val="33"/>
  </w:num>
  <w:num w:numId="6">
    <w:abstractNumId w:val="31"/>
  </w:num>
  <w:num w:numId="7">
    <w:abstractNumId w:val="24"/>
  </w:num>
  <w:num w:numId="8">
    <w:abstractNumId w:val="16"/>
  </w:num>
  <w:num w:numId="9">
    <w:abstractNumId w:val="39"/>
  </w:num>
  <w:num w:numId="10">
    <w:abstractNumId w:val="46"/>
  </w:num>
  <w:num w:numId="11">
    <w:abstractNumId w:val="13"/>
  </w:num>
  <w:num w:numId="12">
    <w:abstractNumId w:val="30"/>
  </w:num>
  <w:num w:numId="13">
    <w:abstractNumId w:val="25"/>
  </w:num>
  <w:num w:numId="14">
    <w:abstractNumId w:val="48"/>
  </w:num>
  <w:num w:numId="15">
    <w:abstractNumId w:val="18"/>
  </w:num>
  <w:num w:numId="16">
    <w:abstractNumId w:val="7"/>
  </w:num>
  <w:num w:numId="17">
    <w:abstractNumId w:val="15"/>
  </w:num>
  <w:num w:numId="18">
    <w:abstractNumId w:val="37"/>
  </w:num>
  <w:num w:numId="19">
    <w:abstractNumId w:val="9"/>
  </w:num>
  <w:num w:numId="20">
    <w:abstractNumId w:val="32"/>
  </w:num>
  <w:num w:numId="21">
    <w:abstractNumId w:val="36"/>
  </w:num>
  <w:num w:numId="22">
    <w:abstractNumId w:val="42"/>
  </w:num>
  <w:num w:numId="23">
    <w:abstractNumId w:val="8"/>
  </w:num>
  <w:num w:numId="24">
    <w:abstractNumId w:val="38"/>
  </w:num>
  <w:num w:numId="25">
    <w:abstractNumId w:val="14"/>
  </w:num>
  <w:num w:numId="26">
    <w:abstractNumId w:val="27"/>
  </w:num>
  <w:num w:numId="27">
    <w:abstractNumId w:val="44"/>
  </w:num>
  <w:num w:numId="28">
    <w:abstractNumId w:val="28"/>
  </w:num>
  <w:num w:numId="29">
    <w:abstractNumId w:val="45"/>
  </w:num>
  <w:num w:numId="30">
    <w:abstractNumId w:val="1"/>
  </w:num>
  <w:num w:numId="31">
    <w:abstractNumId w:val="29"/>
  </w:num>
  <w:num w:numId="3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
  </w:num>
  <w:num w:numId="34">
    <w:abstractNumId w:val="19"/>
  </w:num>
  <w:num w:numId="35">
    <w:abstractNumId w:val="5"/>
  </w:num>
  <w:num w:numId="36">
    <w:abstractNumId w:val="11"/>
  </w:num>
  <w:num w:numId="37">
    <w:abstractNumId w:val="35"/>
  </w:num>
  <w:num w:numId="38">
    <w:abstractNumId w:val="17"/>
  </w:num>
  <w:num w:numId="39">
    <w:abstractNumId w:val="12"/>
  </w:num>
  <w:num w:numId="40">
    <w:abstractNumId w:val="43"/>
  </w:num>
  <w:num w:numId="41">
    <w:abstractNumId w:val="2"/>
  </w:num>
  <w:num w:numId="42">
    <w:abstractNumId w:val="21"/>
  </w:num>
  <w:num w:numId="43">
    <w:abstractNumId w:val="3"/>
  </w:num>
  <w:num w:numId="44">
    <w:abstractNumId w:val="34"/>
  </w:num>
  <w:num w:numId="45">
    <w:abstractNumId w:val="0"/>
  </w:num>
  <w:num w:numId="46">
    <w:abstractNumId w:val="41"/>
  </w:num>
  <w:num w:numId="47">
    <w:abstractNumId w:val="20"/>
  </w:num>
  <w:num w:numId="48">
    <w:abstractNumId w:val="40"/>
  </w:num>
  <w:num w:numId="49">
    <w:abstractNumId w:val="23"/>
  </w:num>
  <w:num w:numId="50">
    <w:abstractNumId w:val="2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defaultTabStop w:val="720"/>
  <w:characterSpacingControl w:val="doNotCompress"/>
  <w:hdrShapeDefaults>
    <o:shapedefaults v:ext="edit" spidmax="3686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5623"/>
    <w:rsid w:val="00001884"/>
    <w:rsid w:val="000036AF"/>
    <w:rsid w:val="0000451D"/>
    <w:rsid w:val="0000664E"/>
    <w:rsid w:val="00006DB6"/>
    <w:rsid w:val="00010861"/>
    <w:rsid w:val="00011B66"/>
    <w:rsid w:val="00014731"/>
    <w:rsid w:val="00015704"/>
    <w:rsid w:val="000171A6"/>
    <w:rsid w:val="00020616"/>
    <w:rsid w:val="000213E9"/>
    <w:rsid w:val="00021864"/>
    <w:rsid w:val="00021DA2"/>
    <w:rsid w:val="00022239"/>
    <w:rsid w:val="000229A1"/>
    <w:rsid w:val="000268A1"/>
    <w:rsid w:val="00040DDF"/>
    <w:rsid w:val="0004250A"/>
    <w:rsid w:val="000474E2"/>
    <w:rsid w:val="00054151"/>
    <w:rsid w:val="00055475"/>
    <w:rsid w:val="000563D8"/>
    <w:rsid w:val="0006073C"/>
    <w:rsid w:val="00062091"/>
    <w:rsid w:val="000632EF"/>
    <w:rsid w:val="00063F34"/>
    <w:rsid w:val="00065623"/>
    <w:rsid w:val="00073B35"/>
    <w:rsid w:val="0007768B"/>
    <w:rsid w:val="000827F0"/>
    <w:rsid w:val="0008767E"/>
    <w:rsid w:val="00087848"/>
    <w:rsid w:val="00087DC2"/>
    <w:rsid w:val="00093F6B"/>
    <w:rsid w:val="000A0547"/>
    <w:rsid w:val="000A63D3"/>
    <w:rsid w:val="000A738E"/>
    <w:rsid w:val="000B1FBA"/>
    <w:rsid w:val="000B75A0"/>
    <w:rsid w:val="000C2C88"/>
    <w:rsid w:val="000C3C7F"/>
    <w:rsid w:val="000D4AF5"/>
    <w:rsid w:val="000D6D7E"/>
    <w:rsid w:val="000E0DB8"/>
    <w:rsid w:val="000E396B"/>
    <w:rsid w:val="000E3C10"/>
    <w:rsid w:val="000E6588"/>
    <w:rsid w:val="000F168E"/>
    <w:rsid w:val="000F21FE"/>
    <w:rsid w:val="00104710"/>
    <w:rsid w:val="00110374"/>
    <w:rsid w:val="0011412E"/>
    <w:rsid w:val="0013032B"/>
    <w:rsid w:val="0013112F"/>
    <w:rsid w:val="00136257"/>
    <w:rsid w:val="00136969"/>
    <w:rsid w:val="00143940"/>
    <w:rsid w:val="0014545A"/>
    <w:rsid w:val="001517DD"/>
    <w:rsid w:val="00152B76"/>
    <w:rsid w:val="00153806"/>
    <w:rsid w:val="001538CF"/>
    <w:rsid w:val="00155BF4"/>
    <w:rsid w:val="00156147"/>
    <w:rsid w:val="00157D30"/>
    <w:rsid w:val="00167C8A"/>
    <w:rsid w:val="00170FAA"/>
    <w:rsid w:val="00171759"/>
    <w:rsid w:val="00180DE7"/>
    <w:rsid w:val="001921DF"/>
    <w:rsid w:val="001951EC"/>
    <w:rsid w:val="001A59FC"/>
    <w:rsid w:val="001A669F"/>
    <w:rsid w:val="001B1DFA"/>
    <w:rsid w:val="001B3C60"/>
    <w:rsid w:val="001B476B"/>
    <w:rsid w:val="001B78E4"/>
    <w:rsid w:val="001C40B3"/>
    <w:rsid w:val="001C7004"/>
    <w:rsid w:val="001C75D8"/>
    <w:rsid w:val="001D0FC4"/>
    <w:rsid w:val="001D24A5"/>
    <w:rsid w:val="001D2A85"/>
    <w:rsid w:val="001D335B"/>
    <w:rsid w:val="001D47FB"/>
    <w:rsid w:val="001D77D9"/>
    <w:rsid w:val="001E2A46"/>
    <w:rsid w:val="001E457C"/>
    <w:rsid w:val="001E4728"/>
    <w:rsid w:val="001E7417"/>
    <w:rsid w:val="001E74C8"/>
    <w:rsid w:val="001F11FA"/>
    <w:rsid w:val="001F3C4C"/>
    <w:rsid w:val="001F412D"/>
    <w:rsid w:val="001F5180"/>
    <w:rsid w:val="001F5B50"/>
    <w:rsid w:val="00204CB5"/>
    <w:rsid w:val="00206760"/>
    <w:rsid w:val="00206CD0"/>
    <w:rsid w:val="0021002F"/>
    <w:rsid w:val="0021159F"/>
    <w:rsid w:val="00212A94"/>
    <w:rsid w:val="0021317B"/>
    <w:rsid w:val="00215359"/>
    <w:rsid w:val="002167BB"/>
    <w:rsid w:val="002252E2"/>
    <w:rsid w:val="00236247"/>
    <w:rsid w:val="002372CA"/>
    <w:rsid w:val="00242AD4"/>
    <w:rsid w:val="00245211"/>
    <w:rsid w:val="00250608"/>
    <w:rsid w:val="00252638"/>
    <w:rsid w:val="00252758"/>
    <w:rsid w:val="00253DC8"/>
    <w:rsid w:val="00257914"/>
    <w:rsid w:val="002635DF"/>
    <w:rsid w:val="0026665D"/>
    <w:rsid w:val="0026746C"/>
    <w:rsid w:val="00267F42"/>
    <w:rsid w:val="0027168E"/>
    <w:rsid w:val="00275888"/>
    <w:rsid w:val="00280998"/>
    <w:rsid w:val="00286676"/>
    <w:rsid w:val="00286BC8"/>
    <w:rsid w:val="0029249D"/>
    <w:rsid w:val="0029348E"/>
    <w:rsid w:val="002A0427"/>
    <w:rsid w:val="002A4AAF"/>
    <w:rsid w:val="002A7743"/>
    <w:rsid w:val="002B34D5"/>
    <w:rsid w:val="002B3C1C"/>
    <w:rsid w:val="002B534C"/>
    <w:rsid w:val="002B6B62"/>
    <w:rsid w:val="002C0B1A"/>
    <w:rsid w:val="002C68BB"/>
    <w:rsid w:val="002C6E11"/>
    <w:rsid w:val="002D005F"/>
    <w:rsid w:val="002D0267"/>
    <w:rsid w:val="002D08AA"/>
    <w:rsid w:val="002D17D0"/>
    <w:rsid w:val="002D2973"/>
    <w:rsid w:val="002D43CE"/>
    <w:rsid w:val="002D4D1C"/>
    <w:rsid w:val="002D57BB"/>
    <w:rsid w:val="002D751D"/>
    <w:rsid w:val="002E1F13"/>
    <w:rsid w:val="002E4460"/>
    <w:rsid w:val="002E62D2"/>
    <w:rsid w:val="002E7516"/>
    <w:rsid w:val="002F3D9D"/>
    <w:rsid w:val="002F54B1"/>
    <w:rsid w:val="002F693D"/>
    <w:rsid w:val="00301462"/>
    <w:rsid w:val="0030190D"/>
    <w:rsid w:val="00302689"/>
    <w:rsid w:val="00302A40"/>
    <w:rsid w:val="00302B54"/>
    <w:rsid w:val="00303414"/>
    <w:rsid w:val="003043D9"/>
    <w:rsid w:val="00307092"/>
    <w:rsid w:val="00312B71"/>
    <w:rsid w:val="00312F30"/>
    <w:rsid w:val="00313D4A"/>
    <w:rsid w:val="003171DC"/>
    <w:rsid w:val="003210C5"/>
    <w:rsid w:val="003237FE"/>
    <w:rsid w:val="00324F80"/>
    <w:rsid w:val="00331E36"/>
    <w:rsid w:val="0033607F"/>
    <w:rsid w:val="00336AA0"/>
    <w:rsid w:val="00337945"/>
    <w:rsid w:val="0034047C"/>
    <w:rsid w:val="00342FAC"/>
    <w:rsid w:val="00343DF8"/>
    <w:rsid w:val="00344582"/>
    <w:rsid w:val="00344623"/>
    <w:rsid w:val="00344F72"/>
    <w:rsid w:val="0034633F"/>
    <w:rsid w:val="003515D1"/>
    <w:rsid w:val="00351723"/>
    <w:rsid w:val="00354750"/>
    <w:rsid w:val="0035535A"/>
    <w:rsid w:val="00355B86"/>
    <w:rsid w:val="0035622A"/>
    <w:rsid w:val="0035718D"/>
    <w:rsid w:val="00361DD2"/>
    <w:rsid w:val="003700A9"/>
    <w:rsid w:val="003712F8"/>
    <w:rsid w:val="00371D9A"/>
    <w:rsid w:val="00372846"/>
    <w:rsid w:val="00386D67"/>
    <w:rsid w:val="00394F9B"/>
    <w:rsid w:val="0039600D"/>
    <w:rsid w:val="003A078D"/>
    <w:rsid w:val="003A326F"/>
    <w:rsid w:val="003A4F78"/>
    <w:rsid w:val="003B02A5"/>
    <w:rsid w:val="003B02B8"/>
    <w:rsid w:val="003B0CA4"/>
    <w:rsid w:val="003B2589"/>
    <w:rsid w:val="003B34FA"/>
    <w:rsid w:val="003B3C54"/>
    <w:rsid w:val="003C1507"/>
    <w:rsid w:val="003D0593"/>
    <w:rsid w:val="003D0B3D"/>
    <w:rsid w:val="003D128B"/>
    <w:rsid w:val="003D1EF7"/>
    <w:rsid w:val="003D27A2"/>
    <w:rsid w:val="003D2991"/>
    <w:rsid w:val="003D4BFC"/>
    <w:rsid w:val="003D6A0F"/>
    <w:rsid w:val="003D7BF0"/>
    <w:rsid w:val="003E1045"/>
    <w:rsid w:val="003E3728"/>
    <w:rsid w:val="003E44A3"/>
    <w:rsid w:val="003E4841"/>
    <w:rsid w:val="003E5368"/>
    <w:rsid w:val="003E63C9"/>
    <w:rsid w:val="003F0834"/>
    <w:rsid w:val="003F1F53"/>
    <w:rsid w:val="003F30AD"/>
    <w:rsid w:val="003F5EE6"/>
    <w:rsid w:val="0040031B"/>
    <w:rsid w:val="004031F7"/>
    <w:rsid w:val="00405EA0"/>
    <w:rsid w:val="00406336"/>
    <w:rsid w:val="0040725B"/>
    <w:rsid w:val="00410178"/>
    <w:rsid w:val="004113D8"/>
    <w:rsid w:val="004146DA"/>
    <w:rsid w:val="0042114B"/>
    <w:rsid w:val="00426044"/>
    <w:rsid w:val="00433060"/>
    <w:rsid w:val="0043560E"/>
    <w:rsid w:val="00436B22"/>
    <w:rsid w:val="00443F1D"/>
    <w:rsid w:val="00451310"/>
    <w:rsid w:val="00452DFC"/>
    <w:rsid w:val="00460B83"/>
    <w:rsid w:val="00460DB6"/>
    <w:rsid w:val="004612D6"/>
    <w:rsid w:val="0046745E"/>
    <w:rsid w:val="00474903"/>
    <w:rsid w:val="00475569"/>
    <w:rsid w:val="004805F7"/>
    <w:rsid w:val="004815A1"/>
    <w:rsid w:val="00481E75"/>
    <w:rsid w:val="004851AB"/>
    <w:rsid w:val="00485843"/>
    <w:rsid w:val="00486D44"/>
    <w:rsid w:val="00495285"/>
    <w:rsid w:val="00496CB0"/>
    <w:rsid w:val="004A4E41"/>
    <w:rsid w:val="004B01A4"/>
    <w:rsid w:val="004B1CB9"/>
    <w:rsid w:val="004B2358"/>
    <w:rsid w:val="004B457D"/>
    <w:rsid w:val="004C0219"/>
    <w:rsid w:val="004D0698"/>
    <w:rsid w:val="004D1800"/>
    <w:rsid w:val="004D5CE7"/>
    <w:rsid w:val="004D6BBA"/>
    <w:rsid w:val="004E348D"/>
    <w:rsid w:val="004E349F"/>
    <w:rsid w:val="004E3F52"/>
    <w:rsid w:val="004E432D"/>
    <w:rsid w:val="004E5C21"/>
    <w:rsid w:val="004E6019"/>
    <w:rsid w:val="004F6856"/>
    <w:rsid w:val="004F786B"/>
    <w:rsid w:val="0050188B"/>
    <w:rsid w:val="005024F7"/>
    <w:rsid w:val="005028C8"/>
    <w:rsid w:val="00506CA1"/>
    <w:rsid w:val="00511EE0"/>
    <w:rsid w:val="00514BAF"/>
    <w:rsid w:val="00516ACE"/>
    <w:rsid w:val="00517937"/>
    <w:rsid w:val="0052231A"/>
    <w:rsid w:val="00533414"/>
    <w:rsid w:val="005420D3"/>
    <w:rsid w:val="00544BA0"/>
    <w:rsid w:val="005478E1"/>
    <w:rsid w:val="00551E88"/>
    <w:rsid w:val="00552DFF"/>
    <w:rsid w:val="005570E4"/>
    <w:rsid w:val="00560BEC"/>
    <w:rsid w:val="00565224"/>
    <w:rsid w:val="00566DC3"/>
    <w:rsid w:val="00567131"/>
    <w:rsid w:val="0056736C"/>
    <w:rsid w:val="00573F22"/>
    <w:rsid w:val="00574552"/>
    <w:rsid w:val="00576ED3"/>
    <w:rsid w:val="005802F6"/>
    <w:rsid w:val="00580688"/>
    <w:rsid w:val="00580BAE"/>
    <w:rsid w:val="00581CB3"/>
    <w:rsid w:val="00583B6A"/>
    <w:rsid w:val="00583D1B"/>
    <w:rsid w:val="005856E5"/>
    <w:rsid w:val="0058659C"/>
    <w:rsid w:val="00590817"/>
    <w:rsid w:val="00590A73"/>
    <w:rsid w:val="00590DD6"/>
    <w:rsid w:val="005913F3"/>
    <w:rsid w:val="0059194D"/>
    <w:rsid w:val="005922DB"/>
    <w:rsid w:val="005938FD"/>
    <w:rsid w:val="00594478"/>
    <w:rsid w:val="00595B30"/>
    <w:rsid w:val="005A14E4"/>
    <w:rsid w:val="005A6399"/>
    <w:rsid w:val="005B1C40"/>
    <w:rsid w:val="005B4771"/>
    <w:rsid w:val="005B59F4"/>
    <w:rsid w:val="005C0423"/>
    <w:rsid w:val="005C4985"/>
    <w:rsid w:val="005D0332"/>
    <w:rsid w:val="005D1391"/>
    <w:rsid w:val="005D1507"/>
    <w:rsid w:val="005D3207"/>
    <w:rsid w:val="005D32E5"/>
    <w:rsid w:val="005D431D"/>
    <w:rsid w:val="005D5A89"/>
    <w:rsid w:val="005D637D"/>
    <w:rsid w:val="005D6778"/>
    <w:rsid w:val="005E06FF"/>
    <w:rsid w:val="005E2D58"/>
    <w:rsid w:val="005E3645"/>
    <w:rsid w:val="005E4234"/>
    <w:rsid w:val="005E42A8"/>
    <w:rsid w:val="005F004E"/>
    <w:rsid w:val="005F39B6"/>
    <w:rsid w:val="005F5423"/>
    <w:rsid w:val="00600B00"/>
    <w:rsid w:val="00601695"/>
    <w:rsid w:val="00603860"/>
    <w:rsid w:val="006072F0"/>
    <w:rsid w:val="006074D3"/>
    <w:rsid w:val="00607D37"/>
    <w:rsid w:val="00610A2E"/>
    <w:rsid w:val="00611744"/>
    <w:rsid w:val="00612A11"/>
    <w:rsid w:val="00615727"/>
    <w:rsid w:val="0061621F"/>
    <w:rsid w:val="00620D23"/>
    <w:rsid w:val="00623683"/>
    <w:rsid w:val="00624645"/>
    <w:rsid w:val="00625588"/>
    <w:rsid w:val="00632458"/>
    <w:rsid w:val="0063740F"/>
    <w:rsid w:val="00640A46"/>
    <w:rsid w:val="00645E48"/>
    <w:rsid w:val="0064728A"/>
    <w:rsid w:val="00652E31"/>
    <w:rsid w:val="00654000"/>
    <w:rsid w:val="0065529B"/>
    <w:rsid w:val="0066183A"/>
    <w:rsid w:val="00663992"/>
    <w:rsid w:val="006679FA"/>
    <w:rsid w:val="00673310"/>
    <w:rsid w:val="00673CB9"/>
    <w:rsid w:val="00675290"/>
    <w:rsid w:val="006759D8"/>
    <w:rsid w:val="00676A80"/>
    <w:rsid w:val="00676C49"/>
    <w:rsid w:val="006819AF"/>
    <w:rsid w:val="00685001"/>
    <w:rsid w:val="00685195"/>
    <w:rsid w:val="0068764C"/>
    <w:rsid w:val="00693716"/>
    <w:rsid w:val="00696C1F"/>
    <w:rsid w:val="00697DC1"/>
    <w:rsid w:val="006A0D9A"/>
    <w:rsid w:val="006A27C7"/>
    <w:rsid w:val="006B241A"/>
    <w:rsid w:val="006B2EE1"/>
    <w:rsid w:val="006B33F5"/>
    <w:rsid w:val="006B5BE7"/>
    <w:rsid w:val="006B6A04"/>
    <w:rsid w:val="006B7F3E"/>
    <w:rsid w:val="006C14D5"/>
    <w:rsid w:val="006C1938"/>
    <w:rsid w:val="006C1E5C"/>
    <w:rsid w:val="006C26E3"/>
    <w:rsid w:val="006C3324"/>
    <w:rsid w:val="006C5230"/>
    <w:rsid w:val="006C5637"/>
    <w:rsid w:val="006D3842"/>
    <w:rsid w:val="006D7D0C"/>
    <w:rsid w:val="006E0CD2"/>
    <w:rsid w:val="006E2F06"/>
    <w:rsid w:val="006E7A8E"/>
    <w:rsid w:val="006F2241"/>
    <w:rsid w:val="006F2360"/>
    <w:rsid w:val="006F2A30"/>
    <w:rsid w:val="006F3965"/>
    <w:rsid w:val="006F47F4"/>
    <w:rsid w:val="00700A25"/>
    <w:rsid w:val="00703892"/>
    <w:rsid w:val="00704E2F"/>
    <w:rsid w:val="00706462"/>
    <w:rsid w:val="00706B07"/>
    <w:rsid w:val="00707162"/>
    <w:rsid w:val="00707FED"/>
    <w:rsid w:val="007128A8"/>
    <w:rsid w:val="0071348D"/>
    <w:rsid w:val="00713D11"/>
    <w:rsid w:val="0071498A"/>
    <w:rsid w:val="00717001"/>
    <w:rsid w:val="00722408"/>
    <w:rsid w:val="00722776"/>
    <w:rsid w:val="007229D6"/>
    <w:rsid w:val="0072319E"/>
    <w:rsid w:val="00723375"/>
    <w:rsid w:val="00723CC0"/>
    <w:rsid w:val="00731492"/>
    <w:rsid w:val="00732C4E"/>
    <w:rsid w:val="00735840"/>
    <w:rsid w:val="00736B3B"/>
    <w:rsid w:val="00740EDA"/>
    <w:rsid w:val="00744C5D"/>
    <w:rsid w:val="007469A0"/>
    <w:rsid w:val="00751F3A"/>
    <w:rsid w:val="00753C3E"/>
    <w:rsid w:val="007554DA"/>
    <w:rsid w:val="007620EE"/>
    <w:rsid w:val="00762A3F"/>
    <w:rsid w:val="00764E27"/>
    <w:rsid w:val="0076503B"/>
    <w:rsid w:val="00765BFC"/>
    <w:rsid w:val="007667D5"/>
    <w:rsid w:val="00766E36"/>
    <w:rsid w:val="00770516"/>
    <w:rsid w:val="00770F4D"/>
    <w:rsid w:val="0077151F"/>
    <w:rsid w:val="007740EA"/>
    <w:rsid w:val="00775963"/>
    <w:rsid w:val="007849B8"/>
    <w:rsid w:val="00785956"/>
    <w:rsid w:val="00787202"/>
    <w:rsid w:val="0079027A"/>
    <w:rsid w:val="007909FB"/>
    <w:rsid w:val="00790B47"/>
    <w:rsid w:val="00794D30"/>
    <w:rsid w:val="00796166"/>
    <w:rsid w:val="007964EB"/>
    <w:rsid w:val="00797D8D"/>
    <w:rsid w:val="007A0F08"/>
    <w:rsid w:val="007A263D"/>
    <w:rsid w:val="007A6BE5"/>
    <w:rsid w:val="007A7B08"/>
    <w:rsid w:val="007B0110"/>
    <w:rsid w:val="007B531A"/>
    <w:rsid w:val="007B5CD3"/>
    <w:rsid w:val="007C2D6A"/>
    <w:rsid w:val="007C4959"/>
    <w:rsid w:val="007C5A9B"/>
    <w:rsid w:val="007D6C35"/>
    <w:rsid w:val="007D7ECB"/>
    <w:rsid w:val="007E0EAF"/>
    <w:rsid w:val="007E20E2"/>
    <w:rsid w:val="007E414A"/>
    <w:rsid w:val="007E4B3A"/>
    <w:rsid w:val="007E7C5F"/>
    <w:rsid w:val="007F0450"/>
    <w:rsid w:val="007F4E20"/>
    <w:rsid w:val="007F5142"/>
    <w:rsid w:val="008011B7"/>
    <w:rsid w:val="00806A9C"/>
    <w:rsid w:val="00821BD9"/>
    <w:rsid w:val="008227C1"/>
    <w:rsid w:val="008244AD"/>
    <w:rsid w:val="00827C06"/>
    <w:rsid w:val="0083013B"/>
    <w:rsid w:val="00831AA1"/>
    <w:rsid w:val="008353DF"/>
    <w:rsid w:val="00836C5A"/>
    <w:rsid w:val="00837A1B"/>
    <w:rsid w:val="008413C8"/>
    <w:rsid w:val="00842E75"/>
    <w:rsid w:val="0084557D"/>
    <w:rsid w:val="0084645A"/>
    <w:rsid w:val="00850724"/>
    <w:rsid w:val="008541CC"/>
    <w:rsid w:val="0086104A"/>
    <w:rsid w:val="00863C2A"/>
    <w:rsid w:val="00864F4A"/>
    <w:rsid w:val="0086782C"/>
    <w:rsid w:val="008767B4"/>
    <w:rsid w:val="00877ACD"/>
    <w:rsid w:val="0088197A"/>
    <w:rsid w:val="00881FE9"/>
    <w:rsid w:val="0088252E"/>
    <w:rsid w:val="00882CDF"/>
    <w:rsid w:val="0088682D"/>
    <w:rsid w:val="00893548"/>
    <w:rsid w:val="00896E79"/>
    <w:rsid w:val="00897210"/>
    <w:rsid w:val="008A0363"/>
    <w:rsid w:val="008A0D74"/>
    <w:rsid w:val="008A160A"/>
    <w:rsid w:val="008A1EDD"/>
    <w:rsid w:val="008A53AB"/>
    <w:rsid w:val="008A53B3"/>
    <w:rsid w:val="008A5C67"/>
    <w:rsid w:val="008A6C0C"/>
    <w:rsid w:val="008A7405"/>
    <w:rsid w:val="008A794D"/>
    <w:rsid w:val="008B6897"/>
    <w:rsid w:val="008C5AD5"/>
    <w:rsid w:val="008C6DE4"/>
    <w:rsid w:val="008D02A5"/>
    <w:rsid w:val="008D422F"/>
    <w:rsid w:val="008E05F2"/>
    <w:rsid w:val="008E2DF5"/>
    <w:rsid w:val="008E3E91"/>
    <w:rsid w:val="008E3F06"/>
    <w:rsid w:val="008F6C4C"/>
    <w:rsid w:val="00901821"/>
    <w:rsid w:val="00901938"/>
    <w:rsid w:val="0091066E"/>
    <w:rsid w:val="009110E5"/>
    <w:rsid w:val="00912056"/>
    <w:rsid w:val="00912AD8"/>
    <w:rsid w:val="009131DA"/>
    <w:rsid w:val="00913485"/>
    <w:rsid w:val="009145C2"/>
    <w:rsid w:val="00920A83"/>
    <w:rsid w:val="009304F7"/>
    <w:rsid w:val="00933B33"/>
    <w:rsid w:val="009351F0"/>
    <w:rsid w:val="00940F74"/>
    <w:rsid w:val="009418C0"/>
    <w:rsid w:val="00941D03"/>
    <w:rsid w:val="00943312"/>
    <w:rsid w:val="00944484"/>
    <w:rsid w:val="00945A62"/>
    <w:rsid w:val="00945C81"/>
    <w:rsid w:val="00950C0C"/>
    <w:rsid w:val="00953E30"/>
    <w:rsid w:val="00954898"/>
    <w:rsid w:val="00956A38"/>
    <w:rsid w:val="0095719C"/>
    <w:rsid w:val="009577A3"/>
    <w:rsid w:val="009606B7"/>
    <w:rsid w:val="00961042"/>
    <w:rsid w:val="00961AD6"/>
    <w:rsid w:val="009635A8"/>
    <w:rsid w:val="00964755"/>
    <w:rsid w:val="009650DE"/>
    <w:rsid w:val="00965D8E"/>
    <w:rsid w:val="00976B13"/>
    <w:rsid w:val="00985C5B"/>
    <w:rsid w:val="00987091"/>
    <w:rsid w:val="00987E92"/>
    <w:rsid w:val="00990BF9"/>
    <w:rsid w:val="00992802"/>
    <w:rsid w:val="009935AA"/>
    <w:rsid w:val="009956C4"/>
    <w:rsid w:val="00995D09"/>
    <w:rsid w:val="00997A03"/>
    <w:rsid w:val="009A1889"/>
    <w:rsid w:val="009A39C3"/>
    <w:rsid w:val="009A6E62"/>
    <w:rsid w:val="009A702B"/>
    <w:rsid w:val="009B2DD5"/>
    <w:rsid w:val="009B51A0"/>
    <w:rsid w:val="009B598E"/>
    <w:rsid w:val="009B7E2B"/>
    <w:rsid w:val="009C34E7"/>
    <w:rsid w:val="009C5E6A"/>
    <w:rsid w:val="009C6D44"/>
    <w:rsid w:val="009D1BAC"/>
    <w:rsid w:val="009D64AB"/>
    <w:rsid w:val="009E1396"/>
    <w:rsid w:val="009E2FFB"/>
    <w:rsid w:val="009E42B9"/>
    <w:rsid w:val="009E53AC"/>
    <w:rsid w:val="009F079B"/>
    <w:rsid w:val="009F1979"/>
    <w:rsid w:val="009F4E37"/>
    <w:rsid w:val="009F65BB"/>
    <w:rsid w:val="009F66D1"/>
    <w:rsid w:val="009F7613"/>
    <w:rsid w:val="00A009C9"/>
    <w:rsid w:val="00A01C57"/>
    <w:rsid w:val="00A021B7"/>
    <w:rsid w:val="00A03794"/>
    <w:rsid w:val="00A10611"/>
    <w:rsid w:val="00A22F2E"/>
    <w:rsid w:val="00A257DB"/>
    <w:rsid w:val="00A26985"/>
    <w:rsid w:val="00A26C63"/>
    <w:rsid w:val="00A27378"/>
    <w:rsid w:val="00A30752"/>
    <w:rsid w:val="00A30A85"/>
    <w:rsid w:val="00A317E6"/>
    <w:rsid w:val="00A31C1B"/>
    <w:rsid w:val="00A32F43"/>
    <w:rsid w:val="00A34F55"/>
    <w:rsid w:val="00A35A4F"/>
    <w:rsid w:val="00A372C2"/>
    <w:rsid w:val="00A44C6E"/>
    <w:rsid w:val="00A45998"/>
    <w:rsid w:val="00A50360"/>
    <w:rsid w:val="00A510A6"/>
    <w:rsid w:val="00A52FEC"/>
    <w:rsid w:val="00A533F9"/>
    <w:rsid w:val="00A57DF0"/>
    <w:rsid w:val="00A601D3"/>
    <w:rsid w:val="00A607E4"/>
    <w:rsid w:val="00A6111F"/>
    <w:rsid w:val="00A649BC"/>
    <w:rsid w:val="00A64D0A"/>
    <w:rsid w:val="00A72EED"/>
    <w:rsid w:val="00A732CE"/>
    <w:rsid w:val="00A761DF"/>
    <w:rsid w:val="00A7674C"/>
    <w:rsid w:val="00A8603E"/>
    <w:rsid w:val="00A9077C"/>
    <w:rsid w:val="00A912C1"/>
    <w:rsid w:val="00A96916"/>
    <w:rsid w:val="00AA3743"/>
    <w:rsid w:val="00AA3E4B"/>
    <w:rsid w:val="00AA502F"/>
    <w:rsid w:val="00AA590E"/>
    <w:rsid w:val="00AA689B"/>
    <w:rsid w:val="00AB0901"/>
    <w:rsid w:val="00AB37FD"/>
    <w:rsid w:val="00AB4FE6"/>
    <w:rsid w:val="00AB7D34"/>
    <w:rsid w:val="00AC0916"/>
    <w:rsid w:val="00AC3FA4"/>
    <w:rsid w:val="00AD026F"/>
    <w:rsid w:val="00AE0931"/>
    <w:rsid w:val="00AE4C2D"/>
    <w:rsid w:val="00AE76A3"/>
    <w:rsid w:val="00AF64E7"/>
    <w:rsid w:val="00AF72BF"/>
    <w:rsid w:val="00B02E35"/>
    <w:rsid w:val="00B03576"/>
    <w:rsid w:val="00B0472C"/>
    <w:rsid w:val="00B068B2"/>
    <w:rsid w:val="00B102D9"/>
    <w:rsid w:val="00B11C1D"/>
    <w:rsid w:val="00B1232C"/>
    <w:rsid w:val="00B1779B"/>
    <w:rsid w:val="00B21CCC"/>
    <w:rsid w:val="00B23883"/>
    <w:rsid w:val="00B23919"/>
    <w:rsid w:val="00B24B0C"/>
    <w:rsid w:val="00B33D7B"/>
    <w:rsid w:val="00B360D5"/>
    <w:rsid w:val="00B36DF2"/>
    <w:rsid w:val="00B37582"/>
    <w:rsid w:val="00B40410"/>
    <w:rsid w:val="00B411FE"/>
    <w:rsid w:val="00B4555F"/>
    <w:rsid w:val="00B468EF"/>
    <w:rsid w:val="00B46C7E"/>
    <w:rsid w:val="00B51B1D"/>
    <w:rsid w:val="00B528C5"/>
    <w:rsid w:val="00B52FCF"/>
    <w:rsid w:val="00B53A15"/>
    <w:rsid w:val="00B6033B"/>
    <w:rsid w:val="00B6284D"/>
    <w:rsid w:val="00B63A91"/>
    <w:rsid w:val="00B6745C"/>
    <w:rsid w:val="00B72DC2"/>
    <w:rsid w:val="00B80EB1"/>
    <w:rsid w:val="00B828C8"/>
    <w:rsid w:val="00B83DAB"/>
    <w:rsid w:val="00B84929"/>
    <w:rsid w:val="00B87912"/>
    <w:rsid w:val="00B939FA"/>
    <w:rsid w:val="00BA0B83"/>
    <w:rsid w:val="00BA2C5E"/>
    <w:rsid w:val="00BA4FB2"/>
    <w:rsid w:val="00BA5A83"/>
    <w:rsid w:val="00BA6799"/>
    <w:rsid w:val="00BA6CE1"/>
    <w:rsid w:val="00BB1539"/>
    <w:rsid w:val="00BB18CD"/>
    <w:rsid w:val="00BB2427"/>
    <w:rsid w:val="00BB26AB"/>
    <w:rsid w:val="00BB33FC"/>
    <w:rsid w:val="00BC04A2"/>
    <w:rsid w:val="00BC2424"/>
    <w:rsid w:val="00BC33C0"/>
    <w:rsid w:val="00BC44F4"/>
    <w:rsid w:val="00BC63E8"/>
    <w:rsid w:val="00BC7418"/>
    <w:rsid w:val="00BD15AD"/>
    <w:rsid w:val="00BD296B"/>
    <w:rsid w:val="00BD6C4E"/>
    <w:rsid w:val="00BE396E"/>
    <w:rsid w:val="00BE69AC"/>
    <w:rsid w:val="00BE6B1A"/>
    <w:rsid w:val="00BF0479"/>
    <w:rsid w:val="00BF099F"/>
    <w:rsid w:val="00BF0DFE"/>
    <w:rsid w:val="00BF1085"/>
    <w:rsid w:val="00BF1DB7"/>
    <w:rsid w:val="00BF3109"/>
    <w:rsid w:val="00BF4914"/>
    <w:rsid w:val="00BF6259"/>
    <w:rsid w:val="00C0013C"/>
    <w:rsid w:val="00C03065"/>
    <w:rsid w:val="00C05EDF"/>
    <w:rsid w:val="00C06506"/>
    <w:rsid w:val="00C11BBA"/>
    <w:rsid w:val="00C13B47"/>
    <w:rsid w:val="00C164BD"/>
    <w:rsid w:val="00C1782D"/>
    <w:rsid w:val="00C20B8A"/>
    <w:rsid w:val="00C20BEE"/>
    <w:rsid w:val="00C238B0"/>
    <w:rsid w:val="00C2685D"/>
    <w:rsid w:val="00C27E97"/>
    <w:rsid w:val="00C34180"/>
    <w:rsid w:val="00C41F61"/>
    <w:rsid w:val="00C45D90"/>
    <w:rsid w:val="00C50B10"/>
    <w:rsid w:val="00C512E1"/>
    <w:rsid w:val="00C53718"/>
    <w:rsid w:val="00C60FC1"/>
    <w:rsid w:val="00C614AF"/>
    <w:rsid w:val="00C618AC"/>
    <w:rsid w:val="00C63674"/>
    <w:rsid w:val="00C66050"/>
    <w:rsid w:val="00C67123"/>
    <w:rsid w:val="00C67B80"/>
    <w:rsid w:val="00C70163"/>
    <w:rsid w:val="00C703C1"/>
    <w:rsid w:val="00C808E5"/>
    <w:rsid w:val="00C84EFB"/>
    <w:rsid w:val="00C90108"/>
    <w:rsid w:val="00C90EB4"/>
    <w:rsid w:val="00C914BF"/>
    <w:rsid w:val="00C9238B"/>
    <w:rsid w:val="00C92A41"/>
    <w:rsid w:val="00C93CB9"/>
    <w:rsid w:val="00CA1C7C"/>
    <w:rsid w:val="00CB1778"/>
    <w:rsid w:val="00CB7E7D"/>
    <w:rsid w:val="00CC038A"/>
    <w:rsid w:val="00CC1A05"/>
    <w:rsid w:val="00CC23B0"/>
    <w:rsid w:val="00CC2A1B"/>
    <w:rsid w:val="00CC6E1D"/>
    <w:rsid w:val="00CD0591"/>
    <w:rsid w:val="00CD5843"/>
    <w:rsid w:val="00CD712E"/>
    <w:rsid w:val="00CD7AAF"/>
    <w:rsid w:val="00CD7EDE"/>
    <w:rsid w:val="00CF149A"/>
    <w:rsid w:val="00CF305A"/>
    <w:rsid w:val="00D016EC"/>
    <w:rsid w:val="00D044D6"/>
    <w:rsid w:val="00D10820"/>
    <w:rsid w:val="00D118AD"/>
    <w:rsid w:val="00D15284"/>
    <w:rsid w:val="00D21A76"/>
    <w:rsid w:val="00D22A70"/>
    <w:rsid w:val="00D2444C"/>
    <w:rsid w:val="00D25A8E"/>
    <w:rsid w:val="00D27B27"/>
    <w:rsid w:val="00D37CB4"/>
    <w:rsid w:val="00D41D62"/>
    <w:rsid w:val="00D44BD4"/>
    <w:rsid w:val="00D4570C"/>
    <w:rsid w:val="00D4755A"/>
    <w:rsid w:val="00D4764D"/>
    <w:rsid w:val="00D47A2C"/>
    <w:rsid w:val="00D55D87"/>
    <w:rsid w:val="00D55F83"/>
    <w:rsid w:val="00D57CC9"/>
    <w:rsid w:val="00D6389E"/>
    <w:rsid w:val="00D701CC"/>
    <w:rsid w:val="00D70C50"/>
    <w:rsid w:val="00D72E5A"/>
    <w:rsid w:val="00D769FB"/>
    <w:rsid w:val="00D80581"/>
    <w:rsid w:val="00D80AF3"/>
    <w:rsid w:val="00D87C19"/>
    <w:rsid w:val="00D90E01"/>
    <w:rsid w:val="00D91668"/>
    <w:rsid w:val="00D93418"/>
    <w:rsid w:val="00D940D9"/>
    <w:rsid w:val="00DA1314"/>
    <w:rsid w:val="00DA2F53"/>
    <w:rsid w:val="00DB1389"/>
    <w:rsid w:val="00DB1E71"/>
    <w:rsid w:val="00DB30B5"/>
    <w:rsid w:val="00DB4A4B"/>
    <w:rsid w:val="00DC0E3C"/>
    <w:rsid w:val="00DC2DCF"/>
    <w:rsid w:val="00DC3FFD"/>
    <w:rsid w:val="00DC6A20"/>
    <w:rsid w:val="00DD0AF1"/>
    <w:rsid w:val="00DD0C01"/>
    <w:rsid w:val="00DD0C13"/>
    <w:rsid w:val="00DD311A"/>
    <w:rsid w:val="00DD6F08"/>
    <w:rsid w:val="00DE0EF3"/>
    <w:rsid w:val="00DE1748"/>
    <w:rsid w:val="00DE552A"/>
    <w:rsid w:val="00DE6BC7"/>
    <w:rsid w:val="00DE7EBF"/>
    <w:rsid w:val="00DF0156"/>
    <w:rsid w:val="00DF14D4"/>
    <w:rsid w:val="00DF1F1E"/>
    <w:rsid w:val="00E02561"/>
    <w:rsid w:val="00E031DE"/>
    <w:rsid w:val="00E05532"/>
    <w:rsid w:val="00E06462"/>
    <w:rsid w:val="00E069B2"/>
    <w:rsid w:val="00E1106B"/>
    <w:rsid w:val="00E13073"/>
    <w:rsid w:val="00E16CCC"/>
    <w:rsid w:val="00E22362"/>
    <w:rsid w:val="00E24634"/>
    <w:rsid w:val="00E25A45"/>
    <w:rsid w:val="00E25DC9"/>
    <w:rsid w:val="00E31F56"/>
    <w:rsid w:val="00E34035"/>
    <w:rsid w:val="00E521B1"/>
    <w:rsid w:val="00E54859"/>
    <w:rsid w:val="00E57B85"/>
    <w:rsid w:val="00E62F27"/>
    <w:rsid w:val="00E6720E"/>
    <w:rsid w:val="00E70A36"/>
    <w:rsid w:val="00E713BF"/>
    <w:rsid w:val="00E7422C"/>
    <w:rsid w:val="00E74504"/>
    <w:rsid w:val="00E7560F"/>
    <w:rsid w:val="00E75C1C"/>
    <w:rsid w:val="00E75C5F"/>
    <w:rsid w:val="00E75F7B"/>
    <w:rsid w:val="00E77FC1"/>
    <w:rsid w:val="00E846B1"/>
    <w:rsid w:val="00E86B14"/>
    <w:rsid w:val="00E87DAA"/>
    <w:rsid w:val="00E87F15"/>
    <w:rsid w:val="00E924FD"/>
    <w:rsid w:val="00E92EBD"/>
    <w:rsid w:val="00E936DA"/>
    <w:rsid w:val="00E97375"/>
    <w:rsid w:val="00EA1728"/>
    <w:rsid w:val="00EA1C2F"/>
    <w:rsid w:val="00EA3CBC"/>
    <w:rsid w:val="00EA62D7"/>
    <w:rsid w:val="00EB05A9"/>
    <w:rsid w:val="00EB1B21"/>
    <w:rsid w:val="00EC13DC"/>
    <w:rsid w:val="00EC5D0E"/>
    <w:rsid w:val="00ED3ACA"/>
    <w:rsid w:val="00ED4E80"/>
    <w:rsid w:val="00EE2D09"/>
    <w:rsid w:val="00EE5718"/>
    <w:rsid w:val="00EF3110"/>
    <w:rsid w:val="00EF32F3"/>
    <w:rsid w:val="00EF3B7B"/>
    <w:rsid w:val="00EF46DC"/>
    <w:rsid w:val="00EF7CC0"/>
    <w:rsid w:val="00F04F02"/>
    <w:rsid w:val="00F109E5"/>
    <w:rsid w:val="00F16712"/>
    <w:rsid w:val="00F16E5D"/>
    <w:rsid w:val="00F2152F"/>
    <w:rsid w:val="00F21966"/>
    <w:rsid w:val="00F2353D"/>
    <w:rsid w:val="00F2505E"/>
    <w:rsid w:val="00F30A3E"/>
    <w:rsid w:val="00F326F1"/>
    <w:rsid w:val="00F35446"/>
    <w:rsid w:val="00F51939"/>
    <w:rsid w:val="00F51E0F"/>
    <w:rsid w:val="00F530A0"/>
    <w:rsid w:val="00F53378"/>
    <w:rsid w:val="00F60AAE"/>
    <w:rsid w:val="00F60D2C"/>
    <w:rsid w:val="00F64906"/>
    <w:rsid w:val="00F64B99"/>
    <w:rsid w:val="00F7360A"/>
    <w:rsid w:val="00F7484F"/>
    <w:rsid w:val="00F76D76"/>
    <w:rsid w:val="00F8174C"/>
    <w:rsid w:val="00F87093"/>
    <w:rsid w:val="00F87A6D"/>
    <w:rsid w:val="00F972E7"/>
    <w:rsid w:val="00F97CED"/>
    <w:rsid w:val="00FA0B71"/>
    <w:rsid w:val="00FA12C8"/>
    <w:rsid w:val="00FA2A5D"/>
    <w:rsid w:val="00FA36DD"/>
    <w:rsid w:val="00FA72CE"/>
    <w:rsid w:val="00FB4D87"/>
    <w:rsid w:val="00FB4F90"/>
    <w:rsid w:val="00FB5E45"/>
    <w:rsid w:val="00FB7083"/>
    <w:rsid w:val="00FC0523"/>
    <w:rsid w:val="00FC0B98"/>
    <w:rsid w:val="00FC119A"/>
    <w:rsid w:val="00FC13AA"/>
    <w:rsid w:val="00FC2897"/>
    <w:rsid w:val="00FC5E6E"/>
    <w:rsid w:val="00FC6382"/>
    <w:rsid w:val="00FD233D"/>
    <w:rsid w:val="00FD2C2F"/>
    <w:rsid w:val="00FD60FF"/>
    <w:rsid w:val="00FD7908"/>
    <w:rsid w:val="00FE1727"/>
    <w:rsid w:val="00FE1A4B"/>
    <w:rsid w:val="00FE5F2A"/>
    <w:rsid w:val="00FF1DF9"/>
    <w:rsid w:val="00FF3211"/>
    <w:rsid w:val="054C0F79"/>
    <w:rsid w:val="0AF24016"/>
    <w:rsid w:val="0CC83B52"/>
    <w:rsid w:val="1005906E"/>
    <w:rsid w:val="13162A85"/>
    <w:rsid w:val="14661374"/>
    <w:rsid w:val="1557573D"/>
    <w:rsid w:val="16C4CD1C"/>
    <w:rsid w:val="19536B22"/>
    <w:rsid w:val="1FCE3BD0"/>
    <w:rsid w:val="1FF1F699"/>
    <w:rsid w:val="216A0C31"/>
    <w:rsid w:val="224D695A"/>
    <w:rsid w:val="256D74CF"/>
    <w:rsid w:val="2589E0BC"/>
    <w:rsid w:val="2597ED8A"/>
    <w:rsid w:val="25D6B059"/>
    <w:rsid w:val="280092FE"/>
    <w:rsid w:val="2A39D93B"/>
    <w:rsid w:val="2EEC739E"/>
    <w:rsid w:val="2FE294B4"/>
    <w:rsid w:val="317C8E57"/>
    <w:rsid w:val="319566E1"/>
    <w:rsid w:val="327E9DE3"/>
    <w:rsid w:val="34B42F19"/>
    <w:rsid w:val="36FF33E6"/>
    <w:rsid w:val="381E713E"/>
    <w:rsid w:val="3B4E103F"/>
    <w:rsid w:val="3D2F38F6"/>
    <w:rsid w:val="3DACBBB4"/>
    <w:rsid w:val="3E681AC4"/>
    <w:rsid w:val="403681CA"/>
    <w:rsid w:val="40C74726"/>
    <w:rsid w:val="4364A617"/>
    <w:rsid w:val="4395CF5A"/>
    <w:rsid w:val="44CEB128"/>
    <w:rsid w:val="46BF2F1F"/>
    <w:rsid w:val="48DC8E3B"/>
    <w:rsid w:val="49537BBB"/>
    <w:rsid w:val="4B0C680C"/>
    <w:rsid w:val="4C142EFD"/>
    <w:rsid w:val="4EC03243"/>
    <w:rsid w:val="58329AE4"/>
    <w:rsid w:val="5D1D3C60"/>
    <w:rsid w:val="5DE6E938"/>
    <w:rsid w:val="5E2EDC45"/>
    <w:rsid w:val="60B3AD8F"/>
    <w:rsid w:val="6267C444"/>
    <w:rsid w:val="6387D94A"/>
    <w:rsid w:val="63FE93C6"/>
    <w:rsid w:val="6847A004"/>
    <w:rsid w:val="69E37065"/>
    <w:rsid w:val="6B44662D"/>
    <w:rsid w:val="6C6ADD86"/>
    <w:rsid w:val="6D1B5FC7"/>
    <w:rsid w:val="6DBF92C0"/>
    <w:rsid w:val="6FB6286E"/>
    <w:rsid w:val="7127430A"/>
    <w:rsid w:val="723092C5"/>
    <w:rsid w:val="76173FB4"/>
    <w:rsid w:val="78632687"/>
    <w:rsid w:val="7AB301BA"/>
    <w:rsid w:val="7E17537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18665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623"/>
    <w:pPr>
      <w:spacing w:after="0" w:line="240" w:lineRule="auto"/>
    </w:pPr>
    <w:rPr>
      <w:rFonts w:eastAsia="Times New Roman" w:cs="Times New Roman"/>
      <w:szCs w:val="20"/>
      <w:lang w:eastAsia="en-AU"/>
    </w:rPr>
  </w:style>
  <w:style w:type="paragraph" w:styleId="Heading1">
    <w:name w:val="heading 1"/>
    <w:basedOn w:val="Normal"/>
    <w:link w:val="Heading1Char"/>
    <w:uiPriority w:val="9"/>
    <w:qFormat/>
    <w:rsid w:val="00AF64E7"/>
    <w:pPr>
      <w:keepNext/>
      <w:keepLines/>
      <w:outlineLvl w:val="0"/>
    </w:pPr>
    <w:rPr>
      <w:rFonts w:eastAsiaTheme="majorEastAsia" w:cstheme="majorBidi"/>
      <w:b/>
      <w:bCs/>
      <w:szCs w:val="28"/>
    </w:rPr>
  </w:style>
  <w:style w:type="paragraph" w:styleId="Heading2">
    <w:name w:val="heading 2"/>
    <w:basedOn w:val="Normal"/>
    <w:link w:val="Heading2Char"/>
    <w:uiPriority w:val="9"/>
    <w:unhideWhenUsed/>
    <w:qFormat/>
    <w:rsid w:val="00451310"/>
    <w:pPr>
      <w:keepNext/>
      <w:keepLines/>
      <w:outlineLvl w:val="1"/>
    </w:pPr>
    <w:rPr>
      <w:rFonts w:eastAsiaTheme="majorEastAsia" w:cstheme="majorBidi"/>
      <w:bCs/>
      <w:i/>
      <w:szCs w:val="26"/>
    </w:rPr>
  </w:style>
  <w:style w:type="paragraph" w:styleId="Heading3">
    <w:name w:val="heading 3"/>
    <w:basedOn w:val="Normal"/>
    <w:next w:val="Normal"/>
    <w:link w:val="Heading3Char"/>
    <w:uiPriority w:val="9"/>
    <w:semiHidden/>
    <w:unhideWhenUsed/>
    <w:qFormat/>
    <w:rsid w:val="00301462"/>
    <w:pPr>
      <w:keepNext/>
      <w:keepLines/>
      <w:spacing w:before="40"/>
      <w:outlineLvl w:val="2"/>
    </w:pPr>
    <w:rPr>
      <w:rFonts w:eastAsiaTheme="majorEastAsia" w:cstheme="majorBidi"/>
      <w:szCs w:val="24"/>
      <w:u w:val="single"/>
    </w:rPr>
  </w:style>
  <w:style w:type="paragraph" w:styleId="Heading4">
    <w:name w:val="heading 4"/>
    <w:basedOn w:val="Normal"/>
    <w:next w:val="Normal"/>
    <w:link w:val="Heading4Char"/>
    <w:uiPriority w:val="9"/>
    <w:semiHidden/>
    <w:unhideWhenUsed/>
    <w:qFormat/>
    <w:rsid w:val="007C2D6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065623"/>
    <w:rPr>
      <w:color w:val="0000FF"/>
      <w:u w:val="single"/>
    </w:rPr>
  </w:style>
  <w:style w:type="paragraph" w:styleId="FootnoteText">
    <w:name w:val="footnote text"/>
    <w:basedOn w:val="Normal"/>
    <w:link w:val="FootnoteTextChar"/>
    <w:semiHidden/>
    <w:rsid w:val="00065623"/>
    <w:rPr>
      <w:sz w:val="20"/>
    </w:rPr>
  </w:style>
  <w:style w:type="character" w:customStyle="1" w:styleId="FootnoteTextChar">
    <w:name w:val="Footnote Text Char"/>
    <w:basedOn w:val="DefaultParagraphFont"/>
    <w:link w:val="FootnoteText"/>
    <w:semiHidden/>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vertAlign w:val="superscript"/>
    </w:rPr>
  </w:style>
  <w:style w:type="paragraph" w:styleId="ListParagraph">
    <w:name w:val="List Paragraph"/>
    <w:aliases w:val="Styl moj,Akapit z listą1,Akapit z listą11"/>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unhideWhenUsed/>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rsid w:val="00065623"/>
    <w:rPr>
      <w:rFonts w:ascii="Tahoma" w:eastAsia="Times New Roman" w:hAnsi="Tahoma" w:cs="Tahoma"/>
      <w:sz w:val="16"/>
      <w:szCs w:val="16"/>
      <w:lang w:eastAsia="en-AU"/>
    </w:rPr>
  </w:style>
  <w:style w:type="paragraph" w:styleId="Header">
    <w:name w:val="header"/>
    <w:basedOn w:val="Normal"/>
    <w:link w:val="HeaderChar"/>
    <w:uiPriority w:val="99"/>
    <w:unhideWhenUsed/>
    <w:rsid w:val="008227C1"/>
    <w:pPr>
      <w:tabs>
        <w:tab w:val="center" w:pos="4513"/>
        <w:tab w:val="right" w:pos="9026"/>
      </w:tabs>
    </w:pPr>
  </w:style>
  <w:style w:type="character" w:customStyle="1" w:styleId="HeaderChar">
    <w:name w:val="Header Char"/>
    <w:basedOn w:val="DefaultParagraphFont"/>
    <w:link w:val="Header"/>
    <w:uiPriority w:val="99"/>
    <w:rsid w:val="008227C1"/>
    <w:rPr>
      <w:rFonts w:eastAsia="Times New Roman" w:cs="Times New Roman"/>
      <w:szCs w:val="20"/>
      <w:lang w:eastAsia="en-AU"/>
    </w:rPr>
  </w:style>
  <w:style w:type="paragraph" w:styleId="Footer">
    <w:name w:val="footer"/>
    <w:basedOn w:val="Normal"/>
    <w:link w:val="FooterChar"/>
    <w:uiPriority w:val="99"/>
    <w:unhideWhenUsed/>
    <w:rsid w:val="008227C1"/>
    <w:pPr>
      <w:tabs>
        <w:tab w:val="center" w:pos="4513"/>
        <w:tab w:val="right" w:pos="9026"/>
      </w:tabs>
    </w:pPr>
  </w:style>
  <w:style w:type="character" w:customStyle="1" w:styleId="FooterChar">
    <w:name w:val="Footer Char"/>
    <w:basedOn w:val="DefaultParagraphFont"/>
    <w:link w:val="Footer"/>
    <w:uiPriority w:val="99"/>
    <w:rsid w:val="008227C1"/>
    <w:rPr>
      <w:rFonts w:eastAsia="Times New Roman" w:cs="Times New Roman"/>
      <w:szCs w:val="20"/>
      <w:lang w:eastAsia="en-AU"/>
    </w:rPr>
  </w:style>
  <w:style w:type="paragraph" w:customStyle="1" w:styleId="Table">
    <w:name w:val="Table"/>
    <w:basedOn w:val="Normal"/>
    <w:link w:val="TableChar"/>
    <w:qFormat/>
    <w:rsid w:val="00C20B8A"/>
    <w:rPr>
      <w:rFonts w:ascii="Candara" w:eastAsiaTheme="majorEastAsia" w:hAnsi="Candara" w:cstheme="majorBidi"/>
      <w:sz w:val="20"/>
      <w:szCs w:val="22"/>
      <w:lang w:eastAsia="en-US" w:bidi="en-US"/>
    </w:rPr>
  </w:style>
  <w:style w:type="character" w:customStyle="1" w:styleId="TableChar">
    <w:name w:val="Table Char"/>
    <w:basedOn w:val="DefaultParagraphFont"/>
    <w:link w:val="Table"/>
    <w:locked/>
    <w:rsid w:val="00C20B8A"/>
    <w:rPr>
      <w:rFonts w:ascii="Candara" w:eastAsiaTheme="majorEastAsia" w:hAnsi="Candara" w:cstheme="majorBidi"/>
      <w:sz w:val="20"/>
      <w:lang w:bidi="en-US"/>
    </w:rPr>
  </w:style>
  <w:style w:type="paragraph" w:customStyle="1" w:styleId="TableCentre">
    <w:name w:val="Table Centre"/>
    <w:basedOn w:val="Table"/>
    <w:uiPriority w:val="99"/>
    <w:qFormat/>
    <w:rsid w:val="00C20B8A"/>
    <w:pPr>
      <w:jc w:val="center"/>
    </w:pPr>
  </w:style>
  <w:style w:type="table" w:styleId="TableGrid">
    <w:name w:val="Table Grid"/>
    <w:aliases w:val="Summary box,Table Gridbeth,RTI AMCP Table,new style,ASD Table"/>
    <w:basedOn w:val="TableNormal"/>
    <w:uiPriority w:val="59"/>
    <w:rsid w:val="00C20B8A"/>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136969"/>
    <w:pPr>
      <w:spacing w:before="40" w:after="40"/>
    </w:pPr>
    <w:rPr>
      <w:rFonts w:ascii="Arial Narrow" w:hAnsi="Arial Narrow"/>
      <w:sz w:val="20"/>
      <w:szCs w:val="24"/>
      <w:lang w:eastAsia="en-US"/>
    </w:rPr>
  </w:style>
  <w:style w:type="paragraph" w:customStyle="1" w:styleId="Tabletextbold">
    <w:name w:val="Table text bold"/>
    <w:basedOn w:val="Normal"/>
    <w:link w:val="TabletextboldChar"/>
    <w:rsid w:val="00C20B8A"/>
    <w:pPr>
      <w:keepNext/>
      <w:jc w:val="center"/>
    </w:pPr>
    <w:rPr>
      <w:rFonts w:ascii="Arial Narrow" w:hAnsi="Arial Narrow" w:cs="Arial"/>
      <w:b/>
      <w:sz w:val="20"/>
      <w:lang w:eastAsia="en-US"/>
    </w:rPr>
  </w:style>
  <w:style w:type="character" w:customStyle="1" w:styleId="TabletextChar">
    <w:name w:val="Table text Char"/>
    <w:basedOn w:val="DefaultParagraphFont"/>
    <w:link w:val="Tabletext"/>
    <w:rsid w:val="00136969"/>
    <w:rPr>
      <w:rFonts w:ascii="Arial Narrow" w:eastAsia="Times New Roman" w:hAnsi="Arial Narrow" w:cs="Times New Roman"/>
      <w:sz w:val="20"/>
      <w:szCs w:val="24"/>
    </w:rPr>
  </w:style>
  <w:style w:type="character" w:customStyle="1" w:styleId="TabletextboldChar">
    <w:name w:val="Table text bold Char"/>
    <w:basedOn w:val="DefaultParagraphFont"/>
    <w:link w:val="Tabletextbold"/>
    <w:rsid w:val="00C20B8A"/>
    <w:rPr>
      <w:rFonts w:ascii="Arial Narrow" w:eastAsia="Times New Roman" w:hAnsi="Arial Narrow" w:cs="Arial"/>
      <w:b/>
      <w:sz w:val="20"/>
      <w:szCs w:val="20"/>
    </w:rPr>
  </w:style>
  <w:style w:type="paragraph" w:customStyle="1" w:styleId="ESHeading2">
    <w:name w:val="ES Heading 2"/>
    <w:basedOn w:val="Heading2"/>
    <w:link w:val="ESHeading2Char"/>
    <w:rsid w:val="00C20B8A"/>
    <w:pPr>
      <w:keepLines w:val="0"/>
      <w:ind w:left="576" w:hanging="576"/>
      <w:jc w:val="both"/>
    </w:pPr>
    <w:rPr>
      <w:rFonts w:ascii="Garamond" w:eastAsia="Times New Roman" w:hAnsi="Garamond" w:cs="Times New Roman"/>
      <w:iCs/>
      <w:szCs w:val="28"/>
    </w:rPr>
  </w:style>
  <w:style w:type="character" w:customStyle="1" w:styleId="ESHeading2Char">
    <w:name w:val="ES Heading 2 Char"/>
    <w:basedOn w:val="Heading2Char"/>
    <w:link w:val="ESHeading2"/>
    <w:rsid w:val="00C20B8A"/>
    <w:rPr>
      <w:rFonts w:ascii="Garamond" w:eastAsia="Times New Roman" w:hAnsi="Garamond" w:cs="Times New Roman"/>
      <w:b w:val="0"/>
      <w:bCs/>
      <w:i/>
      <w:iCs/>
      <w:color w:val="4F81BD" w:themeColor="accent1"/>
      <w:sz w:val="26"/>
      <w:szCs w:val="28"/>
      <w:lang w:eastAsia="en-AU"/>
    </w:rPr>
  </w:style>
  <w:style w:type="table" w:customStyle="1" w:styleId="Submissiontemplate2">
    <w:name w:val="Submission template2"/>
    <w:basedOn w:val="TableNormal"/>
    <w:uiPriority w:val="99"/>
    <w:rsid w:val="00C20B8A"/>
    <w:pPr>
      <w:spacing w:after="0" w:line="240" w:lineRule="auto"/>
    </w:pPr>
    <w:rPr>
      <w:rFonts w:ascii="Candara" w:eastAsiaTheme="majorEastAsia" w:hAnsi="Candara" w:cstheme="majorBidi"/>
      <w:sz w:val="20"/>
      <w:lang w:val="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character" w:customStyle="1" w:styleId="Heading2Char">
    <w:name w:val="Heading 2 Char"/>
    <w:basedOn w:val="DefaultParagraphFont"/>
    <w:link w:val="Heading2"/>
    <w:uiPriority w:val="9"/>
    <w:rsid w:val="00451310"/>
    <w:rPr>
      <w:rFonts w:eastAsiaTheme="majorEastAsia" w:cstheme="majorBidi"/>
      <w:bCs/>
      <w:i/>
      <w:szCs w:val="26"/>
      <w:lang w:eastAsia="en-AU"/>
    </w:rPr>
  </w:style>
  <w:style w:type="character" w:styleId="Emphasis">
    <w:name w:val="Emphasis"/>
    <w:uiPriority w:val="20"/>
    <w:qFormat/>
    <w:rsid w:val="00C84EFB"/>
    <w:rPr>
      <w:rFonts w:ascii="Garamond" w:eastAsia="Times New Roman" w:hAnsi="Garamond" w:cs="Times New Roman"/>
      <w:i/>
      <w:sz w:val="24"/>
      <w:szCs w:val="24"/>
    </w:rPr>
  </w:style>
  <w:style w:type="paragraph" w:customStyle="1" w:styleId="Tabletextboldleft">
    <w:name w:val="Table text bold left"/>
    <w:basedOn w:val="Tabletextbold"/>
    <w:link w:val="TabletextboldleftChar"/>
    <w:qFormat/>
    <w:rsid w:val="00C84EFB"/>
    <w:pPr>
      <w:jc w:val="left"/>
    </w:pPr>
  </w:style>
  <w:style w:type="character" w:customStyle="1" w:styleId="TabletextboldleftChar">
    <w:name w:val="Table text bold left Char"/>
    <w:basedOn w:val="TabletextboldChar"/>
    <w:link w:val="Tabletextboldleft"/>
    <w:rsid w:val="00C84EFB"/>
    <w:rPr>
      <w:rFonts w:ascii="Arial Narrow" w:eastAsia="Times New Roman" w:hAnsi="Arial Narrow" w:cs="Arial"/>
      <w:b/>
      <w:sz w:val="20"/>
      <w:szCs w:val="20"/>
    </w:rPr>
  </w:style>
  <w:style w:type="table" w:customStyle="1" w:styleId="Submissiontemplate7">
    <w:name w:val="Submission template7"/>
    <w:basedOn w:val="TableNormal"/>
    <w:uiPriority w:val="99"/>
    <w:rsid w:val="00C84EFB"/>
    <w:pPr>
      <w:spacing w:after="0" w:line="240" w:lineRule="auto"/>
    </w:pPr>
    <w:rPr>
      <w:rFonts w:ascii="Candara" w:eastAsiaTheme="majorEastAsia" w:hAnsi="Candara" w:cstheme="majorBidi"/>
      <w:sz w:val="20"/>
      <w:lang w:val="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paragraph" w:customStyle="1" w:styleId="Tablecaption">
    <w:name w:val="Table caption"/>
    <w:basedOn w:val="Normal"/>
    <w:link w:val="TablecaptionChar"/>
    <w:qFormat/>
    <w:rsid w:val="000E396B"/>
    <w:pPr>
      <w:keepNext/>
      <w:keepLines/>
      <w:jc w:val="both"/>
    </w:pPr>
    <w:rPr>
      <w:rFonts w:ascii="Arial Narrow" w:hAnsi="Arial Narrow" w:cs="Arial"/>
      <w:sz w:val="20"/>
      <w:lang w:eastAsia="en-US"/>
    </w:rPr>
  </w:style>
  <w:style w:type="character" w:customStyle="1" w:styleId="TablecaptionChar">
    <w:name w:val="Table caption Char"/>
    <w:basedOn w:val="DefaultParagraphFont"/>
    <w:link w:val="Tablecaption"/>
    <w:rsid w:val="000E396B"/>
    <w:rPr>
      <w:rFonts w:ascii="Arial Narrow" w:eastAsia="Times New Roman" w:hAnsi="Arial Narrow" w:cs="Arial"/>
      <w:sz w:val="20"/>
      <w:szCs w:val="20"/>
    </w:rPr>
  </w:style>
  <w:style w:type="paragraph" w:customStyle="1" w:styleId="Tabletextcentred">
    <w:name w:val="Table text centred"/>
    <w:basedOn w:val="Tabletext"/>
    <w:link w:val="TabletextcentredChar"/>
    <w:qFormat/>
    <w:rsid w:val="000E396B"/>
    <w:pPr>
      <w:jc w:val="center"/>
    </w:pPr>
  </w:style>
  <w:style w:type="character" w:customStyle="1" w:styleId="TabletextcentredChar">
    <w:name w:val="Table text centred Char"/>
    <w:basedOn w:val="TabletextChar"/>
    <w:link w:val="Tabletextcentred"/>
    <w:rsid w:val="000E396B"/>
    <w:rPr>
      <w:rFonts w:ascii="Arial Narrow" w:eastAsia="Times New Roman" w:hAnsi="Arial Narrow" w:cs="Times New Roman"/>
      <w:sz w:val="20"/>
      <w:szCs w:val="24"/>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rsid w:val="00C67123"/>
    <w:pPr>
      <w:keepNext/>
      <w:spacing w:after="40"/>
      <w:jc w:val="both"/>
      <w:outlineLvl w:val="4"/>
    </w:pPr>
    <w:rPr>
      <w:rFonts w:ascii="Arial Narrow" w:hAnsi="Arial Narrow" w:cs="Arial"/>
      <w:b/>
      <w:bCs/>
      <w:iCs/>
      <w:sz w:val="20"/>
      <w:lang w:eastAsia="en-US"/>
    </w:rPr>
  </w:style>
  <w:style w:type="character" w:customStyle="1" w:styleId="TableBold">
    <w:name w:val="Table Bold"/>
    <w:uiPriority w:val="4"/>
    <w:qFormat/>
    <w:rsid w:val="005856E5"/>
    <w:rPr>
      <w:rFonts w:ascii="Calibri" w:hAnsi="Calibri" w:hint="default"/>
      <w:b/>
      <w:bCs w:val="0"/>
      <w:sz w:val="20"/>
      <w:lang w:val="en-AU"/>
    </w:rPr>
  </w:style>
  <w:style w:type="table" w:customStyle="1" w:styleId="TableGrid12">
    <w:name w:val="Table Grid12"/>
    <w:basedOn w:val="TableNormal"/>
    <w:next w:val="TableGrid"/>
    <w:uiPriority w:val="59"/>
    <w:rsid w:val="005856E5"/>
    <w:pPr>
      <w:spacing w:after="0" w:line="240" w:lineRule="auto"/>
    </w:pPr>
    <w:rPr>
      <w:rFonts w:ascii="Candara" w:eastAsia="Times New Roman" w:hAnsi="Candara" w:cstheme="majorBidi"/>
      <w:sz w:val="20"/>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blHeader/>
    </w:trPr>
  </w:style>
  <w:style w:type="paragraph" w:customStyle="1" w:styleId="Style2">
    <w:name w:val="Style2"/>
    <w:basedOn w:val="Normal"/>
    <w:link w:val="Style2Char"/>
    <w:qFormat/>
    <w:rsid w:val="00303414"/>
    <w:pPr>
      <w:tabs>
        <w:tab w:val="num" w:pos="360"/>
        <w:tab w:val="left" w:pos="720"/>
        <w:tab w:val="left" w:pos="1140"/>
      </w:tabs>
      <w:spacing w:before="120"/>
      <w:ind w:left="360" w:hanging="360"/>
    </w:pPr>
    <w:rPr>
      <w:rFonts w:ascii="Arial" w:hAnsi="Arial" w:cs="Arial"/>
      <w:color w:val="3366FF"/>
      <w:szCs w:val="24"/>
    </w:rPr>
  </w:style>
  <w:style w:type="character" w:customStyle="1" w:styleId="Style2Char">
    <w:name w:val="Style2 Char"/>
    <w:basedOn w:val="DefaultParagraphFont"/>
    <w:link w:val="Style2"/>
    <w:rsid w:val="00303414"/>
    <w:rPr>
      <w:rFonts w:ascii="Arial" w:eastAsia="Times New Roman" w:hAnsi="Arial" w:cs="Arial"/>
      <w:color w:val="3366FF"/>
      <w:szCs w:val="24"/>
      <w:lang w:eastAsia="en-AU"/>
    </w:rPr>
  </w:style>
  <w:style w:type="paragraph" w:styleId="NoSpacing">
    <w:name w:val="No Spacing"/>
    <w:uiPriority w:val="1"/>
    <w:qFormat/>
    <w:rsid w:val="00303414"/>
    <w:pPr>
      <w:spacing w:after="0" w:line="240" w:lineRule="auto"/>
    </w:pPr>
    <w:rPr>
      <w:rFonts w:asciiTheme="minorHAnsi" w:hAnsiTheme="minorHAnsi"/>
      <w:sz w:val="22"/>
    </w:rPr>
  </w:style>
  <w:style w:type="paragraph" w:customStyle="1" w:styleId="NormalBulletList">
    <w:name w:val="Normal Bullet List"/>
    <w:basedOn w:val="Normal"/>
    <w:uiPriority w:val="3"/>
    <w:qFormat/>
    <w:rsid w:val="00950C0C"/>
    <w:pPr>
      <w:numPr>
        <w:numId w:val="7"/>
      </w:numPr>
      <w:spacing w:after="240" w:line="276" w:lineRule="auto"/>
      <w:contextualSpacing/>
      <w:jc w:val="both"/>
    </w:pPr>
    <w:rPr>
      <w:rFonts w:ascii="Candara" w:eastAsiaTheme="majorEastAsia" w:hAnsi="Candara" w:cstheme="majorBidi"/>
      <w:szCs w:val="22"/>
      <w:lang w:eastAsia="en-US" w:bidi="en-US"/>
    </w:rPr>
  </w:style>
  <w:style w:type="paragraph" w:styleId="EndnoteText">
    <w:name w:val="endnote text"/>
    <w:basedOn w:val="Normal"/>
    <w:link w:val="EndnoteTextChar"/>
    <w:rsid w:val="00CD7AAF"/>
    <w:pPr>
      <w:widowControl w:val="0"/>
    </w:pPr>
    <w:rPr>
      <w:snapToGrid w:val="0"/>
      <w:sz w:val="20"/>
      <w:lang w:val="en-US" w:eastAsia="en-US"/>
    </w:rPr>
  </w:style>
  <w:style w:type="character" w:customStyle="1" w:styleId="EndnoteTextChar">
    <w:name w:val="Endnote Text Char"/>
    <w:basedOn w:val="DefaultParagraphFont"/>
    <w:link w:val="EndnoteText"/>
    <w:rsid w:val="00CD7AAF"/>
    <w:rPr>
      <w:rFonts w:eastAsia="Times New Roman" w:cs="Times New Roman"/>
      <w:snapToGrid w:val="0"/>
      <w:sz w:val="20"/>
      <w:szCs w:val="20"/>
      <w:lang w:val="en-US"/>
    </w:rPr>
  </w:style>
  <w:style w:type="character" w:styleId="EndnoteReference">
    <w:name w:val="endnote reference"/>
    <w:basedOn w:val="DefaultParagraphFont"/>
    <w:rsid w:val="00CD7AAF"/>
    <w:rPr>
      <w:vertAlign w:val="superscript"/>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C67123"/>
    <w:rPr>
      <w:rFonts w:ascii="Arial Narrow" w:eastAsia="Times New Roman" w:hAnsi="Arial Narrow" w:cs="Arial"/>
      <w:b/>
      <w:bCs/>
      <w:iCs/>
      <w:sz w:val="20"/>
      <w:szCs w:val="20"/>
    </w:rPr>
  </w:style>
  <w:style w:type="character" w:customStyle="1" w:styleId="SmallBold">
    <w:name w:val="Small Bold"/>
    <w:basedOn w:val="DefaultParagraphFont"/>
    <w:uiPriority w:val="4"/>
    <w:qFormat/>
    <w:rsid w:val="00FB7083"/>
    <w:rPr>
      <w:rFonts w:ascii="Candara" w:hAnsi="Candara"/>
      <w:b/>
      <w:sz w:val="20"/>
      <w:lang w:val="en-AU"/>
    </w:rPr>
  </w:style>
  <w:style w:type="table" w:customStyle="1" w:styleId="Submissiontemplate">
    <w:name w:val="Submission template"/>
    <w:basedOn w:val="TableNormal"/>
    <w:uiPriority w:val="99"/>
    <w:rsid w:val="00FB7083"/>
    <w:pPr>
      <w:spacing w:after="0" w:line="240" w:lineRule="auto"/>
    </w:pPr>
    <w:rPr>
      <w:rFonts w:ascii="Candara" w:eastAsiaTheme="majorEastAsia" w:hAnsi="Candara" w:cstheme="majorBidi"/>
      <w:sz w:val="20"/>
      <w:lang w:val="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character" w:styleId="CommentReference">
    <w:name w:val="annotation reference"/>
    <w:basedOn w:val="DefaultParagraphFont"/>
    <w:uiPriority w:val="99"/>
    <w:semiHidden/>
    <w:unhideWhenUsed/>
    <w:rsid w:val="00C90EB4"/>
    <w:rPr>
      <w:sz w:val="16"/>
      <w:szCs w:val="16"/>
    </w:rPr>
  </w:style>
  <w:style w:type="paragraph" w:styleId="CommentText">
    <w:name w:val="annotation text"/>
    <w:basedOn w:val="Normal"/>
    <w:link w:val="CommentTextChar"/>
    <w:uiPriority w:val="99"/>
    <w:unhideWhenUsed/>
    <w:rsid w:val="00C90EB4"/>
    <w:rPr>
      <w:sz w:val="20"/>
    </w:rPr>
  </w:style>
  <w:style w:type="character" w:customStyle="1" w:styleId="CommentTextChar">
    <w:name w:val="Comment Text Char"/>
    <w:basedOn w:val="DefaultParagraphFont"/>
    <w:link w:val="CommentText"/>
    <w:uiPriority w:val="99"/>
    <w:rsid w:val="00C90EB4"/>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C90EB4"/>
    <w:rPr>
      <w:b/>
      <w:bCs/>
    </w:rPr>
  </w:style>
  <w:style w:type="character" w:customStyle="1" w:styleId="CommentSubjectChar">
    <w:name w:val="Comment Subject Char"/>
    <w:basedOn w:val="CommentTextChar"/>
    <w:link w:val="CommentSubject"/>
    <w:uiPriority w:val="99"/>
    <w:semiHidden/>
    <w:rsid w:val="00C90EB4"/>
    <w:rPr>
      <w:rFonts w:eastAsia="Times New Roman" w:cs="Times New Roman"/>
      <w:b/>
      <w:bCs/>
      <w:sz w:val="20"/>
      <w:szCs w:val="20"/>
      <w:lang w:eastAsia="en-AU"/>
    </w:rPr>
  </w:style>
  <w:style w:type="paragraph" w:customStyle="1" w:styleId="TableHeading">
    <w:name w:val="TableHeading"/>
    <w:basedOn w:val="Normal"/>
    <w:link w:val="TableHeadingChar"/>
    <w:qFormat/>
    <w:rsid w:val="00054151"/>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054151"/>
    <w:rPr>
      <w:rFonts w:ascii="Arial Narrow" w:eastAsia="Times New Roman" w:hAnsi="Arial Narrow" w:cs="Tahoma"/>
      <w:b/>
      <w:noProof/>
      <w:sz w:val="20"/>
      <w:szCs w:val="20"/>
      <w:lang w:eastAsia="en-AU"/>
    </w:rPr>
  </w:style>
  <w:style w:type="paragraph" w:customStyle="1" w:styleId="Tablenotes">
    <w:name w:val="Tablenotes"/>
    <w:basedOn w:val="Normal"/>
    <w:link w:val="TablenotesChar"/>
    <w:autoRedefine/>
    <w:qFormat/>
    <w:rsid w:val="009110E5"/>
    <w:pPr>
      <w:widowControl w:val="0"/>
      <w:spacing w:before="60" w:after="12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
    <w:rsid w:val="009110E5"/>
    <w:rPr>
      <w:rFonts w:ascii="Arial Narrow" w:eastAsia="Times New Roman" w:hAnsi="Arial Narrow" w:cs="Arial"/>
      <w:snapToGrid w:val="0"/>
      <w:sz w:val="18"/>
      <w:szCs w:val="20"/>
    </w:rPr>
  </w:style>
  <w:style w:type="character" w:customStyle="1" w:styleId="Heading4Char">
    <w:name w:val="Heading 4 Char"/>
    <w:basedOn w:val="DefaultParagraphFont"/>
    <w:link w:val="Heading4"/>
    <w:uiPriority w:val="9"/>
    <w:semiHidden/>
    <w:rsid w:val="007C2D6A"/>
    <w:rPr>
      <w:rFonts w:asciiTheme="majorHAnsi" w:eastAsiaTheme="majorEastAsia" w:hAnsiTheme="majorHAnsi" w:cstheme="majorBidi"/>
      <w:b/>
      <w:bCs/>
      <w:i/>
      <w:iCs/>
      <w:color w:val="4F81BD" w:themeColor="accent1"/>
      <w:szCs w:val="20"/>
      <w:lang w:eastAsia="en-AU"/>
    </w:rPr>
  </w:style>
  <w:style w:type="table" w:customStyle="1" w:styleId="TableGrid2">
    <w:name w:val="Table Grid2"/>
    <w:basedOn w:val="TableNormal"/>
    <w:next w:val="TableGrid"/>
    <w:rsid w:val="000E6588"/>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Garamond" w:hAnsi="Garamond"/>
        <w:b w:val="0"/>
        <w:sz w:val="20"/>
      </w:rPr>
    </w:tblStylePr>
  </w:style>
  <w:style w:type="character" w:customStyle="1" w:styleId="Heading1Char">
    <w:name w:val="Heading 1 Char"/>
    <w:basedOn w:val="DefaultParagraphFont"/>
    <w:link w:val="Heading1"/>
    <w:uiPriority w:val="9"/>
    <w:rsid w:val="00AF64E7"/>
    <w:rPr>
      <w:rFonts w:eastAsiaTheme="majorEastAsia" w:cstheme="majorBidi"/>
      <w:b/>
      <w:bCs/>
      <w:szCs w:val="28"/>
      <w:lang w:eastAsia="en-AU"/>
    </w:rPr>
  </w:style>
  <w:style w:type="character" w:customStyle="1" w:styleId="Heading3Char">
    <w:name w:val="Heading 3 Char"/>
    <w:basedOn w:val="DefaultParagraphFont"/>
    <w:link w:val="Heading3"/>
    <w:uiPriority w:val="9"/>
    <w:semiHidden/>
    <w:rsid w:val="00301462"/>
    <w:rPr>
      <w:rFonts w:eastAsiaTheme="majorEastAsia" w:cstheme="majorBidi"/>
      <w:szCs w:val="24"/>
      <w:u w:val="single"/>
      <w:lang w:eastAsia="en-AU"/>
    </w:rPr>
  </w:style>
  <w:style w:type="character" w:customStyle="1" w:styleId="ListParagraphChar">
    <w:name w:val="List Paragraph Char"/>
    <w:aliases w:val="Styl moj Char,Akapit z listą1 Char,Akapit z listą11 Char"/>
    <w:link w:val="ListParagraph"/>
    <w:uiPriority w:val="34"/>
    <w:rsid w:val="00F51E0F"/>
    <w:rPr>
      <w:rFonts w:eastAsia="Times New Roman" w:cs="Times New Roman"/>
      <w:szCs w:val="20"/>
      <w:lang w:eastAsia="en-AU"/>
    </w:rPr>
  </w:style>
  <w:style w:type="paragraph" w:customStyle="1" w:styleId="Tablenotes1">
    <w:name w:val="Tablenotes 1"/>
    <w:basedOn w:val="Normal"/>
    <w:link w:val="Tablenotes1Char"/>
    <w:qFormat/>
    <w:rsid w:val="00206760"/>
    <w:pPr>
      <w:widowControl w:val="0"/>
      <w:spacing w:after="240"/>
      <w:contextualSpacing/>
    </w:pPr>
    <w:rPr>
      <w:rFonts w:ascii="Arial Narrow" w:hAnsi="Arial Narrow" w:cs="Arial"/>
      <w:snapToGrid w:val="0"/>
      <w:sz w:val="18"/>
      <w:lang w:eastAsia="en-US"/>
    </w:rPr>
  </w:style>
  <w:style w:type="character" w:customStyle="1" w:styleId="Tablenotes1Char">
    <w:name w:val="Tablenotes 1 Char"/>
    <w:basedOn w:val="DefaultParagraphFont"/>
    <w:link w:val="Tablenotes1"/>
    <w:rsid w:val="00206760"/>
    <w:rPr>
      <w:rFonts w:ascii="Arial Narrow" w:eastAsia="Times New Roman" w:hAnsi="Arial Narrow" w:cs="Arial"/>
      <w:snapToGrid w:val="0"/>
      <w:sz w:val="18"/>
      <w:szCs w:val="20"/>
    </w:rPr>
  </w:style>
  <w:style w:type="numbering" w:customStyle="1" w:styleId="Heading1a">
    <w:name w:val="Heading 1a"/>
    <w:basedOn w:val="NoList"/>
    <w:uiPriority w:val="99"/>
    <w:rsid w:val="00B0472C"/>
    <w:pPr>
      <w:numPr>
        <w:numId w:val="11"/>
      </w:numPr>
    </w:pPr>
  </w:style>
  <w:style w:type="paragraph" w:customStyle="1" w:styleId="Tabletext-left">
    <w:name w:val="Table text - left"/>
    <w:basedOn w:val="Normal"/>
    <w:link w:val="Tabletext-leftChar"/>
    <w:rsid w:val="00CB1778"/>
    <w:pPr>
      <w:keepNext/>
      <w:tabs>
        <w:tab w:val="left" w:pos="2835"/>
      </w:tabs>
      <w:spacing w:before="120" w:after="120" w:line="312" w:lineRule="auto"/>
      <w:jc w:val="both"/>
    </w:pPr>
    <w:rPr>
      <w:rFonts w:asciiTheme="minorHAnsi" w:hAnsiTheme="minorHAnsi" w:cs="Arial"/>
      <w:sz w:val="20"/>
      <w:lang w:eastAsia="en-US"/>
    </w:rPr>
  </w:style>
  <w:style w:type="character" w:customStyle="1" w:styleId="Tabletext-leftChar">
    <w:name w:val="Table text - left Char"/>
    <w:basedOn w:val="DefaultParagraphFont"/>
    <w:link w:val="Tabletext-left"/>
    <w:rsid w:val="00CB1778"/>
    <w:rPr>
      <w:rFonts w:asciiTheme="minorHAnsi" w:eastAsia="Times New Roman" w:hAnsiTheme="minorHAnsi" w:cs="Arial"/>
      <w:sz w:val="20"/>
      <w:szCs w:val="20"/>
    </w:rPr>
  </w:style>
  <w:style w:type="table" w:customStyle="1" w:styleId="TableGrid9">
    <w:name w:val="Table Grid9"/>
    <w:basedOn w:val="TableNormal"/>
    <w:next w:val="TableGrid"/>
    <w:uiPriority w:val="39"/>
    <w:rsid w:val="00136969"/>
    <w:pPr>
      <w:spacing w:after="0" w:line="240" w:lineRule="auto"/>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D77D9"/>
    <w:rPr>
      <w:szCs w:val="24"/>
    </w:rPr>
  </w:style>
  <w:style w:type="paragraph" w:customStyle="1" w:styleId="TableText0">
    <w:name w:val="Table Text"/>
    <w:basedOn w:val="Normal"/>
    <w:link w:val="TableTextChar0"/>
    <w:qFormat/>
    <w:rsid w:val="00AB4FE6"/>
    <w:pPr>
      <w:spacing w:before="40" w:after="40"/>
    </w:pPr>
    <w:rPr>
      <w:rFonts w:ascii="Arial Narrow" w:eastAsiaTheme="minorHAnsi" w:hAnsi="Arial Narrow" w:cstheme="minorBidi"/>
      <w:sz w:val="20"/>
      <w:szCs w:val="22"/>
      <w:lang w:eastAsia="en-US"/>
    </w:rPr>
  </w:style>
  <w:style w:type="character" w:customStyle="1" w:styleId="TableTextChar0">
    <w:name w:val="Table Text Char"/>
    <w:basedOn w:val="DefaultParagraphFont"/>
    <w:link w:val="TableText0"/>
    <w:rsid w:val="00AB4FE6"/>
    <w:rPr>
      <w:rFonts w:ascii="Arial Narrow" w:hAnsi="Arial Narrow"/>
      <w:sz w:val="20"/>
    </w:rPr>
  </w:style>
  <w:style w:type="paragraph" w:customStyle="1" w:styleId="In-tableHeading">
    <w:name w:val="In-table Heading"/>
    <w:qFormat/>
    <w:rsid w:val="00AB4FE6"/>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AB4FE6"/>
    <w:pPr>
      <w:tabs>
        <w:tab w:val="left" w:pos="284"/>
      </w:tabs>
      <w:spacing w:before="120" w:after="360"/>
    </w:pPr>
    <w:rPr>
      <w:rFonts w:ascii="Arial Narrow" w:hAnsi="Arial Narrow" w:cs="Arial"/>
      <w:snapToGrid w:val="0"/>
      <w:sz w:val="18"/>
      <w:szCs w:val="22"/>
    </w:rPr>
  </w:style>
  <w:style w:type="character" w:customStyle="1" w:styleId="TableFigureFooterChar">
    <w:name w:val="Table/Figure Footer Char"/>
    <w:link w:val="TableFigureFooter"/>
    <w:rsid w:val="00AB4FE6"/>
    <w:rPr>
      <w:rFonts w:ascii="Arial Narrow" w:eastAsia="Times New Roman" w:hAnsi="Arial Narrow" w:cs="Arial"/>
      <w:snapToGrid w:val="0"/>
      <w:sz w:val="18"/>
      <w:lang w:eastAsia="en-AU"/>
    </w:rPr>
  </w:style>
  <w:style w:type="character" w:customStyle="1" w:styleId="UnresolvedMention1">
    <w:name w:val="Unresolved Mention1"/>
    <w:basedOn w:val="DefaultParagraphFont"/>
    <w:uiPriority w:val="99"/>
    <w:semiHidden/>
    <w:unhideWhenUsed/>
    <w:rsid w:val="00AB4FE6"/>
    <w:rPr>
      <w:color w:val="605E5C"/>
      <w:shd w:val="clear" w:color="auto" w:fill="E1DFDD"/>
    </w:rPr>
  </w:style>
  <w:style w:type="character" w:customStyle="1" w:styleId="TableFooterChar">
    <w:name w:val="Table Footer Char"/>
    <w:link w:val="TableFooter"/>
    <w:locked/>
    <w:rsid w:val="00AB0901"/>
    <w:rPr>
      <w:rFonts w:ascii="Arial Narrow" w:eastAsia="Times New Roman" w:hAnsi="Arial Narrow" w:cs="Arial"/>
      <w:sz w:val="18"/>
      <w:szCs w:val="20"/>
    </w:rPr>
  </w:style>
  <w:style w:type="paragraph" w:customStyle="1" w:styleId="TableFooter">
    <w:name w:val="Table Footer"/>
    <w:basedOn w:val="Normal"/>
    <w:link w:val="TableFooterChar"/>
    <w:qFormat/>
    <w:rsid w:val="00AB0901"/>
    <w:pPr>
      <w:widowControl w:val="0"/>
      <w:snapToGrid w:val="0"/>
      <w:spacing w:before="120" w:after="240"/>
      <w:contextualSpacing/>
      <w:jc w:val="both"/>
    </w:pPr>
    <w:rPr>
      <w:rFonts w:ascii="Arial Narrow" w:hAnsi="Arial Narrow" w:cs="Arial"/>
      <w:sz w:val="18"/>
      <w:lang w:eastAsia="en-US"/>
    </w:rPr>
  </w:style>
  <w:style w:type="paragraph" w:customStyle="1" w:styleId="TableHeading0">
    <w:name w:val="Table Heading"/>
    <w:basedOn w:val="Normal"/>
    <w:qFormat/>
    <w:rsid w:val="00A533F9"/>
    <w:pPr>
      <w:spacing w:before="120" w:after="60"/>
    </w:pPr>
    <w:rPr>
      <w:rFonts w:ascii="Arial Narrow" w:eastAsiaTheme="minorHAnsi" w:hAnsi="Arial Narrow" w:cstheme="minorBidi"/>
      <w:b/>
      <w:sz w:val="20"/>
      <w:szCs w:val="22"/>
      <w:lang w:eastAsia="en-US"/>
    </w:rPr>
  </w:style>
  <w:style w:type="paragraph" w:customStyle="1" w:styleId="FootnoteTop">
    <w:name w:val="Footnote (Top)"/>
    <w:basedOn w:val="TableFigureFooter"/>
    <w:link w:val="FootnoteTopChar"/>
    <w:qFormat/>
    <w:rsid w:val="00A533F9"/>
    <w:pPr>
      <w:spacing w:after="60"/>
    </w:pPr>
  </w:style>
  <w:style w:type="paragraph" w:customStyle="1" w:styleId="FootnoteMiddle">
    <w:name w:val="Footnote (Middle)"/>
    <w:basedOn w:val="TableFigureFooter"/>
    <w:link w:val="FootnoteMiddleChar"/>
    <w:qFormat/>
    <w:rsid w:val="00A533F9"/>
    <w:pPr>
      <w:spacing w:before="60" w:after="60"/>
    </w:pPr>
  </w:style>
  <w:style w:type="character" w:customStyle="1" w:styleId="FootnoteTopChar">
    <w:name w:val="Footnote (Top) Char"/>
    <w:basedOn w:val="TableFigureFooterChar"/>
    <w:link w:val="FootnoteTop"/>
    <w:rsid w:val="00A533F9"/>
    <w:rPr>
      <w:rFonts w:ascii="Arial Narrow" w:eastAsia="Times New Roman" w:hAnsi="Arial Narrow" w:cs="Arial"/>
      <w:snapToGrid w:val="0"/>
      <w:sz w:val="18"/>
      <w:lang w:eastAsia="en-AU"/>
    </w:rPr>
  </w:style>
  <w:style w:type="paragraph" w:customStyle="1" w:styleId="FootnoteBottom">
    <w:name w:val="Footnote (Bottom)"/>
    <w:basedOn w:val="TableFigureFooter"/>
    <w:link w:val="FootnoteBottomChar"/>
    <w:qFormat/>
    <w:rsid w:val="00A533F9"/>
    <w:pPr>
      <w:spacing w:before="0" w:after="240"/>
    </w:pPr>
  </w:style>
  <w:style w:type="character" w:customStyle="1" w:styleId="FootnoteMiddleChar">
    <w:name w:val="Footnote (Middle) Char"/>
    <w:basedOn w:val="TableFigureFooterChar"/>
    <w:link w:val="FootnoteMiddle"/>
    <w:rsid w:val="00A533F9"/>
    <w:rPr>
      <w:rFonts w:ascii="Arial Narrow" w:eastAsia="Times New Roman" w:hAnsi="Arial Narrow" w:cs="Arial"/>
      <w:snapToGrid w:val="0"/>
      <w:sz w:val="18"/>
      <w:lang w:eastAsia="en-AU"/>
    </w:rPr>
  </w:style>
  <w:style w:type="character" w:customStyle="1" w:styleId="FootnoteBottomChar">
    <w:name w:val="Footnote (Bottom) Char"/>
    <w:basedOn w:val="TableFigureFooterChar"/>
    <w:link w:val="FootnoteBottom"/>
    <w:rsid w:val="00A533F9"/>
    <w:rPr>
      <w:rFonts w:ascii="Arial Narrow" w:eastAsia="Times New Roman" w:hAnsi="Arial Narrow" w:cs="Arial"/>
      <w:snapToGrid w:val="0"/>
      <w:sz w:val="18"/>
      <w:lang w:eastAsia="en-AU"/>
    </w:rPr>
  </w:style>
  <w:style w:type="paragraph" w:customStyle="1" w:styleId="TableTextCA">
    <w:name w:val="Table Text CA"/>
    <w:basedOn w:val="TableText0"/>
    <w:qFormat/>
    <w:rsid w:val="005F39B6"/>
    <w:pPr>
      <w:jc w:val="center"/>
    </w:pPr>
  </w:style>
  <w:style w:type="paragraph" w:customStyle="1" w:styleId="TableHeadingCA">
    <w:name w:val="Table Heading CA"/>
    <w:basedOn w:val="TableHeading0"/>
    <w:qFormat/>
    <w:rsid w:val="005F39B6"/>
    <w:pPr>
      <w:jc w:val="center"/>
    </w:pPr>
  </w:style>
  <w:style w:type="paragraph" w:customStyle="1" w:styleId="Instructionaltext">
    <w:name w:val="Instructional text"/>
    <w:basedOn w:val="Normal"/>
    <w:link w:val="InstructionaltextChar"/>
    <w:qFormat/>
    <w:rsid w:val="00F87A6D"/>
  </w:style>
  <w:style w:type="character" w:customStyle="1" w:styleId="InstructionaltextChar">
    <w:name w:val="Instructional text Char"/>
    <w:basedOn w:val="DefaultParagraphFont"/>
    <w:link w:val="Instructionaltext"/>
    <w:rsid w:val="00F87A6D"/>
    <w:rPr>
      <w:rFonts w:eastAsia="Times New Roman" w:cs="Times New Roman"/>
      <w:szCs w:val="20"/>
      <w:lang w:eastAsia="en-AU"/>
    </w:rPr>
  </w:style>
  <w:style w:type="table" w:customStyle="1" w:styleId="TableGrid1">
    <w:name w:val="Table Grid1"/>
    <w:basedOn w:val="TableNormal"/>
    <w:next w:val="TableGrid"/>
    <w:uiPriority w:val="59"/>
    <w:rsid w:val="00BE6B1A"/>
    <w:pPr>
      <w:spacing w:after="0" w:line="240" w:lineRule="auto"/>
    </w:pPr>
    <w:rPr>
      <w:rFonts w:eastAsia="Times New Roman" w:cs="Times New Roman"/>
      <w:sz w:val="20"/>
      <w:szCs w:val="20"/>
      <w:lang w:eastAsia="en-AU"/>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C60FC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Strong">
    <w:name w:val="Strong"/>
    <w:basedOn w:val="DefaultParagraphFont"/>
    <w:uiPriority w:val="22"/>
    <w:qFormat/>
    <w:rsid w:val="00436B22"/>
    <w:rPr>
      <w:b/>
      <w:bCs/>
    </w:rPr>
  </w:style>
  <w:style w:type="character" w:styleId="FollowedHyperlink">
    <w:name w:val="FollowedHyperlink"/>
    <w:basedOn w:val="DefaultParagraphFont"/>
    <w:uiPriority w:val="99"/>
    <w:semiHidden/>
    <w:unhideWhenUsed/>
    <w:rsid w:val="001E4728"/>
    <w:rPr>
      <w:color w:val="800080" w:themeColor="followedHyperlink"/>
      <w:u w:val="single"/>
    </w:rPr>
  </w:style>
  <w:style w:type="paragraph" w:customStyle="1" w:styleId="BoxText">
    <w:name w:val="BoxText"/>
    <w:basedOn w:val="Normal"/>
    <w:qFormat/>
    <w:rsid w:val="00302B54"/>
    <w:pPr>
      <w:pBdr>
        <w:top w:val="single" w:sz="4" w:space="4" w:color="000000"/>
        <w:left w:val="single" w:sz="4" w:space="4" w:color="000000"/>
        <w:bottom w:val="single" w:sz="4" w:space="4" w:color="000000"/>
        <w:right w:val="single" w:sz="4" w:space="4" w:color="000000"/>
      </w:pBdr>
      <w:spacing w:after="120"/>
    </w:pPr>
    <w:rPr>
      <w:color w:val="000000"/>
    </w:rPr>
  </w:style>
  <w:style w:type="paragraph" w:customStyle="1" w:styleId="BoxHeading">
    <w:name w:val="BoxHeading"/>
    <w:basedOn w:val="BoxText"/>
    <w:rsid w:val="00302B54"/>
    <w:pPr>
      <w:keepNext/>
      <w:spacing w:before="120" w:after="60"/>
    </w:pPr>
    <w:rPr>
      <w:b/>
      <w:bCs/>
    </w:rPr>
  </w:style>
  <w:style w:type="paragraph" w:customStyle="1" w:styleId="BulletBeforeDash">
    <w:name w:val="BulletBeforeDash"/>
    <w:basedOn w:val="Normal"/>
    <w:rsid w:val="00302B54"/>
    <w:pPr>
      <w:numPr>
        <w:numId w:val="40"/>
      </w:numPr>
      <w:ind w:left="720"/>
    </w:pPr>
    <w:rPr>
      <w:color w:val="000000"/>
    </w:rPr>
  </w:style>
  <w:style w:type="paragraph" w:customStyle="1" w:styleId="Bullet">
    <w:name w:val="Bullet"/>
    <w:basedOn w:val="BulletBeforeDash"/>
    <w:qFormat/>
    <w:rsid w:val="00302B54"/>
    <w:pPr>
      <w:spacing w:after="120"/>
    </w:pPr>
  </w:style>
  <w:style w:type="paragraph" w:customStyle="1" w:styleId="BulletLast">
    <w:name w:val="BulletLast"/>
    <w:basedOn w:val="Bullet"/>
    <w:qFormat/>
    <w:rsid w:val="00302B54"/>
    <w:pPr>
      <w:spacing w:after="240"/>
    </w:pPr>
  </w:style>
  <w:style w:type="paragraph" w:customStyle="1" w:styleId="Dash">
    <w:name w:val="Dash"/>
    <w:basedOn w:val="Normal"/>
    <w:rsid w:val="00302B54"/>
    <w:pPr>
      <w:numPr>
        <w:numId w:val="41"/>
      </w:numPr>
      <w:tabs>
        <w:tab w:val="clear" w:pos="216"/>
        <w:tab w:val="left" w:pos="720"/>
      </w:tabs>
      <w:ind w:left="1080" w:hanging="360"/>
    </w:pPr>
    <w:rPr>
      <w:color w:val="000000"/>
    </w:rPr>
  </w:style>
  <w:style w:type="paragraph" w:customStyle="1" w:styleId="DashLast">
    <w:name w:val="DashLast"/>
    <w:basedOn w:val="Dash"/>
    <w:rsid w:val="00302B54"/>
    <w:pPr>
      <w:spacing w:after="120"/>
    </w:pPr>
  </w:style>
  <w:style w:type="paragraph" w:customStyle="1" w:styleId="NormalBeforeBullet">
    <w:name w:val="NormalBeforeBullet"/>
    <w:basedOn w:val="Normal"/>
    <w:qFormat/>
    <w:rsid w:val="00302B54"/>
    <w:pPr>
      <w:keepNext/>
      <w:spacing w:after="120"/>
    </w:pPr>
    <w:rPr>
      <w:color w:val="000000"/>
    </w:rPr>
  </w:style>
  <w:style w:type="paragraph" w:customStyle="1" w:styleId="FigureName">
    <w:name w:val="FigureName"/>
    <w:basedOn w:val="Normal"/>
    <w:next w:val="Normal"/>
    <w:rsid w:val="00302B54"/>
    <w:pPr>
      <w:keepNext/>
      <w:keepLines/>
      <w:tabs>
        <w:tab w:val="left" w:pos="1080"/>
      </w:tabs>
      <w:spacing w:before="120" w:after="120"/>
      <w:ind w:left="1077" w:hanging="1077"/>
    </w:pPr>
    <w:rPr>
      <w:b/>
      <w:bCs/>
      <w:color w:val="000000"/>
    </w:rPr>
  </w:style>
  <w:style w:type="paragraph" w:styleId="Revision">
    <w:name w:val="Revision"/>
    <w:hidden/>
    <w:uiPriority w:val="99"/>
    <w:semiHidden/>
    <w:rsid w:val="00B83DAB"/>
    <w:pPr>
      <w:spacing w:after="0" w:line="240" w:lineRule="auto"/>
    </w:pPr>
    <w:rPr>
      <w:rFonts w:eastAsia="Times New Roman" w:cs="Times New Roman"/>
      <w:szCs w:val="20"/>
      <w:lang w:eastAsia="en-AU"/>
    </w:rPr>
  </w:style>
  <w:style w:type="character" w:customStyle="1" w:styleId="normaltextrun">
    <w:name w:val="normaltextrun"/>
    <w:basedOn w:val="DefaultParagraphFont"/>
    <w:rsid w:val="00945A62"/>
  </w:style>
  <w:style w:type="character" w:styleId="UnresolvedMention">
    <w:name w:val="Unresolved Mention"/>
    <w:basedOn w:val="DefaultParagraphFont"/>
    <w:uiPriority w:val="99"/>
    <w:semiHidden/>
    <w:unhideWhenUsed/>
    <w:rsid w:val="00B239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974446">
      <w:bodyDiv w:val="1"/>
      <w:marLeft w:val="0"/>
      <w:marRight w:val="0"/>
      <w:marTop w:val="0"/>
      <w:marBottom w:val="0"/>
      <w:divBdr>
        <w:top w:val="none" w:sz="0" w:space="0" w:color="auto"/>
        <w:left w:val="none" w:sz="0" w:space="0" w:color="auto"/>
        <w:bottom w:val="none" w:sz="0" w:space="0" w:color="auto"/>
        <w:right w:val="none" w:sz="0" w:space="0" w:color="auto"/>
      </w:divBdr>
    </w:div>
    <w:div w:id="27030499">
      <w:bodyDiv w:val="1"/>
      <w:marLeft w:val="0"/>
      <w:marRight w:val="0"/>
      <w:marTop w:val="0"/>
      <w:marBottom w:val="0"/>
      <w:divBdr>
        <w:top w:val="none" w:sz="0" w:space="0" w:color="auto"/>
        <w:left w:val="none" w:sz="0" w:space="0" w:color="auto"/>
        <w:bottom w:val="none" w:sz="0" w:space="0" w:color="auto"/>
        <w:right w:val="none" w:sz="0" w:space="0" w:color="auto"/>
      </w:divBdr>
    </w:div>
    <w:div w:id="179395735">
      <w:bodyDiv w:val="1"/>
      <w:marLeft w:val="0"/>
      <w:marRight w:val="0"/>
      <w:marTop w:val="0"/>
      <w:marBottom w:val="0"/>
      <w:divBdr>
        <w:top w:val="none" w:sz="0" w:space="0" w:color="auto"/>
        <w:left w:val="none" w:sz="0" w:space="0" w:color="auto"/>
        <w:bottom w:val="none" w:sz="0" w:space="0" w:color="auto"/>
        <w:right w:val="none" w:sz="0" w:space="0" w:color="auto"/>
      </w:divBdr>
    </w:div>
    <w:div w:id="355468016">
      <w:bodyDiv w:val="1"/>
      <w:marLeft w:val="0"/>
      <w:marRight w:val="0"/>
      <w:marTop w:val="0"/>
      <w:marBottom w:val="0"/>
      <w:divBdr>
        <w:top w:val="none" w:sz="0" w:space="0" w:color="auto"/>
        <w:left w:val="none" w:sz="0" w:space="0" w:color="auto"/>
        <w:bottom w:val="none" w:sz="0" w:space="0" w:color="auto"/>
        <w:right w:val="none" w:sz="0" w:space="0" w:color="auto"/>
      </w:divBdr>
    </w:div>
    <w:div w:id="453058390">
      <w:bodyDiv w:val="1"/>
      <w:marLeft w:val="0"/>
      <w:marRight w:val="0"/>
      <w:marTop w:val="0"/>
      <w:marBottom w:val="0"/>
      <w:divBdr>
        <w:top w:val="none" w:sz="0" w:space="0" w:color="auto"/>
        <w:left w:val="none" w:sz="0" w:space="0" w:color="auto"/>
        <w:bottom w:val="none" w:sz="0" w:space="0" w:color="auto"/>
        <w:right w:val="none" w:sz="0" w:space="0" w:color="auto"/>
      </w:divBdr>
    </w:div>
    <w:div w:id="749036771">
      <w:bodyDiv w:val="1"/>
      <w:marLeft w:val="0"/>
      <w:marRight w:val="0"/>
      <w:marTop w:val="0"/>
      <w:marBottom w:val="0"/>
      <w:divBdr>
        <w:top w:val="none" w:sz="0" w:space="0" w:color="auto"/>
        <w:left w:val="none" w:sz="0" w:space="0" w:color="auto"/>
        <w:bottom w:val="none" w:sz="0" w:space="0" w:color="auto"/>
        <w:right w:val="none" w:sz="0" w:space="0" w:color="auto"/>
      </w:divBdr>
    </w:div>
    <w:div w:id="1053654045">
      <w:bodyDiv w:val="1"/>
      <w:marLeft w:val="0"/>
      <w:marRight w:val="0"/>
      <w:marTop w:val="0"/>
      <w:marBottom w:val="0"/>
      <w:divBdr>
        <w:top w:val="none" w:sz="0" w:space="0" w:color="auto"/>
        <w:left w:val="none" w:sz="0" w:space="0" w:color="auto"/>
        <w:bottom w:val="none" w:sz="0" w:space="0" w:color="auto"/>
        <w:right w:val="none" w:sz="0" w:space="0" w:color="auto"/>
      </w:divBdr>
    </w:div>
    <w:div w:id="1074354314">
      <w:bodyDiv w:val="1"/>
      <w:marLeft w:val="0"/>
      <w:marRight w:val="0"/>
      <w:marTop w:val="0"/>
      <w:marBottom w:val="0"/>
      <w:divBdr>
        <w:top w:val="none" w:sz="0" w:space="0" w:color="auto"/>
        <w:left w:val="none" w:sz="0" w:space="0" w:color="auto"/>
        <w:bottom w:val="none" w:sz="0" w:space="0" w:color="auto"/>
        <w:right w:val="none" w:sz="0" w:space="0" w:color="auto"/>
      </w:divBdr>
    </w:div>
    <w:div w:id="1170219541">
      <w:bodyDiv w:val="1"/>
      <w:marLeft w:val="0"/>
      <w:marRight w:val="0"/>
      <w:marTop w:val="0"/>
      <w:marBottom w:val="0"/>
      <w:divBdr>
        <w:top w:val="none" w:sz="0" w:space="0" w:color="auto"/>
        <w:left w:val="none" w:sz="0" w:space="0" w:color="auto"/>
        <w:bottom w:val="none" w:sz="0" w:space="0" w:color="auto"/>
        <w:right w:val="none" w:sz="0" w:space="0" w:color="auto"/>
      </w:divBdr>
    </w:div>
    <w:div w:id="1209880183">
      <w:bodyDiv w:val="1"/>
      <w:marLeft w:val="0"/>
      <w:marRight w:val="0"/>
      <w:marTop w:val="0"/>
      <w:marBottom w:val="0"/>
      <w:divBdr>
        <w:top w:val="none" w:sz="0" w:space="0" w:color="auto"/>
        <w:left w:val="none" w:sz="0" w:space="0" w:color="auto"/>
        <w:bottom w:val="none" w:sz="0" w:space="0" w:color="auto"/>
        <w:right w:val="none" w:sz="0" w:space="0" w:color="auto"/>
      </w:divBdr>
      <w:divsChild>
        <w:div w:id="602231550">
          <w:marLeft w:val="720"/>
          <w:marRight w:val="0"/>
          <w:marTop w:val="96"/>
          <w:marBottom w:val="0"/>
          <w:divBdr>
            <w:top w:val="none" w:sz="0" w:space="0" w:color="auto"/>
            <w:left w:val="none" w:sz="0" w:space="0" w:color="auto"/>
            <w:bottom w:val="none" w:sz="0" w:space="0" w:color="auto"/>
            <w:right w:val="none" w:sz="0" w:space="0" w:color="auto"/>
          </w:divBdr>
        </w:div>
        <w:div w:id="629744127">
          <w:marLeft w:val="288"/>
          <w:marRight w:val="0"/>
          <w:marTop w:val="115"/>
          <w:marBottom w:val="0"/>
          <w:divBdr>
            <w:top w:val="none" w:sz="0" w:space="0" w:color="auto"/>
            <w:left w:val="none" w:sz="0" w:space="0" w:color="auto"/>
            <w:bottom w:val="none" w:sz="0" w:space="0" w:color="auto"/>
            <w:right w:val="none" w:sz="0" w:space="0" w:color="auto"/>
          </w:divBdr>
        </w:div>
        <w:div w:id="747309560">
          <w:marLeft w:val="720"/>
          <w:marRight w:val="0"/>
          <w:marTop w:val="96"/>
          <w:marBottom w:val="0"/>
          <w:divBdr>
            <w:top w:val="none" w:sz="0" w:space="0" w:color="auto"/>
            <w:left w:val="none" w:sz="0" w:space="0" w:color="auto"/>
            <w:bottom w:val="none" w:sz="0" w:space="0" w:color="auto"/>
            <w:right w:val="none" w:sz="0" w:space="0" w:color="auto"/>
          </w:divBdr>
        </w:div>
        <w:div w:id="767233440">
          <w:marLeft w:val="720"/>
          <w:marRight w:val="0"/>
          <w:marTop w:val="96"/>
          <w:marBottom w:val="0"/>
          <w:divBdr>
            <w:top w:val="none" w:sz="0" w:space="0" w:color="auto"/>
            <w:left w:val="none" w:sz="0" w:space="0" w:color="auto"/>
            <w:bottom w:val="none" w:sz="0" w:space="0" w:color="auto"/>
            <w:right w:val="none" w:sz="0" w:space="0" w:color="auto"/>
          </w:divBdr>
        </w:div>
        <w:div w:id="849488156">
          <w:marLeft w:val="720"/>
          <w:marRight w:val="0"/>
          <w:marTop w:val="96"/>
          <w:marBottom w:val="0"/>
          <w:divBdr>
            <w:top w:val="none" w:sz="0" w:space="0" w:color="auto"/>
            <w:left w:val="none" w:sz="0" w:space="0" w:color="auto"/>
            <w:bottom w:val="none" w:sz="0" w:space="0" w:color="auto"/>
            <w:right w:val="none" w:sz="0" w:space="0" w:color="auto"/>
          </w:divBdr>
        </w:div>
        <w:div w:id="874275967">
          <w:marLeft w:val="720"/>
          <w:marRight w:val="0"/>
          <w:marTop w:val="96"/>
          <w:marBottom w:val="0"/>
          <w:divBdr>
            <w:top w:val="none" w:sz="0" w:space="0" w:color="auto"/>
            <w:left w:val="none" w:sz="0" w:space="0" w:color="auto"/>
            <w:bottom w:val="none" w:sz="0" w:space="0" w:color="auto"/>
            <w:right w:val="none" w:sz="0" w:space="0" w:color="auto"/>
          </w:divBdr>
        </w:div>
        <w:div w:id="1025593109">
          <w:marLeft w:val="288"/>
          <w:marRight w:val="0"/>
          <w:marTop w:val="115"/>
          <w:marBottom w:val="0"/>
          <w:divBdr>
            <w:top w:val="none" w:sz="0" w:space="0" w:color="auto"/>
            <w:left w:val="none" w:sz="0" w:space="0" w:color="auto"/>
            <w:bottom w:val="none" w:sz="0" w:space="0" w:color="auto"/>
            <w:right w:val="none" w:sz="0" w:space="0" w:color="auto"/>
          </w:divBdr>
        </w:div>
        <w:div w:id="1212351607">
          <w:marLeft w:val="720"/>
          <w:marRight w:val="0"/>
          <w:marTop w:val="96"/>
          <w:marBottom w:val="0"/>
          <w:divBdr>
            <w:top w:val="none" w:sz="0" w:space="0" w:color="auto"/>
            <w:left w:val="none" w:sz="0" w:space="0" w:color="auto"/>
            <w:bottom w:val="none" w:sz="0" w:space="0" w:color="auto"/>
            <w:right w:val="none" w:sz="0" w:space="0" w:color="auto"/>
          </w:divBdr>
        </w:div>
        <w:div w:id="1368337606">
          <w:marLeft w:val="288"/>
          <w:marRight w:val="0"/>
          <w:marTop w:val="115"/>
          <w:marBottom w:val="0"/>
          <w:divBdr>
            <w:top w:val="none" w:sz="0" w:space="0" w:color="auto"/>
            <w:left w:val="none" w:sz="0" w:space="0" w:color="auto"/>
            <w:bottom w:val="none" w:sz="0" w:space="0" w:color="auto"/>
            <w:right w:val="none" w:sz="0" w:space="0" w:color="auto"/>
          </w:divBdr>
        </w:div>
        <w:div w:id="1425762532">
          <w:marLeft w:val="720"/>
          <w:marRight w:val="0"/>
          <w:marTop w:val="96"/>
          <w:marBottom w:val="0"/>
          <w:divBdr>
            <w:top w:val="none" w:sz="0" w:space="0" w:color="auto"/>
            <w:left w:val="none" w:sz="0" w:space="0" w:color="auto"/>
            <w:bottom w:val="none" w:sz="0" w:space="0" w:color="auto"/>
            <w:right w:val="none" w:sz="0" w:space="0" w:color="auto"/>
          </w:divBdr>
        </w:div>
        <w:div w:id="1658532416">
          <w:marLeft w:val="720"/>
          <w:marRight w:val="0"/>
          <w:marTop w:val="96"/>
          <w:marBottom w:val="0"/>
          <w:divBdr>
            <w:top w:val="none" w:sz="0" w:space="0" w:color="auto"/>
            <w:left w:val="none" w:sz="0" w:space="0" w:color="auto"/>
            <w:bottom w:val="none" w:sz="0" w:space="0" w:color="auto"/>
            <w:right w:val="none" w:sz="0" w:space="0" w:color="auto"/>
          </w:divBdr>
        </w:div>
        <w:div w:id="1661419370">
          <w:marLeft w:val="720"/>
          <w:marRight w:val="0"/>
          <w:marTop w:val="96"/>
          <w:marBottom w:val="0"/>
          <w:divBdr>
            <w:top w:val="none" w:sz="0" w:space="0" w:color="auto"/>
            <w:left w:val="none" w:sz="0" w:space="0" w:color="auto"/>
            <w:bottom w:val="none" w:sz="0" w:space="0" w:color="auto"/>
            <w:right w:val="none" w:sz="0" w:space="0" w:color="auto"/>
          </w:divBdr>
        </w:div>
        <w:div w:id="1886022654">
          <w:marLeft w:val="288"/>
          <w:marRight w:val="0"/>
          <w:marTop w:val="115"/>
          <w:marBottom w:val="0"/>
          <w:divBdr>
            <w:top w:val="none" w:sz="0" w:space="0" w:color="auto"/>
            <w:left w:val="none" w:sz="0" w:space="0" w:color="auto"/>
            <w:bottom w:val="none" w:sz="0" w:space="0" w:color="auto"/>
            <w:right w:val="none" w:sz="0" w:space="0" w:color="auto"/>
          </w:divBdr>
        </w:div>
        <w:div w:id="2018075833">
          <w:marLeft w:val="288"/>
          <w:marRight w:val="0"/>
          <w:marTop w:val="115"/>
          <w:marBottom w:val="0"/>
          <w:divBdr>
            <w:top w:val="none" w:sz="0" w:space="0" w:color="auto"/>
            <w:left w:val="none" w:sz="0" w:space="0" w:color="auto"/>
            <w:bottom w:val="none" w:sz="0" w:space="0" w:color="auto"/>
            <w:right w:val="none" w:sz="0" w:space="0" w:color="auto"/>
          </w:divBdr>
        </w:div>
        <w:div w:id="2022856094">
          <w:marLeft w:val="720"/>
          <w:marRight w:val="0"/>
          <w:marTop w:val="96"/>
          <w:marBottom w:val="0"/>
          <w:divBdr>
            <w:top w:val="none" w:sz="0" w:space="0" w:color="auto"/>
            <w:left w:val="none" w:sz="0" w:space="0" w:color="auto"/>
            <w:bottom w:val="none" w:sz="0" w:space="0" w:color="auto"/>
            <w:right w:val="none" w:sz="0" w:space="0" w:color="auto"/>
          </w:divBdr>
        </w:div>
      </w:divsChild>
    </w:div>
    <w:div w:id="1610888721">
      <w:bodyDiv w:val="1"/>
      <w:marLeft w:val="0"/>
      <w:marRight w:val="0"/>
      <w:marTop w:val="0"/>
      <w:marBottom w:val="0"/>
      <w:divBdr>
        <w:top w:val="none" w:sz="0" w:space="0" w:color="auto"/>
        <w:left w:val="none" w:sz="0" w:space="0" w:color="auto"/>
        <w:bottom w:val="none" w:sz="0" w:space="0" w:color="auto"/>
        <w:right w:val="none" w:sz="0" w:space="0" w:color="auto"/>
      </w:divBdr>
    </w:div>
    <w:div w:id="1823308701">
      <w:bodyDiv w:val="1"/>
      <w:marLeft w:val="0"/>
      <w:marRight w:val="0"/>
      <w:marTop w:val="0"/>
      <w:marBottom w:val="0"/>
      <w:divBdr>
        <w:top w:val="none" w:sz="0" w:space="0" w:color="auto"/>
        <w:left w:val="none" w:sz="0" w:space="0" w:color="auto"/>
        <w:bottom w:val="none" w:sz="0" w:space="0" w:color="auto"/>
        <w:right w:val="none" w:sz="0" w:space="0" w:color="auto"/>
      </w:divBdr>
    </w:div>
    <w:div w:id="1890611748">
      <w:bodyDiv w:val="1"/>
      <w:marLeft w:val="0"/>
      <w:marRight w:val="0"/>
      <w:marTop w:val="0"/>
      <w:marBottom w:val="0"/>
      <w:divBdr>
        <w:top w:val="none" w:sz="0" w:space="0" w:color="auto"/>
        <w:left w:val="none" w:sz="0" w:space="0" w:color="auto"/>
        <w:bottom w:val="none" w:sz="0" w:space="0" w:color="auto"/>
        <w:right w:val="none" w:sz="0" w:space="0" w:color="auto"/>
      </w:divBdr>
    </w:div>
    <w:div w:id="2082940088">
      <w:bodyDiv w:val="1"/>
      <w:marLeft w:val="0"/>
      <w:marRight w:val="0"/>
      <w:marTop w:val="0"/>
      <w:marBottom w:val="0"/>
      <w:divBdr>
        <w:top w:val="none" w:sz="0" w:space="0" w:color="auto"/>
        <w:left w:val="none" w:sz="0" w:space="0" w:color="auto"/>
        <w:bottom w:val="none" w:sz="0" w:space="0" w:color="auto"/>
        <w:right w:val="none" w:sz="0" w:space="0" w:color="auto"/>
      </w:divBdr>
    </w:div>
    <w:div w:id="2086225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www.msac.gov.au/internet/msac/publishing.nsf/Content/1C7E95ED37192F9CCA25838D0013B6FF/$File/1431.1%20Final%20PSD%20with%20exec%20addendum_redacted.pdf" TargetMode="External"/><Relationship Id="rId18" Type="http://schemas.openxmlformats.org/officeDocument/2006/relationships/hyperlink" Target="http://www.msac.gov.au/internet/msac/publishing.nsf/Content/666B8921C056E6A0CA25801000123C21/$File/1431-FinalPSD-accessible.pdf" TargetMode="Externa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www.msac.gov.au/internet/msac/publishing.nsf/Content/0BD63667C984FEEACA25801000123AD8/$File/InvestigativeTechnicalGuidelines-December-2016-Version-3.0.pdf" TargetMode="External"/><Relationship Id="rId7" Type="http://schemas.openxmlformats.org/officeDocument/2006/relationships/endnotes" Target="endnotes.xml"/><Relationship Id="rId12" Type="http://schemas.openxmlformats.org/officeDocument/2006/relationships/hyperlink" Target="http://www.msac.gov.au/internet/msac/publishing.nsf/Content/1C7E95ED37192F9CCA25838D0013B6FF/$File/1431.1%20-%20Final%20PSD.pdf" TargetMode="External"/><Relationship Id="rId17" Type="http://schemas.openxmlformats.org/officeDocument/2006/relationships/hyperlink" Target="http://www.msac.gov.au/internet/msac/publishing.nsf/Content/666B8921C056E6A0CA25801000123C21/$File/1431-FinalPSD-accessible.pdf" TargetMode="External"/><Relationship Id="rId25" Type="http://schemas.openxmlformats.org/officeDocument/2006/relationships/image" Target="media/image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msac.gov.au/internet/msac/publishing.nsf/Content/666B8921C056E6A0CA25801000123C21/$File/1431-FinalPSD-accessible.pdf" TargetMode="External"/><Relationship Id="rId20" Type="http://schemas.openxmlformats.org/officeDocument/2006/relationships/image" Target="media/image2.png"/><Relationship Id="rId29" Type="http://schemas.openxmlformats.org/officeDocument/2006/relationships/hyperlink" Target="http://www.msac.gov.au/internet/msac/publishing.nsf/Content/1C7E95ED37192F9CCA25838D0013B6FF/$File/1431.1%20-%20Final%20PSD.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1.health.gov.au/internet/main/publishing.nsf/Content/pharmacy-trial-programme" TargetMode="External"/><Relationship Id="rId24" Type="http://schemas.openxmlformats.org/officeDocument/2006/relationships/hyperlink" Target="http://www.msac.gov.au/internet/msac/publishing.nsf/Content/1C7E95ED37192F9CCA25838D0013B6FF/$File/1431.1%20Final%20PSD%20with%20exec%20addendum_redacted.pdf"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1.health.gov.au/internet/main/publishing.nsf/Content/pharmacy-trial-programme" TargetMode="External"/><Relationship Id="rId23" Type="http://schemas.openxmlformats.org/officeDocument/2006/relationships/image" Target="media/image3.tmp"/><Relationship Id="rId28" Type="http://schemas.openxmlformats.org/officeDocument/2006/relationships/hyperlink" Target="http://www.msac.gov.au/internet/msac/publishing.nsf/Content/1C7E95ED37192F9CCA25838D0013B6FF/$File/1431.1%20-%20Final%20PSD.pdf" TargetMode="External"/><Relationship Id="rId10" Type="http://schemas.openxmlformats.org/officeDocument/2006/relationships/hyperlink" Target="https://www.health.gov.au/resources/apps-and-tools/the-australian-type-2-diabetes-risk-assessment-tool-ausdrisk" TargetMode="External"/><Relationship Id="rId19" Type="http://schemas.openxmlformats.org/officeDocument/2006/relationships/hyperlink" Target="https://www1.health.gov.au/internet/main/publishing.nsf/Content/C517F95B09753DAFCA257F6000829193/$File/PTP-Implementation-Review-Final-Report.pdf"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hyperlink" Target="https://www.pbs.gov.au/info/general/sixth-community-pharmacy-agreement" TargetMode="External"/><Relationship Id="rId22" Type="http://schemas.openxmlformats.org/officeDocument/2006/relationships/hyperlink" Target="http://www.msac.gov.au/internet/msac/publishing.nsf/Content/666B8921C056E6A0CA25801000123C21/$File/1431-FinalPSD-accessible.pdf" TargetMode="External"/><Relationship Id="rId27" Type="http://schemas.openxmlformats.org/officeDocument/2006/relationships/hyperlink" Target="http://www.msac.gov.au/internet/msac/publishing.nsf/Content/1C7E95ED37192F9CCA25838D0013B6FF/$File/1431.1%20Final%20PSD%20with%20exec%20addendum_redacted.pdf" TargetMode="External"/><Relationship Id="rId30" Type="http://schemas.openxmlformats.org/officeDocument/2006/relationships/hyperlink" Target="http://www.msac.gov.au/"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aihw.gov.au/reports/australias-health/specialist-pathology-and-other-diagnostic-servic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8D91F8-4DEF-4AF2-B0F7-B384BB3695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8203</Words>
  <Characters>101937</Characters>
  <Application>Microsoft Office Word</Application>
  <DocSecurity>0</DocSecurity>
  <Lines>2265</Lines>
  <Paragraphs>1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4T04:15:00Z</dcterms:created>
  <dcterms:modified xsi:type="dcterms:W3CDTF">2022-03-04T04:42:00Z</dcterms:modified>
</cp:coreProperties>
</file>